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220E96" w:rsidRPr="00C01B29" w14:paraId="05126FD4" w14:textId="77777777" w:rsidTr="00A32400">
        <w:trPr>
          <w:trHeight w:val="1812"/>
        </w:trPr>
        <w:tc>
          <w:tcPr>
            <w:tcW w:w="2136" w:type="dxa"/>
          </w:tcPr>
          <w:p w14:paraId="2ED4F717" w14:textId="77777777" w:rsidR="00220E96" w:rsidRPr="00C01B29" w:rsidRDefault="00220E96" w:rsidP="003E1147">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821056" behindDoc="1" locked="0" layoutInCell="1" allowOverlap="1" wp14:anchorId="0C093B01" wp14:editId="47D7CB78">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3B17F0CB" w14:textId="77777777" w:rsidR="00220E96" w:rsidRPr="00274E4A" w:rsidRDefault="00220E96" w:rsidP="003E1147">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207D6182" w14:textId="77777777" w:rsidR="00220E96" w:rsidRPr="00C01B29" w:rsidRDefault="00220E96" w:rsidP="003E1147">
            <w:pPr>
              <w:pStyle w:val="CompanyName"/>
              <w:pBdr>
                <w:bottom w:val="none" w:sz="0" w:space="0" w:color="auto"/>
              </w:pBdr>
            </w:pPr>
            <w:r>
              <w:rPr>
                <w:noProof/>
              </w:rPr>
              <mc:AlternateContent>
                <mc:Choice Requires="wps">
                  <w:drawing>
                    <wp:anchor distT="0" distB="0" distL="114300" distR="114300" simplePos="0" relativeHeight="251659264" behindDoc="0" locked="0" layoutInCell="1" allowOverlap="1" wp14:anchorId="21C7BBAA" wp14:editId="067733FD">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3557D" w14:textId="77777777" w:rsidR="00073F33" w:rsidRPr="009B3B29" w:rsidRDefault="00073F33" w:rsidP="00220E96">
                                  <w:pPr>
                                    <w:rPr>
                                      <w:b/>
                                      <w:bCs/>
                                      <w:spacing w:val="4"/>
                                      <w:sz w:val="28"/>
                                      <w:szCs w:val="28"/>
                                    </w:rPr>
                                  </w:pPr>
                                  <w:r w:rsidRPr="009B3B29">
                                    <w:rPr>
                                      <w:b/>
                                      <w:bCs/>
                                      <w:spacing w:val="4"/>
                                      <w:sz w:val="28"/>
                                      <w:szCs w:val="28"/>
                                    </w:rPr>
                                    <w:t>College of Engineering</w:t>
                                  </w:r>
                                </w:p>
                                <w:p w14:paraId="0BE36CE3" w14:textId="77777777" w:rsidR="00073F33" w:rsidRPr="009B3B29" w:rsidRDefault="00073F33" w:rsidP="00220E96">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C7BBAA" id="_x0000_t202" coordsize="21600,21600" o:spt="202" path="m0,0l0,21600,21600,21600,21600,0xe">
                      <v:stroke joinstyle="miter"/>
                      <v:path gradientshapeok="t" o:connecttype="rect"/>
                    </v:shapetype>
                    <v:shape id="Text Box 2" o:spid="_x0000_s1026" type="#_x0000_t202" style="position:absolute;margin-left:3.8pt;margin-top:26.9pt;width:311.3pt;height:6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" filled="f" stroked="f">
                      <v:textbox style="mso-fit-shape-to-text:t" inset="0">
                        <w:txbxContent>
                          <w:p w14:paraId="45B3557D" w14:textId="77777777" w:rsidR="00073F33" w:rsidRPr="009B3B29" w:rsidRDefault="00073F33" w:rsidP="00220E96">
                            <w:pPr>
                              <w:rPr>
                                <w:b/>
                                <w:bCs/>
                                <w:spacing w:val="4"/>
                                <w:sz w:val="28"/>
                                <w:szCs w:val="28"/>
                              </w:rPr>
                            </w:pPr>
                            <w:r w:rsidRPr="009B3B29">
                              <w:rPr>
                                <w:b/>
                                <w:bCs/>
                                <w:spacing w:val="4"/>
                                <w:sz w:val="28"/>
                                <w:szCs w:val="28"/>
                              </w:rPr>
                              <w:t>College of Engineering</w:t>
                            </w:r>
                          </w:p>
                          <w:p w14:paraId="0BE36CE3" w14:textId="77777777" w:rsidR="00073F33" w:rsidRPr="009B3B29" w:rsidRDefault="00073F33" w:rsidP="00220E96">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F58C2F3" w14:textId="77777777" w:rsidR="00220E96" w:rsidRPr="00274E4A" w:rsidRDefault="00220E96" w:rsidP="00220E96">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7B3BC12F" w14:textId="77777777" w:rsidR="00220E96" w:rsidRPr="00C01B29" w:rsidRDefault="00220E96" w:rsidP="00220E96">
      <w:pPr>
        <w:pStyle w:val="SubtitleItalic"/>
        <w:jc w:val="center"/>
      </w:pPr>
    </w:p>
    <w:p w14:paraId="3E6F3145" w14:textId="77777777" w:rsidR="00220E96" w:rsidRPr="00C01B29" w:rsidRDefault="00220E96" w:rsidP="00220E96">
      <w:pPr>
        <w:pStyle w:val="SubtitleItalic"/>
        <w:jc w:val="center"/>
      </w:pPr>
    </w:p>
    <w:p w14:paraId="4AC1EE05" w14:textId="77777777" w:rsidR="00220E96" w:rsidRPr="00C01B29" w:rsidRDefault="00220E96" w:rsidP="00220E96">
      <w:pPr>
        <w:pStyle w:val="BodyText"/>
      </w:pPr>
    </w:p>
    <w:p w14:paraId="0CD51A60" w14:textId="77777777" w:rsidR="00220E96" w:rsidRPr="00417DFB" w:rsidRDefault="00220E96" w:rsidP="00220E96">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r w:rsidRPr="00417DFB">
        <w:rPr>
          <w:rFonts w:asciiTheme="minorHAnsi" w:hAnsiTheme="minorHAnsi" w:cstheme="minorHAnsi"/>
          <w:b/>
          <w:bCs/>
          <w:color w:val="000000"/>
          <w:szCs w:val="28"/>
          <w:shd w:val="clear" w:color="auto" w:fill="FFFFFF"/>
        </w:rPr>
        <w:t>ParQU - Parking System Using Cloud Computing Based on IoT</w:t>
      </w:r>
    </w:p>
    <w:p w14:paraId="66617F35" w14:textId="77777777" w:rsidR="00220E96" w:rsidRPr="00274E4A" w:rsidRDefault="00220E96" w:rsidP="00220E96">
      <w:pPr>
        <w:pStyle w:val="Author"/>
        <w:rPr>
          <w:rFonts w:asciiTheme="minorHAnsi" w:hAnsiTheme="minorHAnsi" w:cstheme="minorHAnsi"/>
          <w:b/>
          <w:bCs/>
        </w:rPr>
      </w:pPr>
    </w:p>
    <w:p w14:paraId="455A0625" w14:textId="77777777" w:rsidR="00220E96" w:rsidRPr="00274E4A" w:rsidRDefault="00220E96" w:rsidP="00220E96">
      <w:pPr>
        <w:pStyle w:val="Author"/>
        <w:rPr>
          <w:rFonts w:asciiTheme="minorHAnsi" w:hAnsiTheme="minorHAnsi" w:cstheme="minorHAnsi"/>
          <w:b/>
          <w:bCs/>
        </w:rPr>
      </w:pPr>
    </w:p>
    <w:p w14:paraId="29AA96E1" w14:textId="77777777" w:rsidR="00220E96" w:rsidRPr="00274E4A" w:rsidRDefault="00220E96" w:rsidP="00220E96">
      <w:pPr>
        <w:pStyle w:val="Author"/>
        <w:rPr>
          <w:rFonts w:asciiTheme="minorHAnsi" w:hAnsiTheme="minorHAnsi" w:cstheme="minorHAnsi"/>
          <w:b/>
          <w:bCs/>
        </w:rPr>
      </w:pPr>
    </w:p>
    <w:p w14:paraId="106AFCA0" w14:textId="77777777" w:rsidR="00220E96" w:rsidRDefault="00220E96" w:rsidP="00220E96">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Amal Khaled Haidarah (201302862)</w:t>
      </w:r>
    </w:p>
    <w:p w14:paraId="736A3327" w14:textId="77777777" w:rsidR="00220E96" w:rsidRPr="000100E9" w:rsidRDefault="00220E96" w:rsidP="00220E96">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Alaa Mousa Mousa (201305148)</w:t>
      </w:r>
      <w:r w:rsidRPr="00417DFB">
        <w:rPr>
          <w:rFonts w:asciiTheme="minorHAnsi" w:hAnsiTheme="minorHAnsi" w:cstheme="minorHAnsi"/>
          <w:color w:val="000000"/>
          <w:szCs w:val="22"/>
        </w:rPr>
        <w:br/>
      </w:r>
      <w:r w:rsidRPr="00417DFB">
        <w:rPr>
          <w:rFonts w:asciiTheme="minorHAnsi" w:hAnsiTheme="minorHAnsi" w:cstheme="minorHAnsi"/>
          <w:color w:val="000000"/>
          <w:szCs w:val="22"/>
          <w:shd w:val="clear" w:color="auto" w:fill="FFFFFF"/>
        </w:rPr>
        <w:t>Ghareisa Mohammed Al-Kuwari (201402464)</w:t>
      </w:r>
    </w:p>
    <w:p w14:paraId="4C3965BD" w14:textId="77777777" w:rsidR="00220E96" w:rsidRPr="00274E4A" w:rsidRDefault="00220E96" w:rsidP="00220E96">
      <w:pPr>
        <w:pStyle w:val="Author"/>
        <w:rPr>
          <w:rFonts w:asciiTheme="minorHAnsi" w:hAnsiTheme="minorHAnsi" w:cstheme="minorHAnsi"/>
        </w:rPr>
      </w:pPr>
    </w:p>
    <w:p w14:paraId="5100E631" w14:textId="77777777" w:rsidR="00220E96" w:rsidRDefault="00220E96" w:rsidP="00220E96">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Dr. Abdulaziz Al-Ali</w:t>
      </w:r>
    </w:p>
    <w:p w14:paraId="2A8BBA2C" w14:textId="77777777" w:rsidR="00220E96" w:rsidRPr="00274E4A" w:rsidRDefault="00220E96" w:rsidP="00220E96">
      <w:pPr>
        <w:pStyle w:val="Jury"/>
        <w:spacing w:before="840" w:after="120"/>
        <w:rPr>
          <w:rFonts w:asciiTheme="minorHAnsi" w:hAnsiTheme="minorHAnsi" w:cstheme="minorHAnsi"/>
        </w:rPr>
      </w:pPr>
    </w:p>
    <w:p w14:paraId="4D71F1B1" w14:textId="77777777" w:rsidR="00220E96" w:rsidRPr="00274E4A" w:rsidRDefault="00220E96" w:rsidP="00220E96">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8</w:t>
      </w:r>
    </w:p>
    <w:p w14:paraId="2751E69F" w14:textId="77777777" w:rsidR="00220E96" w:rsidRPr="00274E4A" w:rsidRDefault="00220E96" w:rsidP="00220E96">
      <w:pPr>
        <w:spacing w:after="0" w:line="240" w:lineRule="auto"/>
        <w:rPr>
          <w:rFonts w:cstheme="minorHAnsi"/>
          <w:sz w:val="20"/>
          <w:szCs w:val="20"/>
        </w:rPr>
        <w:sectPr w:rsidR="00220E96" w:rsidRPr="00274E4A" w:rsidSect="009F5D93">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194EEAF7" w14:textId="77777777" w:rsidR="00220E96" w:rsidRPr="00E214DF" w:rsidRDefault="00220E96" w:rsidP="00220E96">
      <w:pPr>
        <w:pStyle w:val="Heading1"/>
        <w:spacing w:after="240"/>
        <w:rPr>
          <w:sz w:val="36"/>
          <w:szCs w:val="36"/>
        </w:rPr>
      </w:pPr>
      <w:bookmarkStart w:id="3" w:name="_Toc368128744"/>
      <w:bookmarkStart w:id="4" w:name="_Toc532160952"/>
      <w:bookmarkEnd w:id="1"/>
      <w:r>
        <w:rPr>
          <w:sz w:val="36"/>
          <w:szCs w:val="36"/>
        </w:rPr>
        <w:lastRenderedPageBreak/>
        <w:t>Declaration</w:t>
      </w:r>
      <w:bookmarkEnd w:id="3"/>
      <w:bookmarkEnd w:id="4"/>
    </w:p>
    <w:p w14:paraId="0398D289" w14:textId="77777777" w:rsidR="00220E96" w:rsidRDefault="00220E96" w:rsidP="00220E96"/>
    <w:p w14:paraId="18D18C37" w14:textId="77777777" w:rsidR="00220E96" w:rsidRDefault="00220E96" w:rsidP="00220E96">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39FCE788" w14:textId="77777777" w:rsidR="00220E96" w:rsidRDefault="00220E96" w:rsidP="00220E96">
      <w:pPr>
        <w:rPr>
          <w:sz w:val="36"/>
          <w:szCs w:val="36"/>
        </w:rPr>
      </w:pPr>
    </w:p>
    <w:p w14:paraId="364B262C" w14:textId="77777777"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Amal Khaled Haidarah</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25-11-2018</w:t>
      </w:r>
    </w:p>
    <w:p w14:paraId="7C0430AF" w14:textId="77777777" w:rsidR="00220E96" w:rsidRDefault="00220E96" w:rsidP="00220E96">
      <w:pPr>
        <w:rPr>
          <w:sz w:val="28"/>
          <w:szCs w:val="28"/>
        </w:rPr>
      </w:pPr>
      <w:r w:rsidRPr="00B37ABB">
        <w:rPr>
          <w:sz w:val="28"/>
          <w:szCs w:val="28"/>
        </w:rPr>
        <w:t>Signature:</w:t>
      </w:r>
    </w:p>
    <w:p w14:paraId="47CCAD73" w14:textId="77777777" w:rsidR="00220E96" w:rsidRDefault="00220E96" w:rsidP="00220E96">
      <w:pPr>
        <w:rPr>
          <w:sz w:val="28"/>
          <w:szCs w:val="28"/>
        </w:rPr>
      </w:pPr>
    </w:p>
    <w:p w14:paraId="1226E2A2" w14:textId="77777777" w:rsidR="00220E96" w:rsidRDefault="00220E96" w:rsidP="00220E96">
      <w:pPr>
        <w:rPr>
          <w:sz w:val="28"/>
          <w:szCs w:val="28"/>
        </w:rPr>
      </w:pPr>
    </w:p>
    <w:p w14:paraId="78D109C2" w14:textId="77777777" w:rsidR="00220E96" w:rsidRPr="00B37ABB" w:rsidRDefault="00220E96" w:rsidP="00220E96">
      <w:pPr>
        <w:rPr>
          <w:sz w:val="28"/>
          <w:szCs w:val="28"/>
        </w:rPr>
      </w:pPr>
      <w:r w:rsidRPr="00B37ABB">
        <w:rPr>
          <w:sz w:val="28"/>
          <w:szCs w:val="28"/>
        </w:rPr>
        <w:t xml:space="preserve">Student: </w:t>
      </w:r>
      <w:r w:rsidRPr="000100E9">
        <w:rPr>
          <w:rFonts w:cstheme="minorHAnsi"/>
          <w:color w:val="000000"/>
          <w:sz w:val="28"/>
          <w:szCs w:val="28"/>
          <w:shd w:val="clear" w:color="auto" w:fill="FFFFFF"/>
        </w:rPr>
        <w:t>Alaa Mousa Mousa</w:t>
      </w:r>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25-11- 2018</w:t>
      </w:r>
    </w:p>
    <w:p w14:paraId="06705E6D" w14:textId="77777777" w:rsidR="00220E96" w:rsidRPr="00B37ABB" w:rsidRDefault="00220E96" w:rsidP="00220E96">
      <w:pPr>
        <w:rPr>
          <w:sz w:val="28"/>
          <w:szCs w:val="28"/>
        </w:rPr>
      </w:pPr>
      <w:r w:rsidRPr="00B37ABB">
        <w:rPr>
          <w:sz w:val="28"/>
          <w:szCs w:val="28"/>
        </w:rPr>
        <w:t>Signature:</w:t>
      </w:r>
    </w:p>
    <w:p w14:paraId="1FE33452" w14:textId="77777777" w:rsidR="00220E96" w:rsidRPr="00B37ABB" w:rsidRDefault="00220E96" w:rsidP="00220E96">
      <w:pPr>
        <w:rPr>
          <w:sz w:val="28"/>
          <w:szCs w:val="28"/>
        </w:rPr>
      </w:pPr>
    </w:p>
    <w:p w14:paraId="6A5AF485" w14:textId="77777777" w:rsidR="00220E96" w:rsidRDefault="00220E96" w:rsidP="00220E96">
      <w:pPr>
        <w:rPr>
          <w:sz w:val="36"/>
          <w:szCs w:val="36"/>
        </w:rPr>
      </w:pPr>
    </w:p>
    <w:p w14:paraId="3E637E23" w14:textId="77777777" w:rsidR="00220E96" w:rsidRPr="00B37ABB" w:rsidRDefault="00220E96" w:rsidP="00220E96">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Ghareisa Mohammed Al-Kuwari</w:t>
      </w:r>
      <w:r w:rsidRPr="000100E9">
        <w:rPr>
          <w:sz w:val="28"/>
          <w:szCs w:val="28"/>
        </w:rPr>
        <w:tab/>
      </w:r>
      <w:r>
        <w:rPr>
          <w:sz w:val="28"/>
          <w:szCs w:val="28"/>
        </w:rPr>
        <w:t xml:space="preserve">                            </w:t>
      </w:r>
      <w:r w:rsidRPr="00B37ABB">
        <w:rPr>
          <w:sz w:val="28"/>
          <w:szCs w:val="28"/>
        </w:rPr>
        <w:t xml:space="preserve">Date: </w:t>
      </w:r>
      <w:r>
        <w:rPr>
          <w:sz w:val="28"/>
          <w:szCs w:val="28"/>
        </w:rPr>
        <w:t xml:space="preserve"> 25-11- 2018</w:t>
      </w:r>
    </w:p>
    <w:p w14:paraId="09EAED2B" w14:textId="77777777" w:rsidR="00220E96" w:rsidRPr="00B37ABB" w:rsidRDefault="00220E96" w:rsidP="00220E96">
      <w:pPr>
        <w:rPr>
          <w:sz w:val="28"/>
          <w:szCs w:val="28"/>
        </w:rPr>
      </w:pPr>
      <w:r w:rsidRPr="00B37ABB">
        <w:rPr>
          <w:sz w:val="28"/>
          <w:szCs w:val="28"/>
        </w:rPr>
        <w:t>Signature:</w:t>
      </w:r>
    </w:p>
    <w:p w14:paraId="1499460B" w14:textId="77777777" w:rsidR="00220E96" w:rsidRDefault="00220E96" w:rsidP="00220E96">
      <w:pPr>
        <w:rPr>
          <w:sz w:val="36"/>
          <w:szCs w:val="36"/>
        </w:rPr>
      </w:pPr>
    </w:p>
    <w:p w14:paraId="5720C90B" w14:textId="77777777" w:rsidR="00220E96" w:rsidRDefault="00220E96" w:rsidP="00220E96">
      <w:pPr>
        <w:rPr>
          <w:rFonts w:asciiTheme="majorHAnsi" w:eastAsiaTheme="majorEastAsia" w:hAnsiTheme="majorHAnsi" w:cstheme="majorBidi"/>
          <w:b/>
          <w:bCs/>
          <w:color w:val="365F91" w:themeColor="accent1" w:themeShade="BF"/>
          <w:sz w:val="36"/>
          <w:szCs w:val="36"/>
        </w:rPr>
      </w:pPr>
    </w:p>
    <w:p w14:paraId="7C06B3A1" w14:textId="77777777" w:rsidR="00BB1C42" w:rsidRDefault="00BB1C42">
      <w:pPr>
        <w:rPr>
          <w:rFonts w:asciiTheme="majorHAnsi" w:eastAsiaTheme="majorEastAsia" w:hAnsiTheme="majorHAnsi" w:cstheme="majorBidi"/>
          <w:b/>
          <w:bCs/>
          <w:color w:val="365F91" w:themeColor="accent1" w:themeShade="BF"/>
          <w:sz w:val="36"/>
          <w:szCs w:val="36"/>
        </w:rPr>
      </w:pPr>
    </w:p>
    <w:p w14:paraId="7C06B3A2" w14:textId="77777777" w:rsidR="00BB1C42" w:rsidRDefault="00BB1C42">
      <w:pPr>
        <w:rPr>
          <w:rFonts w:asciiTheme="majorHAnsi" w:eastAsiaTheme="majorEastAsia" w:hAnsiTheme="majorHAnsi" w:cstheme="majorBidi"/>
          <w:b/>
          <w:bCs/>
          <w:color w:val="365F91" w:themeColor="accent1" w:themeShade="BF"/>
          <w:sz w:val="36"/>
          <w:szCs w:val="36"/>
        </w:rPr>
      </w:pPr>
      <w:r>
        <w:rPr>
          <w:sz w:val="36"/>
          <w:szCs w:val="36"/>
        </w:rPr>
        <w:br w:type="page"/>
      </w:r>
    </w:p>
    <w:p w14:paraId="7C06B3A3" w14:textId="77777777" w:rsidR="003736FF" w:rsidRPr="004C002F" w:rsidRDefault="00DB654C" w:rsidP="00832850">
      <w:pPr>
        <w:pStyle w:val="Heading1"/>
        <w:spacing w:after="240"/>
        <w:rPr>
          <w:sz w:val="36"/>
          <w:szCs w:val="36"/>
        </w:rPr>
      </w:pPr>
      <w:bookmarkStart w:id="5" w:name="_Toc532160953"/>
      <w:r w:rsidRPr="00806FE3">
        <w:rPr>
          <w:sz w:val="36"/>
          <w:szCs w:val="36"/>
        </w:rPr>
        <w:lastRenderedPageBreak/>
        <w:t>Abstract</w:t>
      </w:r>
      <w:bookmarkEnd w:id="2"/>
      <w:bookmarkEnd w:id="5"/>
    </w:p>
    <w:p w14:paraId="19F728C9" w14:textId="5D548F73" w:rsidR="008971AD" w:rsidRPr="005C6697" w:rsidRDefault="008971AD" w:rsidP="00F30E7A">
      <w:r w:rsidRPr="005C6697">
        <w:t xml:space="preserve">Qatar University is becoming one of the most crowded places in Qatar, which with time raised a huge parking problem that lead to a chaotic parking experience in the university. Faculty, staff and students started complaining about the negative effects that parking caused, such as not finding a vacant parking spot easily, in turn making them waste time and late for their lectures. In the hopes of solving this issue, we are planning on creating a parking system based on the Internet of Things (IoT) concept. IoT is a network consisting of devices, machines or objects that are able to communicate and transfer data without the need of a human-to-human or human-to-computer interaction. </w:t>
      </w:r>
      <w:r w:rsidRPr="005C6697">
        <w:tab/>
      </w:r>
    </w:p>
    <w:p w14:paraId="39E45AB9" w14:textId="2E77E799" w:rsidR="008971AD" w:rsidRPr="005C6697" w:rsidRDefault="008971AD" w:rsidP="008971AD">
      <w:r w:rsidRPr="005C6697">
        <w:t xml:space="preserve">The system will give the users the ability to reserve a parking spot with the requirement of subscribing into our system. Also, the system gives the service of viewing the availability of a parking spot without the need of a subscription.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rsidR="00252284">
        <w:t>communicate that information to the cloud</w:t>
      </w:r>
      <w:r w:rsidRPr="005C6697">
        <w:t>. The on-board application and website exposes the functionalities of the system along with a cloud database for data storage.</w:t>
      </w:r>
    </w:p>
    <w:p w14:paraId="2A254DE1" w14:textId="77777777" w:rsidR="008971AD" w:rsidRPr="008971AD" w:rsidRDefault="008971AD" w:rsidP="00900CFA">
      <w:pPr>
        <w:pStyle w:val="Heading1"/>
        <w:spacing w:after="240"/>
        <w:rPr>
          <w:rFonts w:asciiTheme="minorHAnsi" w:hAnsiTheme="minorHAnsi"/>
          <w:sz w:val="22"/>
          <w:szCs w:val="22"/>
        </w:rPr>
      </w:pPr>
    </w:p>
    <w:p w14:paraId="79C35397" w14:textId="77777777" w:rsidR="00626BEA" w:rsidRDefault="00626BEA" w:rsidP="00900CFA">
      <w:pPr>
        <w:pStyle w:val="Heading1"/>
        <w:spacing w:after="240"/>
        <w:rPr>
          <w:sz w:val="36"/>
          <w:szCs w:val="36"/>
        </w:rPr>
      </w:pPr>
    </w:p>
    <w:p w14:paraId="556AB9AC" w14:textId="77777777" w:rsidR="00626BEA" w:rsidRDefault="00626BEA" w:rsidP="00900CFA">
      <w:pPr>
        <w:pStyle w:val="Heading1"/>
        <w:spacing w:after="240"/>
        <w:rPr>
          <w:sz w:val="36"/>
          <w:szCs w:val="36"/>
        </w:rPr>
      </w:pPr>
    </w:p>
    <w:p w14:paraId="7A61D206" w14:textId="77777777" w:rsidR="00626BEA" w:rsidRDefault="00626BEA" w:rsidP="00900CFA">
      <w:pPr>
        <w:pStyle w:val="Heading1"/>
        <w:spacing w:after="240"/>
        <w:rPr>
          <w:sz w:val="36"/>
          <w:szCs w:val="36"/>
        </w:rPr>
      </w:pPr>
    </w:p>
    <w:p w14:paraId="7AF61F00" w14:textId="77777777" w:rsidR="00626BEA" w:rsidRDefault="00626BEA" w:rsidP="00900CFA">
      <w:pPr>
        <w:pStyle w:val="Heading1"/>
        <w:spacing w:after="240"/>
        <w:rPr>
          <w:sz w:val="36"/>
          <w:szCs w:val="36"/>
        </w:rPr>
      </w:pPr>
    </w:p>
    <w:p w14:paraId="3BCFAC28" w14:textId="77777777" w:rsidR="00626BEA" w:rsidRDefault="00626BEA" w:rsidP="00900CFA">
      <w:pPr>
        <w:pStyle w:val="Heading1"/>
        <w:spacing w:after="240"/>
        <w:rPr>
          <w:sz w:val="36"/>
          <w:szCs w:val="36"/>
        </w:rPr>
      </w:pPr>
    </w:p>
    <w:p w14:paraId="39FEB7D1" w14:textId="10101A27" w:rsidR="00626BEA" w:rsidRDefault="00626BEA" w:rsidP="00626BEA"/>
    <w:p w14:paraId="54C808CF" w14:textId="77777777" w:rsidR="00F30E7A" w:rsidRPr="00626BEA" w:rsidRDefault="00F30E7A" w:rsidP="00626BEA"/>
    <w:p w14:paraId="7C06B3AB" w14:textId="77777777" w:rsidR="00900CFA" w:rsidRPr="004C002F" w:rsidRDefault="00900CFA" w:rsidP="00900CFA">
      <w:pPr>
        <w:pStyle w:val="Heading1"/>
        <w:spacing w:after="240"/>
        <w:rPr>
          <w:sz w:val="36"/>
          <w:szCs w:val="36"/>
        </w:rPr>
      </w:pPr>
      <w:bookmarkStart w:id="6" w:name="_Toc532160954"/>
      <w:r w:rsidRPr="004240A1">
        <w:rPr>
          <w:sz w:val="36"/>
          <w:szCs w:val="36"/>
        </w:rPr>
        <w:lastRenderedPageBreak/>
        <w:t>Acknowledgment</w:t>
      </w:r>
      <w:bookmarkEnd w:id="6"/>
    </w:p>
    <w:p w14:paraId="767D6F00" w14:textId="43862745" w:rsidR="004240A1" w:rsidRPr="004240A1" w:rsidRDefault="004240A1" w:rsidP="004240A1">
      <w:pPr>
        <w:rPr>
          <w:rFonts w:cstheme="minorHAnsi"/>
        </w:rPr>
      </w:pPr>
      <w:r w:rsidRPr="004240A1">
        <w:rPr>
          <w:rFonts w:eastAsia="Times New Roman" w:cstheme="minorHAnsi"/>
        </w:rPr>
        <w:t>Our project “</w:t>
      </w:r>
      <w:r w:rsidRPr="004240A1">
        <w:rPr>
          <w:rFonts w:cstheme="minorHAnsi"/>
          <w:shd w:val="clear" w:color="auto" w:fill="FFFFFF"/>
        </w:rPr>
        <w:t>ParQU - Parking System Using Cloud Computing Based on IoT</w:t>
      </w:r>
      <w:r w:rsidRPr="004240A1">
        <w:rPr>
          <w:rFonts w:eastAsia="Times New Roman" w:cstheme="minorHAnsi"/>
        </w:rPr>
        <w:t>” gave us a huge amount of experience and knowledge.</w:t>
      </w:r>
    </w:p>
    <w:p w14:paraId="45183FF2" w14:textId="0E45CAF2" w:rsidR="004240A1" w:rsidRPr="004240A1" w:rsidRDefault="004240A1" w:rsidP="00005E14">
      <w:pPr>
        <w:shd w:val="clear" w:color="auto" w:fill="FFFFFF"/>
        <w:spacing w:after="0" w:line="240" w:lineRule="auto"/>
        <w:rPr>
          <w:rFonts w:eastAsia="Times New Roman" w:cstheme="minorHAnsi"/>
          <w:color w:val="000000"/>
        </w:rPr>
      </w:pPr>
      <w:r w:rsidRPr="004240A1">
        <w:rPr>
          <w:rFonts w:eastAsia="Times New Roman" w:cstheme="minorHAnsi"/>
          <w:color w:val="000000"/>
        </w:rPr>
        <w:t>First and foremost, we would like to sincerely thank our supervisor Dr. Abdulaziz Al</w:t>
      </w:r>
      <w:r w:rsidR="00005E14">
        <w:rPr>
          <w:rFonts w:eastAsia="Times New Roman" w:cstheme="minorHAnsi"/>
          <w:color w:val="000000"/>
        </w:rPr>
        <w:t>-Ali for his guidance, patience and</w:t>
      </w:r>
      <w:r w:rsidRPr="004240A1">
        <w:rPr>
          <w:rFonts w:eastAsia="Times New Roman" w:cstheme="minorHAnsi"/>
          <w:color w:val="000000"/>
        </w:rPr>
        <w:t xml:space="preserve"> motivation </w:t>
      </w:r>
      <w:r w:rsidR="00005E14">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sidR="00005E14">
        <w:rPr>
          <w:rFonts w:eastAsia="Times New Roman" w:cstheme="minorHAnsi"/>
          <w:color w:val="000000"/>
        </w:rPr>
        <w:t xml:space="preserve"> improve and</w:t>
      </w:r>
      <w:r w:rsidRPr="004240A1">
        <w:rPr>
          <w:rFonts w:eastAsia="Times New Roman" w:cstheme="minorHAnsi"/>
          <w:color w:val="000000"/>
        </w:rPr>
        <w:t xml:space="preserve"> give our best work.</w:t>
      </w:r>
    </w:p>
    <w:p w14:paraId="4E5A04F3" w14:textId="77777777" w:rsidR="004240A1" w:rsidRPr="004240A1" w:rsidRDefault="004240A1" w:rsidP="004240A1">
      <w:pPr>
        <w:shd w:val="clear" w:color="auto" w:fill="FFFFFF"/>
        <w:spacing w:after="0" w:line="240" w:lineRule="auto"/>
        <w:rPr>
          <w:rFonts w:eastAsia="Times New Roman" w:cstheme="minorHAnsi"/>
          <w:color w:val="000000"/>
        </w:rPr>
      </w:pPr>
    </w:p>
    <w:p w14:paraId="6E7CB68A" w14:textId="77777777" w:rsidR="004240A1" w:rsidRPr="004240A1" w:rsidRDefault="004240A1" w:rsidP="004240A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4173CB49" w14:textId="77777777" w:rsidR="004240A1" w:rsidRPr="004240A1" w:rsidRDefault="004240A1" w:rsidP="004240A1">
      <w:pPr>
        <w:shd w:val="clear" w:color="auto" w:fill="FFFFFF"/>
        <w:spacing w:after="0" w:line="240" w:lineRule="auto"/>
        <w:rPr>
          <w:rFonts w:ascii="Calibri" w:eastAsia="Times New Roman" w:hAnsi="Calibri" w:cs="Calibri"/>
          <w:color w:val="000000"/>
          <w:sz w:val="24"/>
          <w:szCs w:val="24"/>
        </w:rPr>
      </w:pPr>
    </w:p>
    <w:p w14:paraId="7EA94892" w14:textId="43D75A7D" w:rsidR="004240A1" w:rsidRPr="004240A1" w:rsidRDefault="004240A1" w:rsidP="004240A1">
      <w:pPr>
        <w:shd w:val="clear" w:color="auto" w:fill="FFFFFF"/>
        <w:spacing w:after="0" w:line="240" w:lineRule="auto"/>
        <w:rPr>
          <w:rFonts w:ascii="Segoe UI" w:eastAsia="Times New Roman" w:hAnsi="Segoe UI" w:cs="Segoe UI"/>
          <w:color w:val="000000"/>
          <w:sz w:val="27"/>
          <w:szCs w:val="27"/>
        </w:rPr>
      </w:pPr>
    </w:p>
    <w:p w14:paraId="7C06B3AD" w14:textId="77777777" w:rsidR="00796232" w:rsidRPr="00C01B29" w:rsidRDefault="00796232">
      <w:r w:rsidRPr="00C01B29">
        <w:br w:type="page"/>
      </w:r>
    </w:p>
    <w:sdt>
      <w:sdtPr>
        <w:rPr>
          <w:rFonts w:asciiTheme="minorHAnsi" w:eastAsiaTheme="minorHAnsi" w:hAnsiTheme="minorHAnsi" w:cstheme="minorBidi"/>
          <w:b w:val="0"/>
          <w:bCs w:val="0"/>
          <w:color w:val="auto"/>
          <w:sz w:val="22"/>
          <w:szCs w:val="22"/>
        </w:rPr>
        <w:id w:val="29057230"/>
        <w:docPartObj>
          <w:docPartGallery w:val="Table of Contents"/>
          <w:docPartUnique/>
        </w:docPartObj>
      </w:sdtPr>
      <w:sdtEndPr>
        <w:rPr>
          <w:rFonts w:eastAsiaTheme="minorEastAsia"/>
        </w:rPr>
      </w:sdtEndPr>
      <w:sdtContent>
        <w:p w14:paraId="7C06B3AE" w14:textId="77777777" w:rsidR="009A42E5" w:rsidRPr="004C002F" w:rsidRDefault="009A42E5" w:rsidP="00796232">
          <w:pPr>
            <w:pStyle w:val="TOCHeading"/>
            <w:spacing w:after="240"/>
            <w:rPr>
              <w:sz w:val="36"/>
              <w:szCs w:val="36"/>
            </w:rPr>
          </w:pPr>
          <w:r w:rsidRPr="004C002F">
            <w:rPr>
              <w:sz w:val="36"/>
              <w:szCs w:val="36"/>
            </w:rPr>
            <w:t>Table of Contents</w:t>
          </w:r>
        </w:p>
        <w:p w14:paraId="36BD22FF" w14:textId="77777777" w:rsidR="00E75711" w:rsidRDefault="00B102D4">
          <w:pPr>
            <w:pStyle w:val="TOC1"/>
            <w:tabs>
              <w:tab w:val="right" w:leader="dot" w:pos="9016"/>
            </w:tabs>
            <w:rPr>
              <w:noProof/>
              <w:sz w:val="24"/>
              <w:szCs w:val="24"/>
            </w:rPr>
          </w:pPr>
          <w:r w:rsidRPr="00C01B29">
            <w:fldChar w:fldCharType="begin"/>
          </w:r>
          <w:r w:rsidR="009A42E5" w:rsidRPr="00C01B29">
            <w:instrText xml:space="preserve"> TOC \o "1-3" \h \z \u </w:instrText>
          </w:r>
          <w:r w:rsidRPr="00C01B29">
            <w:fldChar w:fldCharType="separate"/>
          </w:r>
          <w:hyperlink w:anchor="_Toc532160952" w:history="1">
            <w:r w:rsidR="00E75711" w:rsidRPr="00FA2295">
              <w:rPr>
                <w:rStyle w:val="Hyperlink"/>
                <w:noProof/>
              </w:rPr>
              <w:t>Declaration</w:t>
            </w:r>
            <w:r w:rsidR="00E75711">
              <w:rPr>
                <w:noProof/>
                <w:webHidden/>
              </w:rPr>
              <w:tab/>
            </w:r>
            <w:r w:rsidR="00E75711">
              <w:rPr>
                <w:noProof/>
                <w:webHidden/>
              </w:rPr>
              <w:fldChar w:fldCharType="begin"/>
            </w:r>
            <w:r w:rsidR="00E75711">
              <w:rPr>
                <w:noProof/>
                <w:webHidden/>
              </w:rPr>
              <w:instrText xml:space="preserve"> PAGEREF _Toc532160952 \h </w:instrText>
            </w:r>
            <w:r w:rsidR="00E75711">
              <w:rPr>
                <w:noProof/>
                <w:webHidden/>
              </w:rPr>
            </w:r>
            <w:r w:rsidR="00E75711">
              <w:rPr>
                <w:noProof/>
                <w:webHidden/>
              </w:rPr>
              <w:fldChar w:fldCharType="separate"/>
            </w:r>
            <w:r w:rsidR="00E75711">
              <w:rPr>
                <w:noProof/>
                <w:webHidden/>
              </w:rPr>
              <w:t>ii</w:t>
            </w:r>
            <w:r w:rsidR="00E75711">
              <w:rPr>
                <w:noProof/>
                <w:webHidden/>
              </w:rPr>
              <w:fldChar w:fldCharType="end"/>
            </w:r>
          </w:hyperlink>
        </w:p>
        <w:p w14:paraId="10F452CD" w14:textId="77777777" w:rsidR="00E75711" w:rsidRDefault="00E75711">
          <w:pPr>
            <w:pStyle w:val="TOC1"/>
            <w:tabs>
              <w:tab w:val="right" w:leader="dot" w:pos="9016"/>
            </w:tabs>
            <w:rPr>
              <w:noProof/>
              <w:sz w:val="24"/>
              <w:szCs w:val="24"/>
            </w:rPr>
          </w:pPr>
          <w:hyperlink w:anchor="_Toc532160953" w:history="1">
            <w:r w:rsidRPr="00FA2295">
              <w:rPr>
                <w:rStyle w:val="Hyperlink"/>
                <w:noProof/>
              </w:rPr>
              <w:t>Abstract</w:t>
            </w:r>
            <w:r>
              <w:rPr>
                <w:noProof/>
                <w:webHidden/>
              </w:rPr>
              <w:tab/>
            </w:r>
            <w:r>
              <w:rPr>
                <w:noProof/>
                <w:webHidden/>
              </w:rPr>
              <w:fldChar w:fldCharType="begin"/>
            </w:r>
            <w:r>
              <w:rPr>
                <w:noProof/>
                <w:webHidden/>
              </w:rPr>
              <w:instrText xml:space="preserve"> PAGEREF _Toc532160953 \h </w:instrText>
            </w:r>
            <w:r>
              <w:rPr>
                <w:noProof/>
                <w:webHidden/>
              </w:rPr>
            </w:r>
            <w:r>
              <w:rPr>
                <w:noProof/>
                <w:webHidden/>
              </w:rPr>
              <w:fldChar w:fldCharType="separate"/>
            </w:r>
            <w:r>
              <w:rPr>
                <w:noProof/>
                <w:webHidden/>
              </w:rPr>
              <w:t>iii</w:t>
            </w:r>
            <w:r>
              <w:rPr>
                <w:noProof/>
                <w:webHidden/>
              </w:rPr>
              <w:fldChar w:fldCharType="end"/>
            </w:r>
          </w:hyperlink>
        </w:p>
        <w:p w14:paraId="081944DD" w14:textId="77777777" w:rsidR="00E75711" w:rsidRDefault="00E75711">
          <w:pPr>
            <w:pStyle w:val="TOC1"/>
            <w:tabs>
              <w:tab w:val="right" w:leader="dot" w:pos="9016"/>
            </w:tabs>
            <w:rPr>
              <w:noProof/>
              <w:sz w:val="24"/>
              <w:szCs w:val="24"/>
            </w:rPr>
          </w:pPr>
          <w:hyperlink w:anchor="_Toc532160954" w:history="1">
            <w:r w:rsidRPr="00FA2295">
              <w:rPr>
                <w:rStyle w:val="Hyperlink"/>
                <w:noProof/>
              </w:rPr>
              <w:t>Acknowledgment</w:t>
            </w:r>
            <w:r>
              <w:rPr>
                <w:noProof/>
                <w:webHidden/>
              </w:rPr>
              <w:tab/>
            </w:r>
            <w:r>
              <w:rPr>
                <w:noProof/>
                <w:webHidden/>
              </w:rPr>
              <w:fldChar w:fldCharType="begin"/>
            </w:r>
            <w:r>
              <w:rPr>
                <w:noProof/>
                <w:webHidden/>
              </w:rPr>
              <w:instrText xml:space="preserve"> PAGEREF _Toc532160954 \h </w:instrText>
            </w:r>
            <w:r>
              <w:rPr>
                <w:noProof/>
                <w:webHidden/>
              </w:rPr>
            </w:r>
            <w:r>
              <w:rPr>
                <w:noProof/>
                <w:webHidden/>
              </w:rPr>
              <w:fldChar w:fldCharType="separate"/>
            </w:r>
            <w:r>
              <w:rPr>
                <w:noProof/>
                <w:webHidden/>
              </w:rPr>
              <w:t>iv</w:t>
            </w:r>
            <w:r>
              <w:rPr>
                <w:noProof/>
                <w:webHidden/>
              </w:rPr>
              <w:fldChar w:fldCharType="end"/>
            </w:r>
          </w:hyperlink>
        </w:p>
        <w:p w14:paraId="4C738337" w14:textId="77777777" w:rsidR="00E75711" w:rsidRDefault="00E75711">
          <w:pPr>
            <w:pStyle w:val="TOC1"/>
            <w:tabs>
              <w:tab w:val="right" w:leader="dot" w:pos="9016"/>
            </w:tabs>
            <w:rPr>
              <w:noProof/>
              <w:sz w:val="24"/>
              <w:szCs w:val="24"/>
            </w:rPr>
          </w:pPr>
          <w:hyperlink w:anchor="_Toc532160955" w:history="1">
            <w:r w:rsidRPr="00FA2295">
              <w:rPr>
                <w:rStyle w:val="Hyperlink"/>
                <w:noProof/>
              </w:rPr>
              <w:t>List of Figures</w:t>
            </w:r>
            <w:r>
              <w:rPr>
                <w:noProof/>
                <w:webHidden/>
              </w:rPr>
              <w:tab/>
            </w:r>
            <w:r>
              <w:rPr>
                <w:noProof/>
                <w:webHidden/>
              </w:rPr>
              <w:fldChar w:fldCharType="begin"/>
            </w:r>
            <w:r>
              <w:rPr>
                <w:noProof/>
                <w:webHidden/>
              </w:rPr>
              <w:instrText xml:space="preserve"> PAGEREF _Toc532160955 \h </w:instrText>
            </w:r>
            <w:r>
              <w:rPr>
                <w:noProof/>
                <w:webHidden/>
              </w:rPr>
            </w:r>
            <w:r>
              <w:rPr>
                <w:noProof/>
                <w:webHidden/>
              </w:rPr>
              <w:fldChar w:fldCharType="separate"/>
            </w:r>
            <w:r>
              <w:rPr>
                <w:noProof/>
                <w:webHidden/>
              </w:rPr>
              <w:t>vi</w:t>
            </w:r>
            <w:r>
              <w:rPr>
                <w:noProof/>
                <w:webHidden/>
              </w:rPr>
              <w:fldChar w:fldCharType="end"/>
            </w:r>
          </w:hyperlink>
        </w:p>
        <w:p w14:paraId="067D9FEA" w14:textId="77777777" w:rsidR="00E75711" w:rsidRDefault="00E75711">
          <w:pPr>
            <w:pStyle w:val="TOC1"/>
            <w:tabs>
              <w:tab w:val="right" w:leader="dot" w:pos="9016"/>
            </w:tabs>
            <w:rPr>
              <w:noProof/>
              <w:sz w:val="24"/>
              <w:szCs w:val="24"/>
            </w:rPr>
          </w:pPr>
          <w:hyperlink w:anchor="_Toc532160956" w:history="1">
            <w:r w:rsidRPr="00FA2295">
              <w:rPr>
                <w:rStyle w:val="Hyperlink"/>
                <w:noProof/>
              </w:rPr>
              <w:t>List of Tables</w:t>
            </w:r>
            <w:r>
              <w:rPr>
                <w:noProof/>
                <w:webHidden/>
              </w:rPr>
              <w:tab/>
            </w:r>
            <w:r>
              <w:rPr>
                <w:noProof/>
                <w:webHidden/>
              </w:rPr>
              <w:fldChar w:fldCharType="begin"/>
            </w:r>
            <w:r>
              <w:rPr>
                <w:noProof/>
                <w:webHidden/>
              </w:rPr>
              <w:instrText xml:space="preserve"> PAGEREF _Toc532160956 \h </w:instrText>
            </w:r>
            <w:r>
              <w:rPr>
                <w:noProof/>
                <w:webHidden/>
              </w:rPr>
            </w:r>
            <w:r>
              <w:rPr>
                <w:noProof/>
                <w:webHidden/>
              </w:rPr>
              <w:fldChar w:fldCharType="separate"/>
            </w:r>
            <w:r>
              <w:rPr>
                <w:noProof/>
                <w:webHidden/>
              </w:rPr>
              <w:t>vii</w:t>
            </w:r>
            <w:r>
              <w:rPr>
                <w:noProof/>
                <w:webHidden/>
              </w:rPr>
              <w:fldChar w:fldCharType="end"/>
            </w:r>
          </w:hyperlink>
        </w:p>
        <w:p w14:paraId="1C6C79B3" w14:textId="77777777" w:rsidR="00E75711" w:rsidRDefault="00E75711">
          <w:pPr>
            <w:pStyle w:val="TOC1"/>
            <w:tabs>
              <w:tab w:val="left" w:pos="440"/>
              <w:tab w:val="right" w:leader="dot" w:pos="9016"/>
            </w:tabs>
            <w:rPr>
              <w:noProof/>
              <w:sz w:val="24"/>
              <w:szCs w:val="24"/>
            </w:rPr>
          </w:pPr>
          <w:hyperlink w:anchor="_Toc532160957" w:history="1">
            <w:r w:rsidRPr="00FA2295">
              <w:rPr>
                <w:rStyle w:val="Hyperlink"/>
                <w:noProof/>
              </w:rPr>
              <w:t>1.</w:t>
            </w:r>
            <w:r>
              <w:rPr>
                <w:noProof/>
                <w:sz w:val="24"/>
                <w:szCs w:val="24"/>
              </w:rPr>
              <w:tab/>
            </w:r>
            <w:r w:rsidRPr="00FA2295">
              <w:rPr>
                <w:rStyle w:val="Hyperlink"/>
                <w:noProof/>
              </w:rPr>
              <w:t>Introduction and Motivation</w:t>
            </w:r>
            <w:r>
              <w:rPr>
                <w:noProof/>
                <w:webHidden/>
              </w:rPr>
              <w:tab/>
            </w:r>
            <w:r>
              <w:rPr>
                <w:noProof/>
                <w:webHidden/>
              </w:rPr>
              <w:fldChar w:fldCharType="begin"/>
            </w:r>
            <w:r>
              <w:rPr>
                <w:noProof/>
                <w:webHidden/>
              </w:rPr>
              <w:instrText xml:space="preserve"> PAGEREF _Toc532160957 \h </w:instrText>
            </w:r>
            <w:r>
              <w:rPr>
                <w:noProof/>
                <w:webHidden/>
              </w:rPr>
            </w:r>
            <w:r>
              <w:rPr>
                <w:noProof/>
                <w:webHidden/>
              </w:rPr>
              <w:fldChar w:fldCharType="separate"/>
            </w:r>
            <w:r>
              <w:rPr>
                <w:noProof/>
                <w:webHidden/>
              </w:rPr>
              <w:t>8</w:t>
            </w:r>
            <w:r>
              <w:rPr>
                <w:noProof/>
                <w:webHidden/>
              </w:rPr>
              <w:fldChar w:fldCharType="end"/>
            </w:r>
          </w:hyperlink>
        </w:p>
        <w:p w14:paraId="08858985" w14:textId="77777777" w:rsidR="00E75711" w:rsidRDefault="00E75711">
          <w:pPr>
            <w:pStyle w:val="TOC2"/>
            <w:tabs>
              <w:tab w:val="left" w:pos="960"/>
              <w:tab w:val="right" w:leader="dot" w:pos="9016"/>
            </w:tabs>
            <w:rPr>
              <w:noProof/>
              <w:sz w:val="24"/>
              <w:szCs w:val="24"/>
            </w:rPr>
          </w:pPr>
          <w:hyperlink w:anchor="_Toc532160958" w:history="1">
            <w:r w:rsidRPr="00FA2295">
              <w:rPr>
                <w:rStyle w:val="Hyperlink"/>
                <w:noProof/>
              </w:rPr>
              <w:t>1.1.</w:t>
            </w:r>
            <w:r>
              <w:rPr>
                <w:noProof/>
                <w:sz w:val="24"/>
                <w:szCs w:val="24"/>
              </w:rPr>
              <w:tab/>
            </w:r>
            <w:r w:rsidRPr="00FA2295">
              <w:rPr>
                <w:rStyle w:val="Hyperlink"/>
                <w:noProof/>
              </w:rPr>
              <w:t>Problem statement</w:t>
            </w:r>
            <w:r>
              <w:rPr>
                <w:noProof/>
                <w:webHidden/>
              </w:rPr>
              <w:tab/>
            </w:r>
            <w:r>
              <w:rPr>
                <w:noProof/>
                <w:webHidden/>
              </w:rPr>
              <w:fldChar w:fldCharType="begin"/>
            </w:r>
            <w:r>
              <w:rPr>
                <w:noProof/>
                <w:webHidden/>
              </w:rPr>
              <w:instrText xml:space="preserve"> PAGEREF _Toc532160958 \h </w:instrText>
            </w:r>
            <w:r>
              <w:rPr>
                <w:noProof/>
                <w:webHidden/>
              </w:rPr>
            </w:r>
            <w:r>
              <w:rPr>
                <w:noProof/>
                <w:webHidden/>
              </w:rPr>
              <w:fldChar w:fldCharType="separate"/>
            </w:r>
            <w:r>
              <w:rPr>
                <w:noProof/>
                <w:webHidden/>
              </w:rPr>
              <w:t>8</w:t>
            </w:r>
            <w:r>
              <w:rPr>
                <w:noProof/>
                <w:webHidden/>
              </w:rPr>
              <w:fldChar w:fldCharType="end"/>
            </w:r>
          </w:hyperlink>
        </w:p>
        <w:p w14:paraId="05F95D5B" w14:textId="77777777" w:rsidR="00E75711" w:rsidRDefault="00E75711">
          <w:pPr>
            <w:pStyle w:val="TOC2"/>
            <w:tabs>
              <w:tab w:val="left" w:pos="960"/>
              <w:tab w:val="right" w:leader="dot" w:pos="9016"/>
            </w:tabs>
            <w:rPr>
              <w:noProof/>
              <w:sz w:val="24"/>
              <w:szCs w:val="24"/>
            </w:rPr>
          </w:pPr>
          <w:hyperlink w:anchor="_Toc532160959" w:history="1">
            <w:r w:rsidRPr="00FA2295">
              <w:rPr>
                <w:rStyle w:val="Hyperlink"/>
                <w:noProof/>
              </w:rPr>
              <w:t>1.2.</w:t>
            </w:r>
            <w:r>
              <w:rPr>
                <w:noProof/>
                <w:sz w:val="24"/>
                <w:szCs w:val="24"/>
              </w:rPr>
              <w:tab/>
            </w:r>
            <w:r w:rsidRPr="00FA2295">
              <w:rPr>
                <w:rStyle w:val="Hyperlink"/>
                <w:noProof/>
              </w:rPr>
              <w:t>Project significance</w:t>
            </w:r>
            <w:r>
              <w:rPr>
                <w:noProof/>
                <w:webHidden/>
              </w:rPr>
              <w:tab/>
            </w:r>
            <w:r>
              <w:rPr>
                <w:noProof/>
                <w:webHidden/>
              </w:rPr>
              <w:fldChar w:fldCharType="begin"/>
            </w:r>
            <w:r>
              <w:rPr>
                <w:noProof/>
                <w:webHidden/>
              </w:rPr>
              <w:instrText xml:space="preserve"> PAGEREF _Toc532160959 \h </w:instrText>
            </w:r>
            <w:r>
              <w:rPr>
                <w:noProof/>
                <w:webHidden/>
              </w:rPr>
            </w:r>
            <w:r>
              <w:rPr>
                <w:noProof/>
                <w:webHidden/>
              </w:rPr>
              <w:fldChar w:fldCharType="separate"/>
            </w:r>
            <w:r>
              <w:rPr>
                <w:noProof/>
                <w:webHidden/>
              </w:rPr>
              <w:t>12</w:t>
            </w:r>
            <w:r>
              <w:rPr>
                <w:noProof/>
                <w:webHidden/>
              </w:rPr>
              <w:fldChar w:fldCharType="end"/>
            </w:r>
          </w:hyperlink>
        </w:p>
        <w:p w14:paraId="4A7F1BB6" w14:textId="77777777" w:rsidR="00E75711" w:rsidRDefault="00E75711">
          <w:pPr>
            <w:pStyle w:val="TOC2"/>
            <w:tabs>
              <w:tab w:val="left" w:pos="960"/>
              <w:tab w:val="right" w:leader="dot" w:pos="9016"/>
            </w:tabs>
            <w:rPr>
              <w:noProof/>
              <w:sz w:val="24"/>
              <w:szCs w:val="24"/>
            </w:rPr>
          </w:pPr>
          <w:hyperlink w:anchor="_Toc532160960" w:history="1">
            <w:r w:rsidRPr="00FA2295">
              <w:rPr>
                <w:rStyle w:val="Hyperlink"/>
                <w:noProof/>
              </w:rPr>
              <w:t>1.3.</w:t>
            </w:r>
            <w:r>
              <w:rPr>
                <w:noProof/>
                <w:sz w:val="24"/>
                <w:szCs w:val="24"/>
              </w:rPr>
              <w:tab/>
            </w:r>
            <w:r w:rsidRPr="00FA2295">
              <w:rPr>
                <w:rStyle w:val="Hyperlink"/>
                <w:noProof/>
              </w:rPr>
              <w:t>Project objectives</w:t>
            </w:r>
            <w:r>
              <w:rPr>
                <w:noProof/>
                <w:webHidden/>
              </w:rPr>
              <w:tab/>
            </w:r>
            <w:r>
              <w:rPr>
                <w:noProof/>
                <w:webHidden/>
              </w:rPr>
              <w:fldChar w:fldCharType="begin"/>
            </w:r>
            <w:r>
              <w:rPr>
                <w:noProof/>
                <w:webHidden/>
              </w:rPr>
              <w:instrText xml:space="preserve"> PAGEREF _Toc532160960 \h </w:instrText>
            </w:r>
            <w:r>
              <w:rPr>
                <w:noProof/>
                <w:webHidden/>
              </w:rPr>
            </w:r>
            <w:r>
              <w:rPr>
                <w:noProof/>
                <w:webHidden/>
              </w:rPr>
              <w:fldChar w:fldCharType="separate"/>
            </w:r>
            <w:r>
              <w:rPr>
                <w:noProof/>
                <w:webHidden/>
              </w:rPr>
              <w:t>12</w:t>
            </w:r>
            <w:r>
              <w:rPr>
                <w:noProof/>
                <w:webHidden/>
              </w:rPr>
              <w:fldChar w:fldCharType="end"/>
            </w:r>
          </w:hyperlink>
        </w:p>
        <w:p w14:paraId="0957030A" w14:textId="77777777" w:rsidR="00E75711" w:rsidRDefault="00E75711">
          <w:pPr>
            <w:pStyle w:val="TOC1"/>
            <w:tabs>
              <w:tab w:val="left" w:pos="440"/>
              <w:tab w:val="right" w:leader="dot" w:pos="9016"/>
            </w:tabs>
            <w:rPr>
              <w:noProof/>
              <w:sz w:val="24"/>
              <w:szCs w:val="24"/>
            </w:rPr>
          </w:pPr>
          <w:hyperlink w:anchor="_Toc532160961" w:history="1">
            <w:r w:rsidRPr="00FA2295">
              <w:rPr>
                <w:rStyle w:val="Hyperlink"/>
                <w:noProof/>
              </w:rPr>
              <w:t>2.</w:t>
            </w:r>
            <w:r>
              <w:rPr>
                <w:noProof/>
                <w:sz w:val="24"/>
                <w:szCs w:val="24"/>
              </w:rPr>
              <w:tab/>
            </w:r>
            <w:r w:rsidRPr="00FA2295">
              <w:rPr>
                <w:rStyle w:val="Hyperlink"/>
                <w:noProof/>
              </w:rPr>
              <w:t>Background and related work</w:t>
            </w:r>
            <w:r>
              <w:rPr>
                <w:noProof/>
                <w:webHidden/>
              </w:rPr>
              <w:tab/>
            </w:r>
            <w:r>
              <w:rPr>
                <w:noProof/>
                <w:webHidden/>
              </w:rPr>
              <w:fldChar w:fldCharType="begin"/>
            </w:r>
            <w:r>
              <w:rPr>
                <w:noProof/>
                <w:webHidden/>
              </w:rPr>
              <w:instrText xml:space="preserve"> PAGEREF _Toc532160961 \h </w:instrText>
            </w:r>
            <w:r>
              <w:rPr>
                <w:noProof/>
                <w:webHidden/>
              </w:rPr>
            </w:r>
            <w:r>
              <w:rPr>
                <w:noProof/>
                <w:webHidden/>
              </w:rPr>
              <w:fldChar w:fldCharType="separate"/>
            </w:r>
            <w:r>
              <w:rPr>
                <w:noProof/>
                <w:webHidden/>
              </w:rPr>
              <w:t>12</w:t>
            </w:r>
            <w:r>
              <w:rPr>
                <w:noProof/>
                <w:webHidden/>
              </w:rPr>
              <w:fldChar w:fldCharType="end"/>
            </w:r>
          </w:hyperlink>
        </w:p>
        <w:p w14:paraId="6A1C5C04" w14:textId="77777777" w:rsidR="00E75711" w:rsidRDefault="00E75711">
          <w:pPr>
            <w:pStyle w:val="TOC2"/>
            <w:tabs>
              <w:tab w:val="left" w:pos="960"/>
              <w:tab w:val="right" w:leader="dot" w:pos="9016"/>
            </w:tabs>
            <w:rPr>
              <w:noProof/>
              <w:sz w:val="24"/>
              <w:szCs w:val="24"/>
            </w:rPr>
          </w:pPr>
          <w:hyperlink w:anchor="_Toc532160962" w:history="1">
            <w:r w:rsidRPr="00FA2295">
              <w:rPr>
                <w:rStyle w:val="Hyperlink"/>
                <w:noProof/>
              </w:rPr>
              <w:t>2.1.</w:t>
            </w:r>
            <w:r>
              <w:rPr>
                <w:noProof/>
                <w:sz w:val="24"/>
                <w:szCs w:val="24"/>
              </w:rPr>
              <w:tab/>
            </w:r>
            <w:r w:rsidRPr="00FA2295">
              <w:rPr>
                <w:rStyle w:val="Hyperlink"/>
                <w:noProof/>
              </w:rPr>
              <w:t>Background</w:t>
            </w:r>
            <w:r>
              <w:rPr>
                <w:noProof/>
                <w:webHidden/>
              </w:rPr>
              <w:tab/>
            </w:r>
            <w:r>
              <w:rPr>
                <w:noProof/>
                <w:webHidden/>
              </w:rPr>
              <w:fldChar w:fldCharType="begin"/>
            </w:r>
            <w:r>
              <w:rPr>
                <w:noProof/>
                <w:webHidden/>
              </w:rPr>
              <w:instrText xml:space="preserve"> PAGEREF _Toc532160962 \h </w:instrText>
            </w:r>
            <w:r>
              <w:rPr>
                <w:noProof/>
                <w:webHidden/>
              </w:rPr>
            </w:r>
            <w:r>
              <w:rPr>
                <w:noProof/>
                <w:webHidden/>
              </w:rPr>
              <w:fldChar w:fldCharType="separate"/>
            </w:r>
            <w:r>
              <w:rPr>
                <w:noProof/>
                <w:webHidden/>
              </w:rPr>
              <w:t>13</w:t>
            </w:r>
            <w:r>
              <w:rPr>
                <w:noProof/>
                <w:webHidden/>
              </w:rPr>
              <w:fldChar w:fldCharType="end"/>
            </w:r>
          </w:hyperlink>
        </w:p>
        <w:p w14:paraId="5D02E6EF" w14:textId="77777777" w:rsidR="00E75711" w:rsidRDefault="00E75711">
          <w:pPr>
            <w:pStyle w:val="TOC2"/>
            <w:tabs>
              <w:tab w:val="left" w:pos="960"/>
              <w:tab w:val="right" w:leader="dot" w:pos="9016"/>
            </w:tabs>
            <w:rPr>
              <w:noProof/>
              <w:sz w:val="24"/>
              <w:szCs w:val="24"/>
            </w:rPr>
          </w:pPr>
          <w:hyperlink w:anchor="_Toc532160963" w:history="1">
            <w:r w:rsidRPr="00FA2295">
              <w:rPr>
                <w:rStyle w:val="Hyperlink"/>
                <w:noProof/>
              </w:rPr>
              <w:t>2.2.</w:t>
            </w:r>
            <w:r>
              <w:rPr>
                <w:noProof/>
                <w:sz w:val="24"/>
                <w:szCs w:val="24"/>
              </w:rPr>
              <w:tab/>
            </w:r>
            <w:r w:rsidRPr="00FA2295">
              <w:rPr>
                <w:rStyle w:val="Hyperlink"/>
                <w:noProof/>
              </w:rPr>
              <w:t>Related work</w:t>
            </w:r>
            <w:r>
              <w:rPr>
                <w:noProof/>
                <w:webHidden/>
              </w:rPr>
              <w:tab/>
            </w:r>
            <w:r>
              <w:rPr>
                <w:noProof/>
                <w:webHidden/>
              </w:rPr>
              <w:fldChar w:fldCharType="begin"/>
            </w:r>
            <w:r>
              <w:rPr>
                <w:noProof/>
                <w:webHidden/>
              </w:rPr>
              <w:instrText xml:space="preserve"> PAGEREF _Toc532160963 \h </w:instrText>
            </w:r>
            <w:r>
              <w:rPr>
                <w:noProof/>
                <w:webHidden/>
              </w:rPr>
            </w:r>
            <w:r>
              <w:rPr>
                <w:noProof/>
                <w:webHidden/>
              </w:rPr>
              <w:fldChar w:fldCharType="separate"/>
            </w:r>
            <w:r>
              <w:rPr>
                <w:noProof/>
                <w:webHidden/>
              </w:rPr>
              <w:t>13</w:t>
            </w:r>
            <w:r>
              <w:rPr>
                <w:noProof/>
                <w:webHidden/>
              </w:rPr>
              <w:fldChar w:fldCharType="end"/>
            </w:r>
          </w:hyperlink>
        </w:p>
        <w:p w14:paraId="536244BA" w14:textId="77777777" w:rsidR="00E75711" w:rsidRDefault="00E75711">
          <w:pPr>
            <w:pStyle w:val="TOC1"/>
            <w:tabs>
              <w:tab w:val="left" w:pos="440"/>
              <w:tab w:val="right" w:leader="dot" w:pos="9016"/>
            </w:tabs>
            <w:rPr>
              <w:noProof/>
              <w:sz w:val="24"/>
              <w:szCs w:val="24"/>
            </w:rPr>
          </w:pPr>
          <w:hyperlink w:anchor="_Toc532160964" w:history="1">
            <w:r w:rsidRPr="00FA2295">
              <w:rPr>
                <w:rStyle w:val="Hyperlink"/>
                <w:noProof/>
              </w:rPr>
              <w:t>3.</w:t>
            </w:r>
            <w:r>
              <w:rPr>
                <w:noProof/>
                <w:sz w:val="24"/>
                <w:szCs w:val="24"/>
              </w:rPr>
              <w:tab/>
            </w:r>
            <w:r w:rsidRPr="00FA2295">
              <w:rPr>
                <w:rStyle w:val="Hyperlink"/>
                <w:noProof/>
              </w:rPr>
              <w:t>Requirements analysis</w:t>
            </w:r>
            <w:r>
              <w:rPr>
                <w:noProof/>
                <w:webHidden/>
              </w:rPr>
              <w:tab/>
            </w:r>
            <w:r>
              <w:rPr>
                <w:noProof/>
                <w:webHidden/>
              </w:rPr>
              <w:fldChar w:fldCharType="begin"/>
            </w:r>
            <w:r>
              <w:rPr>
                <w:noProof/>
                <w:webHidden/>
              </w:rPr>
              <w:instrText xml:space="preserve"> PAGEREF _Toc532160964 \h </w:instrText>
            </w:r>
            <w:r>
              <w:rPr>
                <w:noProof/>
                <w:webHidden/>
              </w:rPr>
            </w:r>
            <w:r>
              <w:rPr>
                <w:noProof/>
                <w:webHidden/>
              </w:rPr>
              <w:fldChar w:fldCharType="separate"/>
            </w:r>
            <w:r>
              <w:rPr>
                <w:noProof/>
                <w:webHidden/>
              </w:rPr>
              <w:t>20</w:t>
            </w:r>
            <w:r>
              <w:rPr>
                <w:noProof/>
                <w:webHidden/>
              </w:rPr>
              <w:fldChar w:fldCharType="end"/>
            </w:r>
          </w:hyperlink>
        </w:p>
        <w:p w14:paraId="7BF36E9B" w14:textId="77777777" w:rsidR="00E75711" w:rsidRDefault="00E75711">
          <w:pPr>
            <w:pStyle w:val="TOC2"/>
            <w:tabs>
              <w:tab w:val="left" w:pos="960"/>
              <w:tab w:val="right" w:leader="dot" w:pos="9016"/>
            </w:tabs>
            <w:rPr>
              <w:noProof/>
              <w:sz w:val="24"/>
              <w:szCs w:val="24"/>
            </w:rPr>
          </w:pPr>
          <w:hyperlink w:anchor="_Toc532160965" w:history="1">
            <w:r w:rsidRPr="00FA2295">
              <w:rPr>
                <w:rStyle w:val="Hyperlink"/>
                <w:noProof/>
              </w:rPr>
              <w:t>3.1.</w:t>
            </w:r>
            <w:r>
              <w:rPr>
                <w:noProof/>
                <w:sz w:val="24"/>
                <w:szCs w:val="24"/>
              </w:rPr>
              <w:tab/>
            </w:r>
            <w:r w:rsidRPr="00FA2295">
              <w:rPr>
                <w:rStyle w:val="Hyperlink"/>
                <w:noProof/>
              </w:rPr>
              <w:t>Software development process</w:t>
            </w:r>
            <w:r>
              <w:rPr>
                <w:noProof/>
                <w:webHidden/>
              </w:rPr>
              <w:tab/>
            </w:r>
            <w:r>
              <w:rPr>
                <w:noProof/>
                <w:webHidden/>
              </w:rPr>
              <w:fldChar w:fldCharType="begin"/>
            </w:r>
            <w:r>
              <w:rPr>
                <w:noProof/>
                <w:webHidden/>
              </w:rPr>
              <w:instrText xml:space="preserve"> PAGEREF _Toc532160965 \h </w:instrText>
            </w:r>
            <w:r>
              <w:rPr>
                <w:noProof/>
                <w:webHidden/>
              </w:rPr>
            </w:r>
            <w:r>
              <w:rPr>
                <w:noProof/>
                <w:webHidden/>
              </w:rPr>
              <w:fldChar w:fldCharType="separate"/>
            </w:r>
            <w:r>
              <w:rPr>
                <w:noProof/>
                <w:webHidden/>
              </w:rPr>
              <w:t>20</w:t>
            </w:r>
            <w:r>
              <w:rPr>
                <w:noProof/>
                <w:webHidden/>
              </w:rPr>
              <w:fldChar w:fldCharType="end"/>
            </w:r>
          </w:hyperlink>
        </w:p>
        <w:p w14:paraId="44E724BF" w14:textId="77777777" w:rsidR="00E75711" w:rsidRDefault="00E75711">
          <w:pPr>
            <w:pStyle w:val="TOC2"/>
            <w:tabs>
              <w:tab w:val="left" w:pos="960"/>
              <w:tab w:val="right" w:leader="dot" w:pos="9016"/>
            </w:tabs>
            <w:rPr>
              <w:noProof/>
              <w:sz w:val="24"/>
              <w:szCs w:val="24"/>
            </w:rPr>
          </w:pPr>
          <w:hyperlink w:anchor="_Toc532160966" w:history="1">
            <w:r w:rsidRPr="00FA2295">
              <w:rPr>
                <w:rStyle w:val="Hyperlink"/>
                <w:noProof/>
              </w:rPr>
              <w:t>3.2.</w:t>
            </w:r>
            <w:r>
              <w:rPr>
                <w:noProof/>
                <w:sz w:val="24"/>
                <w:szCs w:val="24"/>
              </w:rPr>
              <w:tab/>
            </w:r>
            <w:r w:rsidRPr="00FA2295">
              <w:rPr>
                <w:rStyle w:val="Hyperlink"/>
                <w:noProof/>
              </w:rPr>
              <w:t>Functional requirements</w:t>
            </w:r>
            <w:r>
              <w:rPr>
                <w:noProof/>
                <w:webHidden/>
              </w:rPr>
              <w:tab/>
            </w:r>
            <w:r>
              <w:rPr>
                <w:noProof/>
                <w:webHidden/>
              </w:rPr>
              <w:fldChar w:fldCharType="begin"/>
            </w:r>
            <w:r>
              <w:rPr>
                <w:noProof/>
                <w:webHidden/>
              </w:rPr>
              <w:instrText xml:space="preserve"> PAGEREF _Toc532160966 \h </w:instrText>
            </w:r>
            <w:r>
              <w:rPr>
                <w:noProof/>
                <w:webHidden/>
              </w:rPr>
            </w:r>
            <w:r>
              <w:rPr>
                <w:noProof/>
                <w:webHidden/>
              </w:rPr>
              <w:fldChar w:fldCharType="separate"/>
            </w:r>
            <w:r>
              <w:rPr>
                <w:noProof/>
                <w:webHidden/>
              </w:rPr>
              <w:t>22</w:t>
            </w:r>
            <w:r>
              <w:rPr>
                <w:noProof/>
                <w:webHidden/>
              </w:rPr>
              <w:fldChar w:fldCharType="end"/>
            </w:r>
          </w:hyperlink>
        </w:p>
        <w:p w14:paraId="727997B7" w14:textId="77777777" w:rsidR="00E75711" w:rsidRDefault="00E75711">
          <w:pPr>
            <w:pStyle w:val="TOC2"/>
            <w:tabs>
              <w:tab w:val="left" w:pos="960"/>
              <w:tab w:val="right" w:leader="dot" w:pos="9016"/>
            </w:tabs>
            <w:rPr>
              <w:noProof/>
              <w:sz w:val="24"/>
              <w:szCs w:val="24"/>
            </w:rPr>
          </w:pPr>
          <w:hyperlink w:anchor="_Toc532160967" w:history="1">
            <w:r w:rsidRPr="00FA2295">
              <w:rPr>
                <w:rStyle w:val="Hyperlink"/>
                <w:noProof/>
              </w:rPr>
              <w:t>3.3.</w:t>
            </w:r>
            <w:r>
              <w:rPr>
                <w:noProof/>
                <w:sz w:val="24"/>
                <w:szCs w:val="24"/>
              </w:rPr>
              <w:tab/>
            </w:r>
            <w:r w:rsidRPr="00FA2295">
              <w:rPr>
                <w:rStyle w:val="Hyperlink"/>
                <w:noProof/>
              </w:rPr>
              <w:t>Non-functional requirements</w:t>
            </w:r>
            <w:r>
              <w:rPr>
                <w:noProof/>
                <w:webHidden/>
              </w:rPr>
              <w:tab/>
            </w:r>
            <w:r>
              <w:rPr>
                <w:noProof/>
                <w:webHidden/>
              </w:rPr>
              <w:fldChar w:fldCharType="begin"/>
            </w:r>
            <w:r>
              <w:rPr>
                <w:noProof/>
                <w:webHidden/>
              </w:rPr>
              <w:instrText xml:space="preserve"> PAGEREF _Toc532160967 \h </w:instrText>
            </w:r>
            <w:r>
              <w:rPr>
                <w:noProof/>
                <w:webHidden/>
              </w:rPr>
            </w:r>
            <w:r>
              <w:rPr>
                <w:noProof/>
                <w:webHidden/>
              </w:rPr>
              <w:fldChar w:fldCharType="separate"/>
            </w:r>
            <w:r>
              <w:rPr>
                <w:noProof/>
                <w:webHidden/>
              </w:rPr>
              <w:t>24</w:t>
            </w:r>
            <w:r>
              <w:rPr>
                <w:noProof/>
                <w:webHidden/>
              </w:rPr>
              <w:fldChar w:fldCharType="end"/>
            </w:r>
          </w:hyperlink>
        </w:p>
        <w:p w14:paraId="3DBE29A3" w14:textId="77777777" w:rsidR="00E75711" w:rsidRDefault="00E75711">
          <w:pPr>
            <w:pStyle w:val="TOC2"/>
            <w:tabs>
              <w:tab w:val="left" w:pos="960"/>
              <w:tab w:val="right" w:leader="dot" w:pos="9016"/>
            </w:tabs>
            <w:rPr>
              <w:noProof/>
              <w:sz w:val="24"/>
              <w:szCs w:val="24"/>
            </w:rPr>
          </w:pPr>
          <w:hyperlink w:anchor="_Toc532160968" w:history="1">
            <w:r w:rsidRPr="00FA2295">
              <w:rPr>
                <w:rStyle w:val="Hyperlink"/>
                <w:noProof/>
              </w:rPr>
              <w:t>3.4.</w:t>
            </w:r>
            <w:r>
              <w:rPr>
                <w:noProof/>
                <w:sz w:val="24"/>
                <w:szCs w:val="24"/>
              </w:rPr>
              <w:tab/>
            </w:r>
            <w:r w:rsidRPr="00FA2295">
              <w:rPr>
                <w:rStyle w:val="Hyperlink"/>
                <w:noProof/>
              </w:rPr>
              <w:t>Assumptions</w:t>
            </w:r>
            <w:r>
              <w:rPr>
                <w:noProof/>
                <w:webHidden/>
              </w:rPr>
              <w:tab/>
            </w:r>
            <w:r>
              <w:rPr>
                <w:noProof/>
                <w:webHidden/>
              </w:rPr>
              <w:fldChar w:fldCharType="begin"/>
            </w:r>
            <w:r>
              <w:rPr>
                <w:noProof/>
                <w:webHidden/>
              </w:rPr>
              <w:instrText xml:space="preserve"> PAGEREF _Toc532160968 \h </w:instrText>
            </w:r>
            <w:r>
              <w:rPr>
                <w:noProof/>
                <w:webHidden/>
              </w:rPr>
            </w:r>
            <w:r>
              <w:rPr>
                <w:noProof/>
                <w:webHidden/>
              </w:rPr>
              <w:fldChar w:fldCharType="separate"/>
            </w:r>
            <w:r>
              <w:rPr>
                <w:noProof/>
                <w:webHidden/>
              </w:rPr>
              <w:t>25</w:t>
            </w:r>
            <w:r>
              <w:rPr>
                <w:noProof/>
                <w:webHidden/>
              </w:rPr>
              <w:fldChar w:fldCharType="end"/>
            </w:r>
          </w:hyperlink>
        </w:p>
        <w:p w14:paraId="43502A41" w14:textId="77777777" w:rsidR="00E75711" w:rsidRDefault="00E75711">
          <w:pPr>
            <w:pStyle w:val="TOC2"/>
            <w:tabs>
              <w:tab w:val="left" w:pos="960"/>
              <w:tab w:val="right" w:leader="dot" w:pos="9016"/>
            </w:tabs>
            <w:rPr>
              <w:noProof/>
              <w:sz w:val="24"/>
              <w:szCs w:val="24"/>
            </w:rPr>
          </w:pPr>
          <w:hyperlink w:anchor="_Toc532160969" w:history="1">
            <w:r w:rsidRPr="00FA2295">
              <w:rPr>
                <w:rStyle w:val="Hyperlink"/>
                <w:noProof/>
              </w:rPr>
              <w:t>3.5.</w:t>
            </w:r>
            <w:r>
              <w:rPr>
                <w:noProof/>
                <w:sz w:val="24"/>
                <w:szCs w:val="24"/>
              </w:rPr>
              <w:tab/>
            </w:r>
            <w:r w:rsidRPr="00FA2295">
              <w:rPr>
                <w:rStyle w:val="Hyperlink"/>
                <w:noProof/>
              </w:rPr>
              <w:t>Ethics</w:t>
            </w:r>
            <w:r>
              <w:rPr>
                <w:noProof/>
                <w:webHidden/>
              </w:rPr>
              <w:tab/>
            </w:r>
            <w:r>
              <w:rPr>
                <w:noProof/>
                <w:webHidden/>
              </w:rPr>
              <w:fldChar w:fldCharType="begin"/>
            </w:r>
            <w:r>
              <w:rPr>
                <w:noProof/>
                <w:webHidden/>
              </w:rPr>
              <w:instrText xml:space="preserve"> PAGEREF _Toc532160969 \h </w:instrText>
            </w:r>
            <w:r>
              <w:rPr>
                <w:noProof/>
                <w:webHidden/>
              </w:rPr>
            </w:r>
            <w:r>
              <w:rPr>
                <w:noProof/>
                <w:webHidden/>
              </w:rPr>
              <w:fldChar w:fldCharType="separate"/>
            </w:r>
            <w:r>
              <w:rPr>
                <w:noProof/>
                <w:webHidden/>
              </w:rPr>
              <w:t>25</w:t>
            </w:r>
            <w:r>
              <w:rPr>
                <w:noProof/>
                <w:webHidden/>
              </w:rPr>
              <w:fldChar w:fldCharType="end"/>
            </w:r>
          </w:hyperlink>
        </w:p>
        <w:p w14:paraId="7571E9DC" w14:textId="77777777" w:rsidR="00E75711" w:rsidRDefault="00E75711">
          <w:pPr>
            <w:pStyle w:val="TOC1"/>
            <w:tabs>
              <w:tab w:val="left" w:pos="440"/>
              <w:tab w:val="right" w:leader="dot" w:pos="9016"/>
            </w:tabs>
            <w:rPr>
              <w:noProof/>
              <w:sz w:val="24"/>
              <w:szCs w:val="24"/>
            </w:rPr>
          </w:pPr>
          <w:hyperlink w:anchor="_Toc532160970" w:history="1">
            <w:r w:rsidRPr="00FA2295">
              <w:rPr>
                <w:rStyle w:val="Hyperlink"/>
                <w:noProof/>
              </w:rPr>
              <w:t>4.</w:t>
            </w:r>
            <w:r>
              <w:rPr>
                <w:noProof/>
                <w:sz w:val="24"/>
                <w:szCs w:val="24"/>
              </w:rPr>
              <w:tab/>
            </w:r>
            <w:r w:rsidRPr="00FA2295">
              <w:rPr>
                <w:rStyle w:val="Hyperlink"/>
                <w:noProof/>
              </w:rPr>
              <w:t>Proposed solution</w:t>
            </w:r>
            <w:r>
              <w:rPr>
                <w:noProof/>
                <w:webHidden/>
              </w:rPr>
              <w:tab/>
            </w:r>
            <w:r>
              <w:rPr>
                <w:noProof/>
                <w:webHidden/>
              </w:rPr>
              <w:fldChar w:fldCharType="begin"/>
            </w:r>
            <w:r>
              <w:rPr>
                <w:noProof/>
                <w:webHidden/>
              </w:rPr>
              <w:instrText xml:space="preserve"> PAGEREF _Toc532160970 \h </w:instrText>
            </w:r>
            <w:r>
              <w:rPr>
                <w:noProof/>
                <w:webHidden/>
              </w:rPr>
            </w:r>
            <w:r>
              <w:rPr>
                <w:noProof/>
                <w:webHidden/>
              </w:rPr>
              <w:fldChar w:fldCharType="separate"/>
            </w:r>
            <w:r>
              <w:rPr>
                <w:noProof/>
                <w:webHidden/>
              </w:rPr>
              <w:t>26</w:t>
            </w:r>
            <w:r>
              <w:rPr>
                <w:noProof/>
                <w:webHidden/>
              </w:rPr>
              <w:fldChar w:fldCharType="end"/>
            </w:r>
          </w:hyperlink>
        </w:p>
        <w:p w14:paraId="2E258C7E" w14:textId="77777777" w:rsidR="00E75711" w:rsidRDefault="00E75711">
          <w:pPr>
            <w:pStyle w:val="TOC2"/>
            <w:tabs>
              <w:tab w:val="left" w:pos="960"/>
              <w:tab w:val="right" w:leader="dot" w:pos="9016"/>
            </w:tabs>
            <w:rPr>
              <w:noProof/>
              <w:sz w:val="24"/>
              <w:szCs w:val="24"/>
            </w:rPr>
          </w:pPr>
          <w:hyperlink w:anchor="_Toc532160971" w:history="1">
            <w:r w:rsidRPr="00FA2295">
              <w:rPr>
                <w:rStyle w:val="Hyperlink"/>
                <w:noProof/>
              </w:rPr>
              <w:t>4.1.</w:t>
            </w:r>
            <w:r>
              <w:rPr>
                <w:noProof/>
                <w:sz w:val="24"/>
                <w:szCs w:val="24"/>
              </w:rPr>
              <w:tab/>
            </w:r>
            <w:r w:rsidRPr="00FA2295">
              <w:rPr>
                <w:rStyle w:val="Hyperlink"/>
                <w:noProof/>
              </w:rPr>
              <w:t>Possible solutions and tradeoffs</w:t>
            </w:r>
            <w:r>
              <w:rPr>
                <w:noProof/>
                <w:webHidden/>
              </w:rPr>
              <w:tab/>
            </w:r>
            <w:r>
              <w:rPr>
                <w:noProof/>
                <w:webHidden/>
              </w:rPr>
              <w:fldChar w:fldCharType="begin"/>
            </w:r>
            <w:r>
              <w:rPr>
                <w:noProof/>
                <w:webHidden/>
              </w:rPr>
              <w:instrText xml:space="preserve"> PAGEREF _Toc532160971 \h </w:instrText>
            </w:r>
            <w:r>
              <w:rPr>
                <w:noProof/>
                <w:webHidden/>
              </w:rPr>
            </w:r>
            <w:r>
              <w:rPr>
                <w:noProof/>
                <w:webHidden/>
              </w:rPr>
              <w:fldChar w:fldCharType="separate"/>
            </w:r>
            <w:r>
              <w:rPr>
                <w:noProof/>
                <w:webHidden/>
              </w:rPr>
              <w:t>26</w:t>
            </w:r>
            <w:r>
              <w:rPr>
                <w:noProof/>
                <w:webHidden/>
              </w:rPr>
              <w:fldChar w:fldCharType="end"/>
            </w:r>
          </w:hyperlink>
        </w:p>
        <w:p w14:paraId="718B8314" w14:textId="77777777" w:rsidR="00E75711" w:rsidRDefault="00E75711">
          <w:pPr>
            <w:pStyle w:val="TOC2"/>
            <w:tabs>
              <w:tab w:val="left" w:pos="960"/>
              <w:tab w:val="right" w:leader="dot" w:pos="9016"/>
            </w:tabs>
            <w:rPr>
              <w:noProof/>
              <w:sz w:val="24"/>
              <w:szCs w:val="24"/>
            </w:rPr>
          </w:pPr>
          <w:hyperlink w:anchor="_Toc532160972" w:history="1">
            <w:r w:rsidRPr="00FA2295">
              <w:rPr>
                <w:rStyle w:val="Hyperlink"/>
                <w:noProof/>
              </w:rPr>
              <w:t>4.2.</w:t>
            </w:r>
            <w:r>
              <w:rPr>
                <w:noProof/>
                <w:sz w:val="24"/>
                <w:szCs w:val="24"/>
              </w:rPr>
              <w:tab/>
            </w:r>
            <w:r w:rsidRPr="00FA2295">
              <w:rPr>
                <w:rStyle w:val="Hyperlink"/>
                <w:noProof/>
              </w:rPr>
              <w:t>Proposed solution overview</w:t>
            </w:r>
            <w:r>
              <w:rPr>
                <w:noProof/>
                <w:webHidden/>
              </w:rPr>
              <w:tab/>
            </w:r>
            <w:r>
              <w:rPr>
                <w:noProof/>
                <w:webHidden/>
              </w:rPr>
              <w:fldChar w:fldCharType="begin"/>
            </w:r>
            <w:r>
              <w:rPr>
                <w:noProof/>
                <w:webHidden/>
              </w:rPr>
              <w:instrText xml:space="preserve"> PAGEREF _Toc532160972 \h </w:instrText>
            </w:r>
            <w:r>
              <w:rPr>
                <w:noProof/>
                <w:webHidden/>
              </w:rPr>
            </w:r>
            <w:r>
              <w:rPr>
                <w:noProof/>
                <w:webHidden/>
              </w:rPr>
              <w:fldChar w:fldCharType="separate"/>
            </w:r>
            <w:r>
              <w:rPr>
                <w:noProof/>
                <w:webHidden/>
              </w:rPr>
              <w:t>28</w:t>
            </w:r>
            <w:r>
              <w:rPr>
                <w:noProof/>
                <w:webHidden/>
              </w:rPr>
              <w:fldChar w:fldCharType="end"/>
            </w:r>
          </w:hyperlink>
        </w:p>
        <w:p w14:paraId="10309725" w14:textId="77777777" w:rsidR="00E75711" w:rsidRDefault="00E75711">
          <w:pPr>
            <w:pStyle w:val="TOC2"/>
            <w:tabs>
              <w:tab w:val="left" w:pos="960"/>
              <w:tab w:val="right" w:leader="dot" w:pos="9016"/>
            </w:tabs>
            <w:rPr>
              <w:noProof/>
              <w:sz w:val="24"/>
              <w:szCs w:val="24"/>
            </w:rPr>
          </w:pPr>
          <w:hyperlink w:anchor="_Toc532160973" w:history="1">
            <w:r w:rsidRPr="00FA2295">
              <w:rPr>
                <w:rStyle w:val="Hyperlink"/>
                <w:noProof/>
              </w:rPr>
              <w:t>4.3.</w:t>
            </w:r>
            <w:r>
              <w:rPr>
                <w:noProof/>
                <w:sz w:val="24"/>
                <w:szCs w:val="24"/>
              </w:rPr>
              <w:tab/>
            </w:r>
            <w:r w:rsidRPr="00FA2295">
              <w:rPr>
                <w:rStyle w:val="Hyperlink"/>
                <w:noProof/>
              </w:rPr>
              <w:t>Hardware/software to be used</w:t>
            </w:r>
            <w:r>
              <w:rPr>
                <w:noProof/>
                <w:webHidden/>
              </w:rPr>
              <w:tab/>
            </w:r>
            <w:r>
              <w:rPr>
                <w:noProof/>
                <w:webHidden/>
              </w:rPr>
              <w:fldChar w:fldCharType="begin"/>
            </w:r>
            <w:r>
              <w:rPr>
                <w:noProof/>
                <w:webHidden/>
              </w:rPr>
              <w:instrText xml:space="preserve"> PAGEREF _Toc532160973 \h </w:instrText>
            </w:r>
            <w:r>
              <w:rPr>
                <w:noProof/>
                <w:webHidden/>
              </w:rPr>
            </w:r>
            <w:r>
              <w:rPr>
                <w:noProof/>
                <w:webHidden/>
              </w:rPr>
              <w:fldChar w:fldCharType="separate"/>
            </w:r>
            <w:r>
              <w:rPr>
                <w:noProof/>
                <w:webHidden/>
              </w:rPr>
              <w:t>32</w:t>
            </w:r>
            <w:r>
              <w:rPr>
                <w:noProof/>
                <w:webHidden/>
              </w:rPr>
              <w:fldChar w:fldCharType="end"/>
            </w:r>
          </w:hyperlink>
        </w:p>
        <w:p w14:paraId="33232A1A" w14:textId="77777777" w:rsidR="00E75711" w:rsidRDefault="00E75711">
          <w:pPr>
            <w:pStyle w:val="TOC1"/>
            <w:tabs>
              <w:tab w:val="left" w:pos="440"/>
              <w:tab w:val="right" w:leader="dot" w:pos="9016"/>
            </w:tabs>
            <w:rPr>
              <w:noProof/>
              <w:sz w:val="24"/>
              <w:szCs w:val="24"/>
            </w:rPr>
          </w:pPr>
          <w:hyperlink w:anchor="_Toc532160974" w:history="1">
            <w:r w:rsidRPr="00FA2295">
              <w:rPr>
                <w:rStyle w:val="Hyperlink"/>
                <w:noProof/>
              </w:rPr>
              <w:t>5.</w:t>
            </w:r>
            <w:r>
              <w:rPr>
                <w:noProof/>
                <w:sz w:val="24"/>
                <w:szCs w:val="24"/>
              </w:rPr>
              <w:tab/>
            </w:r>
            <w:r w:rsidRPr="00FA2295">
              <w:rPr>
                <w:rStyle w:val="Hyperlink"/>
                <w:noProof/>
              </w:rPr>
              <w:t>Project plan</w:t>
            </w:r>
            <w:r>
              <w:rPr>
                <w:noProof/>
                <w:webHidden/>
              </w:rPr>
              <w:tab/>
            </w:r>
            <w:r>
              <w:rPr>
                <w:noProof/>
                <w:webHidden/>
              </w:rPr>
              <w:fldChar w:fldCharType="begin"/>
            </w:r>
            <w:r>
              <w:rPr>
                <w:noProof/>
                <w:webHidden/>
              </w:rPr>
              <w:instrText xml:space="preserve"> PAGEREF _Toc532160974 \h </w:instrText>
            </w:r>
            <w:r>
              <w:rPr>
                <w:noProof/>
                <w:webHidden/>
              </w:rPr>
            </w:r>
            <w:r>
              <w:rPr>
                <w:noProof/>
                <w:webHidden/>
              </w:rPr>
              <w:fldChar w:fldCharType="separate"/>
            </w:r>
            <w:r>
              <w:rPr>
                <w:noProof/>
                <w:webHidden/>
              </w:rPr>
              <w:t>34</w:t>
            </w:r>
            <w:r>
              <w:rPr>
                <w:noProof/>
                <w:webHidden/>
              </w:rPr>
              <w:fldChar w:fldCharType="end"/>
            </w:r>
          </w:hyperlink>
        </w:p>
        <w:p w14:paraId="6713021B" w14:textId="77777777" w:rsidR="00E75711" w:rsidRDefault="00E75711">
          <w:pPr>
            <w:pStyle w:val="TOC2"/>
            <w:tabs>
              <w:tab w:val="left" w:pos="960"/>
              <w:tab w:val="right" w:leader="dot" w:pos="9016"/>
            </w:tabs>
            <w:rPr>
              <w:noProof/>
              <w:sz w:val="24"/>
              <w:szCs w:val="24"/>
            </w:rPr>
          </w:pPr>
          <w:hyperlink w:anchor="_Toc532160975" w:history="1">
            <w:r w:rsidRPr="00FA2295">
              <w:rPr>
                <w:rStyle w:val="Hyperlink"/>
                <w:noProof/>
              </w:rPr>
              <w:t>5.1.</w:t>
            </w:r>
            <w:r>
              <w:rPr>
                <w:noProof/>
                <w:sz w:val="24"/>
                <w:szCs w:val="24"/>
              </w:rPr>
              <w:tab/>
            </w:r>
            <w:r w:rsidRPr="00FA2295">
              <w:rPr>
                <w:rStyle w:val="Hyperlink"/>
                <w:noProof/>
              </w:rPr>
              <w:t>Project milestones</w:t>
            </w:r>
            <w:r>
              <w:rPr>
                <w:noProof/>
                <w:webHidden/>
              </w:rPr>
              <w:tab/>
            </w:r>
            <w:r>
              <w:rPr>
                <w:noProof/>
                <w:webHidden/>
              </w:rPr>
              <w:fldChar w:fldCharType="begin"/>
            </w:r>
            <w:r>
              <w:rPr>
                <w:noProof/>
                <w:webHidden/>
              </w:rPr>
              <w:instrText xml:space="preserve"> PAGEREF _Toc532160975 \h </w:instrText>
            </w:r>
            <w:r>
              <w:rPr>
                <w:noProof/>
                <w:webHidden/>
              </w:rPr>
            </w:r>
            <w:r>
              <w:rPr>
                <w:noProof/>
                <w:webHidden/>
              </w:rPr>
              <w:fldChar w:fldCharType="separate"/>
            </w:r>
            <w:r>
              <w:rPr>
                <w:noProof/>
                <w:webHidden/>
              </w:rPr>
              <w:t>35</w:t>
            </w:r>
            <w:r>
              <w:rPr>
                <w:noProof/>
                <w:webHidden/>
              </w:rPr>
              <w:fldChar w:fldCharType="end"/>
            </w:r>
          </w:hyperlink>
        </w:p>
        <w:p w14:paraId="5F44BDC4" w14:textId="77777777" w:rsidR="00E75711" w:rsidRDefault="00E75711">
          <w:pPr>
            <w:pStyle w:val="TOC2"/>
            <w:tabs>
              <w:tab w:val="left" w:pos="960"/>
              <w:tab w:val="right" w:leader="dot" w:pos="9016"/>
            </w:tabs>
            <w:rPr>
              <w:noProof/>
              <w:sz w:val="24"/>
              <w:szCs w:val="24"/>
            </w:rPr>
          </w:pPr>
          <w:hyperlink w:anchor="_Toc532160976" w:history="1">
            <w:r w:rsidRPr="00FA2295">
              <w:rPr>
                <w:rStyle w:val="Hyperlink"/>
                <w:noProof/>
              </w:rPr>
              <w:t>5.2.</w:t>
            </w:r>
            <w:r>
              <w:rPr>
                <w:noProof/>
                <w:sz w:val="24"/>
                <w:szCs w:val="24"/>
              </w:rPr>
              <w:tab/>
            </w:r>
            <w:r w:rsidRPr="00FA2295">
              <w:rPr>
                <w:rStyle w:val="Hyperlink"/>
                <w:noProof/>
              </w:rPr>
              <w:t>Project timeline</w:t>
            </w:r>
            <w:r>
              <w:rPr>
                <w:noProof/>
                <w:webHidden/>
              </w:rPr>
              <w:tab/>
            </w:r>
            <w:r>
              <w:rPr>
                <w:noProof/>
                <w:webHidden/>
              </w:rPr>
              <w:fldChar w:fldCharType="begin"/>
            </w:r>
            <w:r>
              <w:rPr>
                <w:noProof/>
                <w:webHidden/>
              </w:rPr>
              <w:instrText xml:space="preserve"> PAGEREF _Toc532160976 \h </w:instrText>
            </w:r>
            <w:r>
              <w:rPr>
                <w:noProof/>
                <w:webHidden/>
              </w:rPr>
            </w:r>
            <w:r>
              <w:rPr>
                <w:noProof/>
                <w:webHidden/>
              </w:rPr>
              <w:fldChar w:fldCharType="separate"/>
            </w:r>
            <w:r>
              <w:rPr>
                <w:noProof/>
                <w:webHidden/>
              </w:rPr>
              <w:t>37</w:t>
            </w:r>
            <w:r>
              <w:rPr>
                <w:noProof/>
                <w:webHidden/>
              </w:rPr>
              <w:fldChar w:fldCharType="end"/>
            </w:r>
          </w:hyperlink>
        </w:p>
        <w:p w14:paraId="6B3100FC" w14:textId="77777777" w:rsidR="00E75711" w:rsidRDefault="00E75711">
          <w:pPr>
            <w:pStyle w:val="TOC2"/>
            <w:tabs>
              <w:tab w:val="left" w:pos="960"/>
              <w:tab w:val="right" w:leader="dot" w:pos="9016"/>
            </w:tabs>
            <w:rPr>
              <w:noProof/>
              <w:sz w:val="24"/>
              <w:szCs w:val="24"/>
            </w:rPr>
          </w:pPr>
          <w:hyperlink w:anchor="_Toc532160977" w:history="1">
            <w:r w:rsidRPr="00FA2295">
              <w:rPr>
                <w:rStyle w:val="Hyperlink"/>
                <w:noProof/>
              </w:rPr>
              <w:t>5.3.</w:t>
            </w:r>
            <w:r>
              <w:rPr>
                <w:noProof/>
                <w:sz w:val="24"/>
                <w:szCs w:val="24"/>
              </w:rPr>
              <w:tab/>
            </w:r>
            <w:r w:rsidRPr="00FA2295">
              <w:rPr>
                <w:rStyle w:val="Hyperlink"/>
                <w:noProof/>
              </w:rPr>
              <w:t>Anticipated risks</w:t>
            </w:r>
            <w:r>
              <w:rPr>
                <w:noProof/>
                <w:webHidden/>
              </w:rPr>
              <w:tab/>
            </w:r>
            <w:r>
              <w:rPr>
                <w:noProof/>
                <w:webHidden/>
              </w:rPr>
              <w:fldChar w:fldCharType="begin"/>
            </w:r>
            <w:r>
              <w:rPr>
                <w:noProof/>
                <w:webHidden/>
              </w:rPr>
              <w:instrText xml:space="preserve"> PAGEREF _Toc532160977 \h </w:instrText>
            </w:r>
            <w:r>
              <w:rPr>
                <w:noProof/>
                <w:webHidden/>
              </w:rPr>
            </w:r>
            <w:r>
              <w:rPr>
                <w:noProof/>
                <w:webHidden/>
              </w:rPr>
              <w:fldChar w:fldCharType="separate"/>
            </w:r>
            <w:r>
              <w:rPr>
                <w:noProof/>
                <w:webHidden/>
              </w:rPr>
              <w:t>45</w:t>
            </w:r>
            <w:r>
              <w:rPr>
                <w:noProof/>
                <w:webHidden/>
              </w:rPr>
              <w:fldChar w:fldCharType="end"/>
            </w:r>
          </w:hyperlink>
        </w:p>
        <w:p w14:paraId="51FFBC41" w14:textId="77777777" w:rsidR="00E75711" w:rsidRDefault="00E75711">
          <w:pPr>
            <w:pStyle w:val="TOC2"/>
            <w:tabs>
              <w:tab w:val="left" w:pos="960"/>
              <w:tab w:val="right" w:leader="dot" w:pos="9016"/>
            </w:tabs>
            <w:rPr>
              <w:noProof/>
              <w:sz w:val="24"/>
              <w:szCs w:val="24"/>
            </w:rPr>
          </w:pPr>
          <w:hyperlink w:anchor="_Toc532160978" w:history="1">
            <w:r w:rsidRPr="00FA2295">
              <w:rPr>
                <w:rStyle w:val="Hyperlink"/>
                <w:noProof/>
              </w:rPr>
              <w:t>5.4.</w:t>
            </w:r>
            <w:r>
              <w:rPr>
                <w:noProof/>
                <w:sz w:val="24"/>
                <w:szCs w:val="24"/>
              </w:rPr>
              <w:tab/>
            </w:r>
            <w:r w:rsidRPr="00FA2295">
              <w:rPr>
                <w:rStyle w:val="Hyperlink"/>
                <w:noProof/>
              </w:rPr>
              <w:t>Conclusion</w:t>
            </w:r>
            <w:r>
              <w:rPr>
                <w:noProof/>
                <w:webHidden/>
              </w:rPr>
              <w:tab/>
            </w:r>
            <w:r>
              <w:rPr>
                <w:noProof/>
                <w:webHidden/>
              </w:rPr>
              <w:fldChar w:fldCharType="begin"/>
            </w:r>
            <w:r>
              <w:rPr>
                <w:noProof/>
                <w:webHidden/>
              </w:rPr>
              <w:instrText xml:space="preserve"> PAGEREF _Toc532160978 \h </w:instrText>
            </w:r>
            <w:r>
              <w:rPr>
                <w:noProof/>
                <w:webHidden/>
              </w:rPr>
            </w:r>
            <w:r>
              <w:rPr>
                <w:noProof/>
                <w:webHidden/>
              </w:rPr>
              <w:fldChar w:fldCharType="separate"/>
            </w:r>
            <w:r>
              <w:rPr>
                <w:noProof/>
                <w:webHidden/>
              </w:rPr>
              <w:t>45</w:t>
            </w:r>
            <w:r>
              <w:rPr>
                <w:noProof/>
                <w:webHidden/>
              </w:rPr>
              <w:fldChar w:fldCharType="end"/>
            </w:r>
          </w:hyperlink>
        </w:p>
        <w:p w14:paraId="5AE5FB6E" w14:textId="77777777" w:rsidR="00E75711" w:rsidRDefault="00E75711">
          <w:pPr>
            <w:pStyle w:val="TOC1"/>
            <w:tabs>
              <w:tab w:val="right" w:leader="dot" w:pos="9016"/>
            </w:tabs>
            <w:rPr>
              <w:noProof/>
              <w:sz w:val="24"/>
              <w:szCs w:val="24"/>
            </w:rPr>
          </w:pPr>
          <w:hyperlink w:anchor="_Toc532160979" w:history="1">
            <w:r w:rsidRPr="00FA2295">
              <w:rPr>
                <w:rStyle w:val="Hyperlink"/>
                <w:noProof/>
              </w:rPr>
              <w:t>References</w:t>
            </w:r>
            <w:r>
              <w:rPr>
                <w:noProof/>
                <w:webHidden/>
              </w:rPr>
              <w:tab/>
            </w:r>
            <w:r>
              <w:rPr>
                <w:noProof/>
                <w:webHidden/>
              </w:rPr>
              <w:fldChar w:fldCharType="begin"/>
            </w:r>
            <w:r>
              <w:rPr>
                <w:noProof/>
                <w:webHidden/>
              </w:rPr>
              <w:instrText xml:space="preserve"> PAGEREF _Toc532160979 \h </w:instrText>
            </w:r>
            <w:r>
              <w:rPr>
                <w:noProof/>
                <w:webHidden/>
              </w:rPr>
            </w:r>
            <w:r>
              <w:rPr>
                <w:noProof/>
                <w:webHidden/>
              </w:rPr>
              <w:fldChar w:fldCharType="separate"/>
            </w:r>
            <w:r>
              <w:rPr>
                <w:noProof/>
                <w:webHidden/>
              </w:rPr>
              <w:t>46</w:t>
            </w:r>
            <w:r>
              <w:rPr>
                <w:noProof/>
                <w:webHidden/>
              </w:rPr>
              <w:fldChar w:fldCharType="end"/>
            </w:r>
          </w:hyperlink>
        </w:p>
        <w:p w14:paraId="43EB816E" w14:textId="77777777" w:rsidR="00E75711" w:rsidRDefault="00E75711">
          <w:pPr>
            <w:pStyle w:val="TOC1"/>
            <w:tabs>
              <w:tab w:val="right" w:leader="dot" w:pos="9016"/>
            </w:tabs>
            <w:rPr>
              <w:noProof/>
              <w:sz w:val="24"/>
              <w:szCs w:val="24"/>
            </w:rPr>
          </w:pPr>
          <w:hyperlink w:anchor="_Toc532160980" w:history="1">
            <w:r w:rsidRPr="00FA2295">
              <w:rPr>
                <w:rStyle w:val="Hyperlink"/>
                <w:noProof/>
              </w:rPr>
              <w:t>Appendix A – Use cases specification</w:t>
            </w:r>
            <w:r>
              <w:rPr>
                <w:noProof/>
                <w:webHidden/>
              </w:rPr>
              <w:tab/>
            </w:r>
            <w:r>
              <w:rPr>
                <w:noProof/>
                <w:webHidden/>
              </w:rPr>
              <w:fldChar w:fldCharType="begin"/>
            </w:r>
            <w:r>
              <w:rPr>
                <w:noProof/>
                <w:webHidden/>
              </w:rPr>
              <w:instrText xml:space="preserve"> PAGEREF _Toc532160980 \h </w:instrText>
            </w:r>
            <w:r>
              <w:rPr>
                <w:noProof/>
                <w:webHidden/>
              </w:rPr>
            </w:r>
            <w:r>
              <w:rPr>
                <w:noProof/>
                <w:webHidden/>
              </w:rPr>
              <w:fldChar w:fldCharType="separate"/>
            </w:r>
            <w:r>
              <w:rPr>
                <w:noProof/>
                <w:webHidden/>
              </w:rPr>
              <w:t>48</w:t>
            </w:r>
            <w:r>
              <w:rPr>
                <w:noProof/>
                <w:webHidden/>
              </w:rPr>
              <w:fldChar w:fldCharType="end"/>
            </w:r>
          </w:hyperlink>
        </w:p>
        <w:p w14:paraId="3CD123F7" w14:textId="77777777" w:rsidR="00E75711" w:rsidRDefault="00E75711">
          <w:pPr>
            <w:pStyle w:val="TOC1"/>
            <w:tabs>
              <w:tab w:val="right" w:leader="dot" w:pos="9016"/>
            </w:tabs>
            <w:rPr>
              <w:noProof/>
              <w:sz w:val="24"/>
              <w:szCs w:val="24"/>
            </w:rPr>
          </w:pPr>
          <w:hyperlink w:anchor="_Toc532160981" w:history="1">
            <w:r w:rsidRPr="00FA2295">
              <w:rPr>
                <w:rStyle w:val="Hyperlink"/>
                <w:noProof/>
              </w:rPr>
              <w:t>Appendix B – Survey Statistics</w:t>
            </w:r>
            <w:r>
              <w:rPr>
                <w:noProof/>
                <w:webHidden/>
              </w:rPr>
              <w:tab/>
            </w:r>
            <w:r>
              <w:rPr>
                <w:noProof/>
                <w:webHidden/>
              </w:rPr>
              <w:fldChar w:fldCharType="begin"/>
            </w:r>
            <w:r>
              <w:rPr>
                <w:noProof/>
                <w:webHidden/>
              </w:rPr>
              <w:instrText xml:space="preserve"> PAGEREF _Toc532160981 \h </w:instrText>
            </w:r>
            <w:r>
              <w:rPr>
                <w:noProof/>
                <w:webHidden/>
              </w:rPr>
            </w:r>
            <w:r>
              <w:rPr>
                <w:noProof/>
                <w:webHidden/>
              </w:rPr>
              <w:fldChar w:fldCharType="separate"/>
            </w:r>
            <w:r>
              <w:rPr>
                <w:noProof/>
                <w:webHidden/>
              </w:rPr>
              <w:t>55</w:t>
            </w:r>
            <w:r>
              <w:rPr>
                <w:noProof/>
                <w:webHidden/>
              </w:rPr>
              <w:fldChar w:fldCharType="end"/>
            </w:r>
          </w:hyperlink>
        </w:p>
        <w:p w14:paraId="7C06B3CB" w14:textId="23C127DD" w:rsidR="009A42E5" w:rsidRPr="00C01B29" w:rsidRDefault="00B102D4">
          <w:r w:rsidRPr="00C01B29">
            <w:fldChar w:fldCharType="end"/>
          </w:r>
        </w:p>
      </w:sdtContent>
    </w:sdt>
    <w:p w14:paraId="7C06B3CD" w14:textId="77777777" w:rsidR="004B71B7" w:rsidRPr="004C002F" w:rsidRDefault="004B71B7" w:rsidP="004B71B7">
      <w:pPr>
        <w:pStyle w:val="Heading1"/>
        <w:spacing w:after="240"/>
        <w:rPr>
          <w:sz w:val="36"/>
          <w:szCs w:val="36"/>
        </w:rPr>
      </w:pPr>
      <w:bookmarkStart w:id="7" w:name="_Toc274166444"/>
      <w:bookmarkStart w:id="8" w:name="_Toc532160955"/>
      <w:r w:rsidRPr="008E4462">
        <w:rPr>
          <w:sz w:val="36"/>
          <w:szCs w:val="36"/>
        </w:rPr>
        <w:lastRenderedPageBreak/>
        <w:t>List of Figures</w:t>
      </w:r>
      <w:bookmarkEnd w:id="7"/>
      <w:bookmarkEnd w:id="8"/>
    </w:p>
    <w:p w14:paraId="553E6D62" w14:textId="20420B6F" w:rsidR="00A7234A" w:rsidRDefault="00B102D4">
      <w:pPr>
        <w:pStyle w:val="TableofFigures"/>
        <w:tabs>
          <w:tab w:val="right" w:leader="dot" w:pos="9016"/>
        </w:tabs>
        <w:rPr>
          <w:noProof/>
        </w:rPr>
      </w:pPr>
      <w:r w:rsidRPr="00C01B29">
        <w:fldChar w:fldCharType="begin"/>
      </w:r>
      <w:r w:rsidR="004B71B7" w:rsidRPr="00C01B29">
        <w:instrText xml:space="preserve"> TOC \h \z \c "Figure" </w:instrText>
      </w:r>
      <w:r w:rsidRPr="00C01B29">
        <w:fldChar w:fldCharType="separate"/>
      </w:r>
      <w:hyperlink w:anchor="_Toc531732092"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 Statistics from Survey</w:t>
        </w:r>
        <w:r w:rsidR="00A7234A">
          <w:rPr>
            <w:noProof/>
            <w:webHidden/>
          </w:rPr>
          <w:tab/>
        </w:r>
        <w:r w:rsidR="00A7234A">
          <w:rPr>
            <w:noProof/>
            <w:webHidden/>
          </w:rPr>
          <w:fldChar w:fldCharType="begin"/>
        </w:r>
        <w:r w:rsidR="00A7234A">
          <w:rPr>
            <w:noProof/>
            <w:webHidden/>
          </w:rPr>
          <w:instrText xml:space="preserve"> PAGEREF _Toc531732092 \h </w:instrText>
        </w:r>
        <w:r w:rsidR="00A7234A">
          <w:rPr>
            <w:noProof/>
            <w:webHidden/>
          </w:rPr>
        </w:r>
        <w:r w:rsidR="00A7234A">
          <w:rPr>
            <w:noProof/>
            <w:webHidden/>
          </w:rPr>
          <w:fldChar w:fldCharType="separate"/>
        </w:r>
        <w:r w:rsidR="00A7234A">
          <w:rPr>
            <w:noProof/>
            <w:webHidden/>
          </w:rPr>
          <w:t>8</w:t>
        </w:r>
        <w:r w:rsidR="00A7234A">
          <w:rPr>
            <w:noProof/>
            <w:webHidden/>
          </w:rPr>
          <w:fldChar w:fldCharType="end"/>
        </w:r>
      </w:hyperlink>
    </w:p>
    <w:p w14:paraId="56F7371F" w14:textId="4F29E168" w:rsidR="00A7234A" w:rsidRDefault="00073F33">
      <w:pPr>
        <w:pStyle w:val="TableofFigures"/>
        <w:tabs>
          <w:tab w:val="right" w:leader="dot" w:pos="9016"/>
        </w:tabs>
        <w:rPr>
          <w:noProof/>
        </w:rPr>
      </w:pPr>
      <w:hyperlink r:id="rId10" w:anchor="_Toc531732093"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2: Article from Al-Sharq Newspaper</w:t>
        </w:r>
        <w:r w:rsidR="00A7234A">
          <w:rPr>
            <w:noProof/>
            <w:webHidden/>
          </w:rPr>
          <w:tab/>
        </w:r>
        <w:r w:rsidR="00A7234A">
          <w:rPr>
            <w:noProof/>
            <w:webHidden/>
          </w:rPr>
          <w:fldChar w:fldCharType="begin"/>
        </w:r>
        <w:r w:rsidR="00A7234A">
          <w:rPr>
            <w:noProof/>
            <w:webHidden/>
          </w:rPr>
          <w:instrText xml:space="preserve"> PAGEREF _Toc531732093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650A7707" w14:textId="3F625C05" w:rsidR="00A7234A" w:rsidRDefault="00073F33">
      <w:pPr>
        <w:pStyle w:val="TableofFigures"/>
        <w:tabs>
          <w:tab w:val="right" w:leader="dot" w:pos="9016"/>
        </w:tabs>
        <w:rPr>
          <w:noProof/>
        </w:rPr>
      </w:pPr>
      <w:hyperlink r:id="rId11" w:anchor="_Toc531732094"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3: Headline from Al-Raya Newspaper</w:t>
        </w:r>
        <w:r w:rsidR="00A7234A">
          <w:rPr>
            <w:noProof/>
            <w:webHidden/>
          </w:rPr>
          <w:tab/>
        </w:r>
        <w:r w:rsidR="00A7234A">
          <w:rPr>
            <w:noProof/>
            <w:webHidden/>
          </w:rPr>
          <w:fldChar w:fldCharType="begin"/>
        </w:r>
        <w:r w:rsidR="00A7234A">
          <w:rPr>
            <w:noProof/>
            <w:webHidden/>
          </w:rPr>
          <w:instrText xml:space="preserve"> PAGEREF _Toc531732094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5D852E6B" w14:textId="4F600740" w:rsidR="00A7234A" w:rsidRDefault="00073F33">
      <w:pPr>
        <w:pStyle w:val="TableofFigures"/>
        <w:tabs>
          <w:tab w:val="right" w:leader="dot" w:pos="9016"/>
        </w:tabs>
        <w:rPr>
          <w:noProof/>
        </w:rPr>
      </w:pPr>
      <w:hyperlink r:id="rId12" w:anchor="_Toc531732095"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4: Headline from Al-Arab Newspaper</w:t>
        </w:r>
        <w:r w:rsidR="00A7234A">
          <w:rPr>
            <w:noProof/>
            <w:webHidden/>
          </w:rPr>
          <w:tab/>
        </w:r>
        <w:r w:rsidR="00A7234A">
          <w:rPr>
            <w:noProof/>
            <w:webHidden/>
          </w:rPr>
          <w:fldChar w:fldCharType="begin"/>
        </w:r>
        <w:r w:rsidR="00A7234A">
          <w:rPr>
            <w:noProof/>
            <w:webHidden/>
          </w:rPr>
          <w:instrText xml:space="preserve"> PAGEREF _Toc531732095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5952A7C5" w14:textId="1F8765F6" w:rsidR="00A7234A" w:rsidRDefault="00073F33">
      <w:pPr>
        <w:pStyle w:val="TableofFigures"/>
        <w:tabs>
          <w:tab w:val="right" w:leader="dot" w:pos="9016"/>
        </w:tabs>
        <w:rPr>
          <w:noProof/>
        </w:rPr>
      </w:pPr>
      <w:hyperlink r:id="rId13" w:anchor="_Toc531732096"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5: Headline from Al-Arab Newspaper</w:t>
        </w:r>
        <w:r w:rsidR="00A7234A">
          <w:rPr>
            <w:noProof/>
            <w:webHidden/>
          </w:rPr>
          <w:tab/>
        </w:r>
        <w:r w:rsidR="00A7234A">
          <w:rPr>
            <w:noProof/>
            <w:webHidden/>
          </w:rPr>
          <w:fldChar w:fldCharType="begin"/>
        </w:r>
        <w:r w:rsidR="00A7234A">
          <w:rPr>
            <w:noProof/>
            <w:webHidden/>
          </w:rPr>
          <w:instrText xml:space="preserve"> PAGEREF _Toc531732096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52FB15CB" w14:textId="6BAF15F0" w:rsidR="00A7234A" w:rsidRDefault="00073F33">
      <w:pPr>
        <w:pStyle w:val="TableofFigures"/>
        <w:tabs>
          <w:tab w:val="right" w:leader="dot" w:pos="9016"/>
        </w:tabs>
        <w:rPr>
          <w:noProof/>
        </w:rPr>
      </w:pPr>
      <w:hyperlink r:id="rId14" w:anchor="_Toc531732097"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6: Headline from Al-Arab Newspaper</w:t>
        </w:r>
        <w:r w:rsidR="00A7234A">
          <w:rPr>
            <w:noProof/>
            <w:webHidden/>
          </w:rPr>
          <w:tab/>
        </w:r>
        <w:r w:rsidR="00A7234A">
          <w:rPr>
            <w:noProof/>
            <w:webHidden/>
          </w:rPr>
          <w:fldChar w:fldCharType="begin"/>
        </w:r>
        <w:r w:rsidR="00A7234A">
          <w:rPr>
            <w:noProof/>
            <w:webHidden/>
          </w:rPr>
          <w:instrText xml:space="preserve"> PAGEREF _Toc531732097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057FF5CD" w14:textId="3CD75FBA" w:rsidR="00A7234A" w:rsidRDefault="00073F33">
      <w:pPr>
        <w:pStyle w:val="TableofFigures"/>
        <w:tabs>
          <w:tab w:val="right" w:leader="dot" w:pos="9016"/>
        </w:tabs>
        <w:rPr>
          <w:noProof/>
        </w:rPr>
      </w:pPr>
      <w:hyperlink r:id="rId15" w:anchor="_Toc531732098"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7: Headline from Al-Watan Newspaper</w:t>
        </w:r>
        <w:r w:rsidR="00A7234A">
          <w:rPr>
            <w:noProof/>
            <w:webHidden/>
          </w:rPr>
          <w:tab/>
        </w:r>
        <w:r w:rsidR="00A7234A">
          <w:rPr>
            <w:noProof/>
            <w:webHidden/>
          </w:rPr>
          <w:fldChar w:fldCharType="begin"/>
        </w:r>
        <w:r w:rsidR="00A7234A">
          <w:rPr>
            <w:noProof/>
            <w:webHidden/>
          </w:rPr>
          <w:instrText xml:space="preserve"> PAGEREF _Toc531732098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19055FEA" w14:textId="571C80F5" w:rsidR="00A7234A" w:rsidRDefault="00073F33">
      <w:pPr>
        <w:pStyle w:val="TableofFigures"/>
        <w:tabs>
          <w:tab w:val="right" w:leader="dot" w:pos="9016"/>
        </w:tabs>
        <w:rPr>
          <w:noProof/>
        </w:rPr>
      </w:pPr>
      <w:hyperlink r:id="rId16" w:anchor="_Toc531732099"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8: Tweet from Twitter about the parking problem</w:t>
        </w:r>
        <w:r w:rsidR="00A7234A">
          <w:rPr>
            <w:noProof/>
            <w:webHidden/>
          </w:rPr>
          <w:tab/>
        </w:r>
        <w:r w:rsidR="00A7234A">
          <w:rPr>
            <w:noProof/>
            <w:webHidden/>
          </w:rPr>
          <w:fldChar w:fldCharType="begin"/>
        </w:r>
        <w:r w:rsidR="00A7234A">
          <w:rPr>
            <w:noProof/>
            <w:webHidden/>
          </w:rPr>
          <w:instrText xml:space="preserve"> PAGEREF _Toc531732099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7E3D4E73" w14:textId="64571C21" w:rsidR="00A7234A" w:rsidRDefault="00073F33">
      <w:pPr>
        <w:pStyle w:val="TableofFigures"/>
        <w:tabs>
          <w:tab w:val="right" w:leader="dot" w:pos="9016"/>
        </w:tabs>
        <w:rPr>
          <w:noProof/>
        </w:rPr>
      </w:pPr>
      <w:hyperlink r:id="rId17" w:anchor="_Toc531732100"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9: Tweet from Twitter about the parking problem</w:t>
        </w:r>
        <w:r w:rsidR="00A7234A">
          <w:rPr>
            <w:noProof/>
            <w:webHidden/>
          </w:rPr>
          <w:tab/>
        </w:r>
        <w:r w:rsidR="00A7234A">
          <w:rPr>
            <w:noProof/>
            <w:webHidden/>
          </w:rPr>
          <w:fldChar w:fldCharType="begin"/>
        </w:r>
        <w:r w:rsidR="00A7234A">
          <w:rPr>
            <w:noProof/>
            <w:webHidden/>
          </w:rPr>
          <w:instrText xml:space="preserve"> PAGEREF _Toc531732100 \h </w:instrText>
        </w:r>
        <w:r w:rsidR="00A7234A">
          <w:rPr>
            <w:noProof/>
            <w:webHidden/>
          </w:rPr>
        </w:r>
        <w:r w:rsidR="00A7234A">
          <w:rPr>
            <w:noProof/>
            <w:webHidden/>
          </w:rPr>
          <w:fldChar w:fldCharType="separate"/>
        </w:r>
        <w:r w:rsidR="00A7234A">
          <w:rPr>
            <w:noProof/>
            <w:webHidden/>
          </w:rPr>
          <w:t>9</w:t>
        </w:r>
        <w:r w:rsidR="00A7234A">
          <w:rPr>
            <w:noProof/>
            <w:webHidden/>
          </w:rPr>
          <w:fldChar w:fldCharType="end"/>
        </w:r>
      </w:hyperlink>
    </w:p>
    <w:p w14:paraId="10F785B2" w14:textId="4A169AB6" w:rsidR="00A7234A" w:rsidRDefault="00073F33">
      <w:pPr>
        <w:pStyle w:val="TableofFigures"/>
        <w:tabs>
          <w:tab w:val="right" w:leader="dot" w:pos="9016"/>
        </w:tabs>
        <w:rPr>
          <w:noProof/>
        </w:rPr>
      </w:pPr>
      <w:hyperlink r:id="rId18" w:anchor="_Toc531732101"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0: Tweet from Twitter about the parking problem</w:t>
        </w:r>
        <w:r w:rsidR="00A7234A">
          <w:rPr>
            <w:noProof/>
            <w:webHidden/>
          </w:rPr>
          <w:tab/>
        </w:r>
        <w:r w:rsidR="00A7234A">
          <w:rPr>
            <w:noProof/>
            <w:webHidden/>
          </w:rPr>
          <w:fldChar w:fldCharType="begin"/>
        </w:r>
        <w:r w:rsidR="00A7234A">
          <w:rPr>
            <w:noProof/>
            <w:webHidden/>
          </w:rPr>
          <w:instrText xml:space="preserve"> PAGEREF _Toc531732101 \h </w:instrText>
        </w:r>
        <w:r w:rsidR="00A7234A">
          <w:rPr>
            <w:noProof/>
            <w:webHidden/>
          </w:rPr>
        </w:r>
        <w:r w:rsidR="00A7234A">
          <w:rPr>
            <w:noProof/>
            <w:webHidden/>
          </w:rPr>
          <w:fldChar w:fldCharType="separate"/>
        </w:r>
        <w:r w:rsidR="00A7234A">
          <w:rPr>
            <w:noProof/>
            <w:webHidden/>
          </w:rPr>
          <w:t>10</w:t>
        </w:r>
        <w:r w:rsidR="00A7234A">
          <w:rPr>
            <w:noProof/>
            <w:webHidden/>
          </w:rPr>
          <w:fldChar w:fldCharType="end"/>
        </w:r>
      </w:hyperlink>
    </w:p>
    <w:p w14:paraId="02D0B125" w14:textId="651DF525" w:rsidR="00A7234A" w:rsidRDefault="00073F33">
      <w:pPr>
        <w:pStyle w:val="TableofFigures"/>
        <w:tabs>
          <w:tab w:val="right" w:leader="dot" w:pos="9016"/>
        </w:tabs>
        <w:rPr>
          <w:noProof/>
        </w:rPr>
      </w:pPr>
      <w:hyperlink r:id="rId19" w:anchor="_Toc531732102"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1: Tweet from Twitter about the parking problem</w:t>
        </w:r>
        <w:r w:rsidR="00A7234A">
          <w:rPr>
            <w:noProof/>
            <w:webHidden/>
          </w:rPr>
          <w:tab/>
        </w:r>
        <w:r w:rsidR="00A7234A">
          <w:rPr>
            <w:noProof/>
            <w:webHidden/>
          </w:rPr>
          <w:fldChar w:fldCharType="begin"/>
        </w:r>
        <w:r w:rsidR="00A7234A">
          <w:rPr>
            <w:noProof/>
            <w:webHidden/>
          </w:rPr>
          <w:instrText xml:space="preserve"> PAGEREF _Toc531732102 \h </w:instrText>
        </w:r>
        <w:r w:rsidR="00A7234A">
          <w:rPr>
            <w:noProof/>
            <w:webHidden/>
          </w:rPr>
        </w:r>
        <w:r w:rsidR="00A7234A">
          <w:rPr>
            <w:noProof/>
            <w:webHidden/>
          </w:rPr>
          <w:fldChar w:fldCharType="separate"/>
        </w:r>
        <w:r w:rsidR="00A7234A">
          <w:rPr>
            <w:noProof/>
            <w:webHidden/>
          </w:rPr>
          <w:t>10</w:t>
        </w:r>
        <w:r w:rsidR="00A7234A">
          <w:rPr>
            <w:noProof/>
            <w:webHidden/>
          </w:rPr>
          <w:fldChar w:fldCharType="end"/>
        </w:r>
      </w:hyperlink>
    </w:p>
    <w:p w14:paraId="1B2883C1" w14:textId="5C8A1285" w:rsidR="00A7234A" w:rsidRDefault="00073F33">
      <w:pPr>
        <w:pStyle w:val="TableofFigures"/>
        <w:tabs>
          <w:tab w:val="right" w:leader="dot" w:pos="9016"/>
        </w:tabs>
        <w:rPr>
          <w:noProof/>
        </w:rPr>
      </w:pPr>
      <w:hyperlink w:anchor="_Toc531732103"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2: Statistics from Survey</w:t>
        </w:r>
        <w:r w:rsidR="00A7234A">
          <w:rPr>
            <w:noProof/>
            <w:webHidden/>
          </w:rPr>
          <w:tab/>
        </w:r>
        <w:r w:rsidR="00A7234A">
          <w:rPr>
            <w:noProof/>
            <w:webHidden/>
          </w:rPr>
          <w:fldChar w:fldCharType="begin"/>
        </w:r>
        <w:r w:rsidR="00A7234A">
          <w:rPr>
            <w:noProof/>
            <w:webHidden/>
          </w:rPr>
          <w:instrText xml:space="preserve"> PAGEREF _Toc531732103 \h </w:instrText>
        </w:r>
        <w:r w:rsidR="00A7234A">
          <w:rPr>
            <w:noProof/>
            <w:webHidden/>
          </w:rPr>
        </w:r>
        <w:r w:rsidR="00A7234A">
          <w:rPr>
            <w:noProof/>
            <w:webHidden/>
          </w:rPr>
          <w:fldChar w:fldCharType="separate"/>
        </w:r>
        <w:r w:rsidR="00A7234A">
          <w:rPr>
            <w:noProof/>
            <w:webHidden/>
          </w:rPr>
          <w:t>10</w:t>
        </w:r>
        <w:r w:rsidR="00A7234A">
          <w:rPr>
            <w:noProof/>
            <w:webHidden/>
          </w:rPr>
          <w:fldChar w:fldCharType="end"/>
        </w:r>
      </w:hyperlink>
    </w:p>
    <w:p w14:paraId="7C533623" w14:textId="5F63AE72" w:rsidR="00A7234A" w:rsidRDefault="00073F33">
      <w:pPr>
        <w:pStyle w:val="TableofFigures"/>
        <w:tabs>
          <w:tab w:val="right" w:leader="dot" w:pos="9016"/>
        </w:tabs>
        <w:rPr>
          <w:noProof/>
        </w:rPr>
      </w:pPr>
      <w:hyperlink r:id="rId20" w:anchor="_Toc531732104"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3: Vehicles in Qatar University parked illegally</w:t>
        </w:r>
        <w:r w:rsidR="00A7234A">
          <w:rPr>
            <w:noProof/>
            <w:webHidden/>
          </w:rPr>
          <w:tab/>
        </w:r>
        <w:r w:rsidR="00A7234A">
          <w:rPr>
            <w:noProof/>
            <w:webHidden/>
          </w:rPr>
          <w:fldChar w:fldCharType="begin"/>
        </w:r>
        <w:r w:rsidR="00A7234A">
          <w:rPr>
            <w:noProof/>
            <w:webHidden/>
          </w:rPr>
          <w:instrText xml:space="preserve"> PAGEREF _Toc531732104 \h </w:instrText>
        </w:r>
        <w:r w:rsidR="00A7234A">
          <w:rPr>
            <w:noProof/>
            <w:webHidden/>
          </w:rPr>
        </w:r>
        <w:r w:rsidR="00A7234A">
          <w:rPr>
            <w:noProof/>
            <w:webHidden/>
          </w:rPr>
          <w:fldChar w:fldCharType="separate"/>
        </w:r>
        <w:r w:rsidR="00A7234A">
          <w:rPr>
            <w:noProof/>
            <w:webHidden/>
          </w:rPr>
          <w:t>11</w:t>
        </w:r>
        <w:r w:rsidR="00A7234A">
          <w:rPr>
            <w:noProof/>
            <w:webHidden/>
          </w:rPr>
          <w:fldChar w:fldCharType="end"/>
        </w:r>
      </w:hyperlink>
    </w:p>
    <w:p w14:paraId="1F50E84F" w14:textId="3DC98289" w:rsidR="00A7234A" w:rsidRDefault="00073F33">
      <w:pPr>
        <w:pStyle w:val="TableofFigures"/>
        <w:tabs>
          <w:tab w:val="right" w:leader="dot" w:pos="9016"/>
        </w:tabs>
        <w:rPr>
          <w:noProof/>
        </w:rPr>
      </w:pPr>
      <w:hyperlink r:id="rId21" w:anchor="_Toc531732105"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1</w:t>
        </w:r>
        <w:r w:rsidR="00A7234A" w:rsidRPr="00F3136B">
          <w:rPr>
            <w:rStyle w:val="Hyperlink"/>
            <w:noProof/>
          </w:rPr>
          <w:noBreakHyphen/>
          <w:t>14: Vehicles in Qatar University parked illegally</w:t>
        </w:r>
        <w:r w:rsidR="00A7234A">
          <w:rPr>
            <w:noProof/>
            <w:webHidden/>
          </w:rPr>
          <w:tab/>
        </w:r>
        <w:r w:rsidR="00A7234A">
          <w:rPr>
            <w:noProof/>
            <w:webHidden/>
          </w:rPr>
          <w:fldChar w:fldCharType="begin"/>
        </w:r>
        <w:r w:rsidR="00A7234A">
          <w:rPr>
            <w:noProof/>
            <w:webHidden/>
          </w:rPr>
          <w:instrText xml:space="preserve"> PAGEREF _Toc531732105 \h </w:instrText>
        </w:r>
        <w:r w:rsidR="00A7234A">
          <w:rPr>
            <w:noProof/>
            <w:webHidden/>
          </w:rPr>
        </w:r>
        <w:r w:rsidR="00A7234A">
          <w:rPr>
            <w:noProof/>
            <w:webHidden/>
          </w:rPr>
          <w:fldChar w:fldCharType="separate"/>
        </w:r>
        <w:r w:rsidR="00A7234A">
          <w:rPr>
            <w:noProof/>
            <w:webHidden/>
          </w:rPr>
          <w:t>11</w:t>
        </w:r>
        <w:r w:rsidR="00A7234A">
          <w:rPr>
            <w:noProof/>
            <w:webHidden/>
          </w:rPr>
          <w:fldChar w:fldCharType="end"/>
        </w:r>
      </w:hyperlink>
    </w:p>
    <w:p w14:paraId="7DECE175" w14:textId="1ED8BFFC" w:rsidR="00A7234A" w:rsidRDefault="00073F33">
      <w:pPr>
        <w:pStyle w:val="TableofFigures"/>
        <w:tabs>
          <w:tab w:val="right" w:leader="dot" w:pos="9016"/>
        </w:tabs>
        <w:rPr>
          <w:noProof/>
        </w:rPr>
      </w:pPr>
      <w:hyperlink r:id="rId22" w:anchor="_Toc531732106"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2</w:t>
        </w:r>
        <w:r w:rsidR="00A7234A" w:rsidRPr="00F3136B">
          <w:rPr>
            <w:rStyle w:val="Hyperlink"/>
            <w:noProof/>
          </w:rPr>
          <w:noBreakHyphen/>
          <w:t>1: A Secure Parking Reservation System Using GSM Technology – System architecture</w:t>
        </w:r>
        <w:r w:rsidR="00A7234A">
          <w:rPr>
            <w:noProof/>
            <w:webHidden/>
          </w:rPr>
          <w:tab/>
        </w:r>
        <w:r w:rsidR="00A7234A">
          <w:rPr>
            <w:noProof/>
            <w:webHidden/>
          </w:rPr>
          <w:fldChar w:fldCharType="begin"/>
        </w:r>
        <w:r w:rsidR="00A7234A">
          <w:rPr>
            <w:noProof/>
            <w:webHidden/>
          </w:rPr>
          <w:instrText xml:space="preserve"> PAGEREF _Toc531732106 \h </w:instrText>
        </w:r>
        <w:r w:rsidR="00A7234A">
          <w:rPr>
            <w:noProof/>
            <w:webHidden/>
          </w:rPr>
        </w:r>
        <w:r w:rsidR="00A7234A">
          <w:rPr>
            <w:noProof/>
            <w:webHidden/>
          </w:rPr>
          <w:fldChar w:fldCharType="separate"/>
        </w:r>
        <w:r w:rsidR="00A7234A">
          <w:rPr>
            <w:noProof/>
            <w:webHidden/>
          </w:rPr>
          <w:t>14</w:t>
        </w:r>
        <w:r w:rsidR="00A7234A">
          <w:rPr>
            <w:noProof/>
            <w:webHidden/>
          </w:rPr>
          <w:fldChar w:fldCharType="end"/>
        </w:r>
      </w:hyperlink>
    </w:p>
    <w:p w14:paraId="03923FA4" w14:textId="57EA882C" w:rsidR="00A7234A" w:rsidRDefault="00073F33">
      <w:pPr>
        <w:pStyle w:val="TableofFigures"/>
        <w:tabs>
          <w:tab w:val="right" w:leader="dot" w:pos="9016"/>
        </w:tabs>
        <w:rPr>
          <w:noProof/>
        </w:rPr>
      </w:pPr>
      <w:hyperlink r:id="rId23" w:anchor="_Toc531732107" w:history="1">
        <w:r w:rsidR="00A7234A" w:rsidRPr="00F3136B">
          <w:rPr>
            <w:rStyle w:val="Hyperlink"/>
            <w:rFonts w:cstheme="minorHAnsi"/>
            <w:noProof/>
          </w:rPr>
          <w:t xml:space="preserve">Figure </w:t>
        </w:r>
        <w:r w:rsidR="00A7234A" w:rsidRPr="00F3136B">
          <w:rPr>
            <w:rStyle w:val="Hyperlink"/>
            <w:rFonts w:cstheme="minorHAnsi" w:hint="eastAsia"/>
            <w:noProof/>
            <w:cs/>
          </w:rPr>
          <w:t>‎</w:t>
        </w:r>
        <w:r w:rsidR="00A7234A" w:rsidRPr="00F3136B">
          <w:rPr>
            <w:rStyle w:val="Hyperlink"/>
            <w:rFonts w:cstheme="minorHAnsi"/>
            <w:noProof/>
          </w:rPr>
          <w:t>2</w:t>
        </w:r>
        <w:r w:rsidR="00A7234A" w:rsidRPr="00F3136B">
          <w:rPr>
            <w:rStyle w:val="Hyperlink"/>
            <w:rFonts w:cstheme="minorHAnsi"/>
            <w:noProof/>
          </w:rPr>
          <w:noBreakHyphen/>
          <w:t>2: System Initialization</w:t>
        </w:r>
        <w:r w:rsidR="00A7234A">
          <w:rPr>
            <w:noProof/>
            <w:webHidden/>
          </w:rPr>
          <w:tab/>
        </w:r>
        <w:r w:rsidR="00A7234A">
          <w:rPr>
            <w:noProof/>
            <w:webHidden/>
          </w:rPr>
          <w:fldChar w:fldCharType="begin"/>
        </w:r>
        <w:r w:rsidR="00A7234A">
          <w:rPr>
            <w:noProof/>
            <w:webHidden/>
          </w:rPr>
          <w:instrText xml:space="preserve"> PAGEREF _Toc531732107 \h </w:instrText>
        </w:r>
        <w:r w:rsidR="00A7234A">
          <w:rPr>
            <w:noProof/>
            <w:webHidden/>
          </w:rPr>
        </w:r>
        <w:r w:rsidR="00A7234A">
          <w:rPr>
            <w:noProof/>
            <w:webHidden/>
          </w:rPr>
          <w:fldChar w:fldCharType="separate"/>
        </w:r>
        <w:r w:rsidR="00A7234A">
          <w:rPr>
            <w:noProof/>
            <w:webHidden/>
          </w:rPr>
          <w:t>14</w:t>
        </w:r>
        <w:r w:rsidR="00A7234A">
          <w:rPr>
            <w:noProof/>
            <w:webHidden/>
          </w:rPr>
          <w:fldChar w:fldCharType="end"/>
        </w:r>
      </w:hyperlink>
    </w:p>
    <w:p w14:paraId="1CA02D0E" w14:textId="17BC37F0" w:rsidR="00A7234A" w:rsidRDefault="00073F33">
      <w:pPr>
        <w:pStyle w:val="TableofFigures"/>
        <w:tabs>
          <w:tab w:val="right" w:leader="dot" w:pos="9016"/>
        </w:tabs>
        <w:rPr>
          <w:noProof/>
        </w:rPr>
      </w:pPr>
      <w:hyperlink r:id="rId24" w:anchor="_Toc531732108" w:history="1">
        <w:r w:rsidR="00A7234A" w:rsidRPr="00F3136B">
          <w:rPr>
            <w:rStyle w:val="Hyperlink"/>
            <w:rFonts w:cstheme="minorHAnsi"/>
            <w:noProof/>
          </w:rPr>
          <w:t xml:space="preserve">Figure </w:t>
        </w:r>
        <w:r w:rsidR="00A7234A" w:rsidRPr="00F3136B">
          <w:rPr>
            <w:rStyle w:val="Hyperlink"/>
            <w:rFonts w:cstheme="minorHAnsi" w:hint="eastAsia"/>
            <w:noProof/>
            <w:cs/>
          </w:rPr>
          <w:t>‎</w:t>
        </w:r>
        <w:r w:rsidR="00A7234A" w:rsidRPr="00F3136B">
          <w:rPr>
            <w:rStyle w:val="Hyperlink"/>
            <w:rFonts w:cstheme="minorHAnsi"/>
            <w:noProof/>
          </w:rPr>
          <w:t>2</w:t>
        </w:r>
        <w:r w:rsidR="00A7234A" w:rsidRPr="00F3136B">
          <w:rPr>
            <w:rStyle w:val="Hyperlink"/>
            <w:rFonts w:cstheme="minorHAnsi"/>
            <w:noProof/>
          </w:rPr>
          <w:noBreakHyphen/>
          <w:t>3: Image capture from camera</w:t>
        </w:r>
        <w:r w:rsidR="00A7234A">
          <w:rPr>
            <w:noProof/>
            <w:webHidden/>
          </w:rPr>
          <w:tab/>
        </w:r>
        <w:r w:rsidR="00A7234A">
          <w:rPr>
            <w:noProof/>
            <w:webHidden/>
          </w:rPr>
          <w:fldChar w:fldCharType="begin"/>
        </w:r>
        <w:r w:rsidR="00A7234A">
          <w:rPr>
            <w:noProof/>
            <w:webHidden/>
          </w:rPr>
          <w:instrText xml:space="preserve"> PAGEREF _Toc531732108 \h </w:instrText>
        </w:r>
        <w:r w:rsidR="00A7234A">
          <w:rPr>
            <w:noProof/>
            <w:webHidden/>
          </w:rPr>
        </w:r>
        <w:r w:rsidR="00A7234A">
          <w:rPr>
            <w:noProof/>
            <w:webHidden/>
          </w:rPr>
          <w:fldChar w:fldCharType="separate"/>
        </w:r>
        <w:r w:rsidR="00A7234A">
          <w:rPr>
            <w:noProof/>
            <w:webHidden/>
          </w:rPr>
          <w:t>14</w:t>
        </w:r>
        <w:r w:rsidR="00A7234A">
          <w:rPr>
            <w:noProof/>
            <w:webHidden/>
          </w:rPr>
          <w:fldChar w:fldCharType="end"/>
        </w:r>
      </w:hyperlink>
    </w:p>
    <w:p w14:paraId="47ED2796" w14:textId="0C2E776C" w:rsidR="00A7234A" w:rsidRDefault="00073F33">
      <w:pPr>
        <w:pStyle w:val="TableofFigures"/>
        <w:tabs>
          <w:tab w:val="right" w:leader="dot" w:pos="9016"/>
        </w:tabs>
        <w:rPr>
          <w:noProof/>
        </w:rPr>
      </w:pPr>
      <w:hyperlink r:id="rId25" w:anchor="_Toc531732109" w:history="1">
        <w:r w:rsidR="00A7234A" w:rsidRPr="00F3136B">
          <w:rPr>
            <w:rStyle w:val="Hyperlink"/>
            <w:rFonts w:cstheme="minorHAnsi"/>
            <w:noProof/>
          </w:rPr>
          <w:t xml:space="preserve">Figure </w:t>
        </w:r>
        <w:r w:rsidR="00A7234A" w:rsidRPr="00F3136B">
          <w:rPr>
            <w:rStyle w:val="Hyperlink"/>
            <w:rFonts w:cstheme="minorHAnsi" w:hint="eastAsia"/>
            <w:noProof/>
            <w:cs/>
          </w:rPr>
          <w:t>‎</w:t>
        </w:r>
        <w:r w:rsidR="00A7234A" w:rsidRPr="00F3136B">
          <w:rPr>
            <w:rStyle w:val="Hyperlink"/>
            <w:rFonts w:cstheme="minorHAnsi"/>
            <w:noProof/>
          </w:rPr>
          <w:t>2</w:t>
        </w:r>
        <w:r w:rsidR="00A7234A" w:rsidRPr="00F3136B">
          <w:rPr>
            <w:rStyle w:val="Hyperlink"/>
            <w:rFonts w:cstheme="minorHAnsi"/>
            <w:noProof/>
          </w:rPr>
          <w:noBreakHyphen/>
          <w:t>4: Binary image</w:t>
        </w:r>
        <w:r w:rsidR="00A7234A">
          <w:rPr>
            <w:noProof/>
            <w:webHidden/>
          </w:rPr>
          <w:tab/>
        </w:r>
        <w:r w:rsidR="00A7234A">
          <w:rPr>
            <w:noProof/>
            <w:webHidden/>
          </w:rPr>
          <w:fldChar w:fldCharType="begin"/>
        </w:r>
        <w:r w:rsidR="00A7234A">
          <w:rPr>
            <w:noProof/>
            <w:webHidden/>
          </w:rPr>
          <w:instrText xml:space="preserve"> PAGEREF _Toc531732109 \h </w:instrText>
        </w:r>
        <w:r w:rsidR="00A7234A">
          <w:rPr>
            <w:noProof/>
            <w:webHidden/>
          </w:rPr>
        </w:r>
        <w:r w:rsidR="00A7234A">
          <w:rPr>
            <w:noProof/>
            <w:webHidden/>
          </w:rPr>
          <w:fldChar w:fldCharType="separate"/>
        </w:r>
        <w:r w:rsidR="00A7234A">
          <w:rPr>
            <w:noProof/>
            <w:webHidden/>
          </w:rPr>
          <w:t>15</w:t>
        </w:r>
        <w:r w:rsidR="00A7234A">
          <w:rPr>
            <w:noProof/>
            <w:webHidden/>
          </w:rPr>
          <w:fldChar w:fldCharType="end"/>
        </w:r>
      </w:hyperlink>
    </w:p>
    <w:p w14:paraId="7014737D" w14:textId="5A425DCB" w:rsidR="00A7234A" w:rsidRDefault="00073F33">
      <w:pPr>
        <w:pStyle w:val="TableofFigures"/>
        <w:tabs>
          <w:tab w:val="right" w:leader="dot" w:pos="9016"/>
        </w:tabs>
        <w:rPr>
          <w:noProof/>
        </w:rPr>
      </w:pPr>
      <w:hyperlink r:id="rId26" w:anchor="_Toc531732110" w:history="1">
        <w:r w:rsidR="00A7234A" w:rsidRPr="00F3136B">
          <w:rPr>
            <w:rStyle w:val="Hyperlink"/>
            <w:rFonts w:cstheme="minorHAnsi"/>
            <w:noProof/>
          </w:rPr>
          <w:t xml:space="preserve">Figure </w:t>
        </w:r>
        <w:r w:rsidR="00A7234A" w:rsidRPr="00F3136B">
          <w:rPr>
            <w:rStyle w:val="Hyperlink"/>
            <w:rFonts w:cstheme="minorHAnsi" w:hint="eastAsia"/>
            <w:noProof/>
            <w:cs/>
          </w:rPr>
          <w:t>‎</w:t>
        </w:r>
        <w:r w:rsidR="00A7234A" w:rsidRPr="00F3136B">
          <w:rPr>
            <w:rStyle w:val="Hyperlink"/>
            <w:rFonts w:cstheme="minorHAnsi"/>
            <w:noProof/>
          </w:rPr>
          <w:t>2</w:t>
        </w:r>
        <w:r w:rsidR="00A7234A" w:rsidRPr="00F3136B">
          <w:rPr>
            <w:rStyle w:val="Hyperlink"/>
            <w:rFonts w:cstheme="minorHAnsi"/>
            <w:noProof/>
          </w:rPr>
          <w:noBreakHyphen/>
          <w:t>5: Image after Tracing object boundaries</w:t>
        </w:r>
        <w:r w:rsidR="00A7234A">
          <w:rPr>
            <w:noProof/>
            <w:webHidden/>
          </w:rPr>
          <w:tab/>
        </w:r>
        <w:r w:rsidR="00A7234A">
          <w:rPr>
            <w:noProof/>
            <w:webHidden/>
          </w:rPr>
          <w:fldChar w:fldCharType="begin"/>
        </w:r>
        <w:r w:rsidR="00A7234A">
          <w:rPr>
            <w:noProof/>
            <w:webHidden/>
          </w:rPr>
          <w:instrText xml:space="preserve"> PAGEREF _Toc531732110 \h </w:instrText>
        </w:r>
        <w:r w:rsidR="00A7234A">
          <w:rPr>
            <w:noProof/>
            <w:webHidden/>
          </w:rPr>
        </w:r>
        <w:r w:rsidR="00A7234A">
          <w:rPr>
            <w:noProof/>
            <w:webHidden/>
          </w:rPr>
          <w:fldChar w:fldCharType="separate"/>
        </w:r>
        <w:r w:rsidR="00A7234A">
          <w:rPr>
            <w:noProof/>
            <w:webHidden/>
          </w:rPr>
          <w:t>15</w:t>
        </w:r>
        <w:r w:rsidR="00A7234A">
          <w:rPr>
            <w:noProof/>
            <w:webHidden/>
          </w:rPr>
          <w:fldChar w:fldCharType="end"/>
        </w:r>
      </w:hyperlink>
    </w:p>
    <w:p w14:paraId="5B9F85FC" w14:textId="13BC0ECC" w:rsidR="00A7234A" w:rsidRDefault="00073F33">
      <w:pPr>
        <w:pStyle w:val="TableofFigures"/>
        <w:tabs>
          <w:tab w:val="right" w:leader="dot" w:pos="9016"/>
        </w:tabs>
        <w:rPr>
          <w:noProof/>
        </w:rPr>
      </w:pPr>
      <w:hyperlink r:id="rId27" w:anchor="_Toc531732111" w:history="1">
        <w:r w:rsidR="00A7234A" w:rsidRPr="00F3136B">
          <w:rPr>
            <w:rStyle w:val="Hyperlink"/>
            <w:rFonts w:cstheme="minorHAnsi"/>
            <w:noProof/>
          </w:rPr>
          <w:t xml:space="preserve">Figure </w:t>
        </w:r>
        <w:r w:rsidR="00A7234A" w:rsidRPr="00F3136B">
          <w:rPr>
            <w:rStyle w:val="Hyperlink"/>
            <w:rFonts w:cstheme="minorHAnsi" w:hint="eastAsia"/>
            <w:noProof/>
            <w:cs/>
          </w:rPr>
          <w:t>‎</w:t>
        </w:r>
        <w:r w:rsidR="00A7234A" w:rsidRPr="00F3136B">
          <w:rPr>
            <w:rStyle w:val="Hyperlink"/>
            <w:rFonts w:cstheme="minorHAnsi"/>
            <w:noProof/>
          </w:rPr>
          <w:t>2</w:t>
        </w:r>
        <w:r w:rsidR="00A7234A" w:rsidRPr="00F3136B">
          <w:rPr>
            <w:rStyle w:val="Hyperlink"/>
            <w:rFonts w:cstheme="minorHAnsi"/>
            <w:noProof/>
          </w:rPr>
          <w:noBreakHyphen/>
          <w:t>6: Detected parking spot</w:t>
        </w:r>
        <w:r w:rsidR="00A7234A">
          <w:rPr>
            <w:noProof/>
            <w:webHidden/>
          </w:rPr>
          <w:tab/>
        </w:r>
        <w:r w:rsidR="00A7234A">
          <w:rPr>
            <w:noProof/>
            <w:webHidden/>
          </w:rPr>
          <w:fldChar w:fldCharType="begin"/>
        </w:r>
        <w:r w:rsidR="00A7234A">
          <w:rPr>
            <w:noProof/>
            <w:webHidden/>
          </w:rPr>
          <w:instrText xml:space="preserve"> PAGEREF _Toc531732111 \h </w:instrText>
        </w:r>
        <w:r w:rsidR="00A7234A">
          <w:rPr>
            <w:noProof/>
            <w:webHidden/>
          </w:rPr>
        </w:r>
        <w:r w:rsidR="00A7234A">
          <w:rPr>
            <w:noProof/>
            <w:webHidden/>
          </w:rPr>
          <w:fldChar w:fldCharType="separate"/>
        </w:r>
        <w:r w:rsidR="00A7234A">
          <w:rPr>
            <w:noProof/>
            <w:webHidden/>
          </w:rPr>
          <w:t>15</w:t>
        </w:r>
        <w:r w:rsidR="00A7234A">
          <w:rPr>
            <w:noProof/>
            <w:webHidden/>
          </w:rPr>
          <w:fldChar w:fldCharType="end"/>
        </w:r>
      </w:hyperlink>
    </w:p>
    <w:p w14:paraId="11E3ECE4" w14:textId="18484E40" w:rsidR="00A7234A" w:rsidRDefault="00073F33">
      <w:pPr>
        <w:pStyle w:val="TableofFigures"/>
        <w:tabs>
          <w:tab w:val="right" w:leader="dot" w:pos="9016"/>
        </w:tabs>
        <w:rPr>
          <w:noProof/>
        </w:rPr>
      </w:pPr>
      <w:hyperlink r:id="rId28" w:anchor="_Toc531732112"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2</w:t>
        </w:r>
        <w:r w:rsidR="00A7234A" w:rsidRPr="00F3136B">
          <w:rPr>
            <w:rStyle w:val="Hyperlink"/>
            <w:noProof/>
          </w:rPr>
          <w:noBreakHyphen/>
          <w:t>7: GUI Display on PC or laptop</w:t>
        </w:r>
        <w:r w:rsidR="00A7234A">
          <w:rPr>
            <w:noProof/>
            <w:webHidden/>
          </w:rPr>
          <w:tab/>
        </w:r>
        <w:r w:rsidR="00A7234A">
          <w:rPr>
            <w:noProof/>
            <w:webHidden/>
          </w:rPr>
          <w:fldChar w:fldCharType="begin"/>
        </w:r>
        <w:r w:rsidR="00A7234A">
          <w:rPr>
            <w:noProof/>
            <w:webHidden/>
          </w:rPr>
          <w:instrText xml:space="preserve"> PAGEREF _Toc531732112 \h </w:instrText>
        </w:r>
        <w:r w:rsidR="00A7234A">
          <w:rPr>
            <w:noProof/>
            <w:webHidden/>
          </w:rPr>
        </w:r>
        <w:r w:rsidR="00A7234A">
          <w:rPr>
            <w:noProof/>
            <w:webHidden/>
          </w:rPr>
          <w:fldChar w:fldCharType="separate"/>
        </w:r>
        <w:r w:rsidR="00A7234A">
          <w:rPr>
            <w:noProof/>
            <w:webHidden/>
          </w:rPr>
          <w:t>16</w:t>
        </w:r>
        <w:r w:rsidR="00A7234A">
          <w:rPr>
            <w:noProof/>
            <w:webHidden/>
          </w:rPr>
          <w:fldChar w:fldCharType="end"/>
        </w:r>
      </w:hyperlink>
    </w:p>
    <w:p w14:paraId="7003A038" w14:textId="6B6F852E" w:rsidR="00A7234A" w:rsidRDefault="00073F33">
      <w:pPr>
        <w:pStyle w:val="TableofFigures"/>
        <w:tabs>
          <w:tab w:val="right" w:leader="dot" w:pos="9016"/>
        </w:tabs>
        <w:rPr>
          <w:noProof/>
        </w:rPr>
      </w:pPr>
      <w:hyperlink w:anchor="_Toc531732113"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2</w:t>
        </w:r>
        <w:r w:rsidR="00A7234A" w:rsidRPr="00F3136B">
          <w:rPr>
            <w:rStyle w:val="Hyperlink"/>
            <w:noProof/>
          </w:rPr>
          <w:noBreakHyphen/>
          <w:t>8: Hardware architecture of the system</w:t>
        </w:r>
        <w:r w:rsidR="00A7234A">
          <w:rPr>
            <w:noProof/>
            <w:webHidden/>
          </w:rPr>
          <w:tab/>
        </w:r>
        <w:r w:rsidR="00A7234A">
          <w:rPr>
            <w:noProof/>
            <w:webHidden/>
          </w:rPr>
          <w:fldChar w:fldCharType="begin"/>
        </w:r>
        <w:r w:rsidR="00A7234A">
          <w:rPr>
            <w:noProof/>
            <w:webHidden/>
          </w:rPr>
          <w:instrText xml:space="preserve"> PAGEREF _Toc531732113 \h </w:instrText>
        </w:r>
        <w:r w:rsidR="00A7234A">
          <w:rPr>
            <w:noProof/>
            <w:webHidden/>
          </w:rPr>
        </w:r>
        <w:r w:rsidR="00A7234A">
          <w:rPr>
            <w:noProof/>
            <w:webHidden/>
          </w:rPr>
          <w:fldChar w:fldCharType="separate"/>
        </w:r>
        <w:r w:rsidR="00A7234A">
          <w:rPr>
            <w:noProof/>
            <w:webHidden/>
          </w:rPr>
          <w:t>16</w:t>
        </w:r>
        <w:r w:rsidR="00A7234A">
          <w:rPr>
            <w:noProof/>
            <w:webHidden/>
          </w:rPr>
          <w:fldChar w:fldCharType="end"/>
        </w:r>
      </w:hyperlink>
    </w:p>
    <w:p w14:paraId="562689CA" w14:textId="16FFC33A" w:rsidR="00A7234A" w:rsidRDefault="00073F33">
      <w:pPr>
        <w:pStyle w:val="TableofFigures"/>
        <w:tabs>
          <w:tab w:val="right" w:leader="dot" w:pos="9016"/>
        </w:tabs>
        <w:rPr>
          <w:noProof/>
        </w:rPr>
      </w:pPr>
      <w:hyperlink w:anchor="_Toc531732114"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2</w:t>
        </w:r>
        <w:r w:rsidR="00A7234A" w:rsidRPr="00F3136B">
          <w:rPr>
            <w:rStyle w:val="Hyperlink"/>
            <w:noProof/>
          </w:rPr>
          <w:noBreakHyphen/>
          <w:t>9: Hardware architecture of the system</w:t>
        </w:r>
        <w:r w:rsidR="00A7234A">
          <w:rPr>
            <w:noProof/>
            <w:webHidden/>
          </w:rPr>
          <w:tab/>
        </w:r>
        <w:r w:rsidR="00A7234A">
          <w:rPr>
            <w:noProof/>
            <w:webHidden/>
          </w:rPr>
          <w:fldChar w:fldCharType="begin"/>
        </w:r>
        <w:r w:rsidR="00A7234A">
          <w:rPr>
            <w:noProof/>
            <w:webHidden/>
          </w:rPr>
          <w:instrText xml:space="preserve"> PAGEREF _Toc531732114 \h </w:instrText>
        </w:r>
        <w:r w:rsidR="00A7234A">
          <w:rPr>
            <w:noProof/>
            <w:webHidden/>
          </w:rPr>
        </w:r>
        <w:r w:rsidR="00A7234A">
          <w:rPr>
            <w:noProof/>
            <w:webHidden/>
          </w:rPr>
          <w:fldChar w:fldCharType="separate"/>
        </w:r>
        <w:r w:rsidR="00A7234A">
          <w:rPr>
            <w:noProof/>
            <w:webHidden/>
          </w:rPr>
          <w:t>17</w:t>
        </w:r>
        <w:r w:rsidR="00A7234A">
          <w:rPr>
            <w:noProof/>
            <w:webHidden/>
          </w:rPr>
          <w:fldChar w:fldCharType="end"/>
        </w:r>
      </w:hyperlink>
    </w:p>
    <w:p w14:paraId="1F80F78E" w14:textId="36574CFB" w:rsidR="00A7234A" w:rsidRDefault="00073F33">
      <w:pPr>
        <w:pStyle w:val="TableofFigures"/>
        <w:tabs>
          <w:tab w:val="right" w:leader="dot" w:pos="9016"/>
        </w:tabs>
        <w:rPr>
          <w:noProof/>
        </w:rPr>
      </w:pPr>
      <w:hyperlink w:anchor="_Toc531732115"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2</w:t>
        </w:r>
        <w:r w:rsidR="00A7234A" w:rsidRPr="00F3136B">
          <w:rPr>
            <w:rStyle w:val="Hyperlink"/>
            <w:noProof/>
          </w:rPr>
          <w:noBreakHyphen/>
          <w:t xml:space="preserve">10: </w:t>
        </w:r>
        <w:r w:rsidR="00A7234A" w:rsidRPr="00F3136B">
          <w:rPr>
            <w:rStyle w:val="Hyperlink"/>
            <w:rFonts w:cstheme="minorHAnsi"/>
            <w:noProof/>
          </w:rPr>
          <w:t>Working process of the system</w:t>
        </w:r>
        <w:r w:rsidR="00A7234A">
          <w:rPr>
            <w:noProof/>
            <w:webHidden/>
          </w:rPr>
          <w:tab/>
        </w:r>
        <w:r w:rsidR="00A7234A">
          <w:rPr>
            <w:noProof/>
            <w:webHidden/>
          </w:rPr>
          <w:fldChar w:fldCharType="begin"/>
        </w:r>
        <w:r w:rsidR="00A7234A">
          <w:rPr>
            <w:noProof/>
            <w:webHidden/>
          </w:rPr>
          <w:instrText xml:space="preserve"> PAGEREF _Toc531732115 \h </w:instrText>
        </w:r>
        <w:r w:rsidR="00A7234A">
          <w:rPr>
            <w:noProof/>
            <w:webHidden/>
          </w:rPr>
        </w:r>
        <w:r w:rsidR="00A7234A">
          <w:rPr>
            <w:noProof/>
            <w:webHidden/>
          </w:rPr>
          <w:fldChar w:fldCharType="separate"/>
        </w:r>
        <w:r w:rsidR="00A7234A">
          <w:rPr>
            <w:noProof/>
            <w:webHidden/>
          </w:rPr>
          <w:t>18</w:t>
        </w:r>
        <w:r w:rsidR="00A7234A">
          <w:rPr>
            <w:noProof/>
            <w:webHidden/>
          </w:rPr>
          <w:fldChar w:fldCharType="end"/>
        </w:r>
      </w:hyperlink>
    </w:p>
    <w:p w14:paraId="31A5CF04" w14:textId="60A0A152" w:rsidR="00A7234A" w:rsidRDefault="00073F33">
      <w:pPr>
        <w:pStyle w:val="TableofFigures"/>
        <w:tabs>
          <w:tab w:val="right" w:leader="dot" w:pos="9016"/>
        </w:tabs>
        <w:rPr>
          <w:noProof/>
        </w:rPr>
      </w:pPr>
      <w:hyperlink r:id="rId29" w:anchor="_Toc531732116"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3</w:t>
        </w:r>
        <w:r w:rsidR="00A7234A" w:rsidRPr="00F3136B">
          <w:rPr>
            <w:rStyle w:val="Hyperlink"/>
            <w:noProof/>
          </w:rPr>
          <w:noBreakHyphen/>
          <w:t>1: Scrum process overview</w:t>
        </w:r>
        <w:r w:rsidR="00A7234A">
          <w:rPr>
            <w:noProof/>
            <w:webHidden/>
          </w:rPr>
          <w:tab/>
        </w:r>
        <w:r w:rsidR="00A7234A">
          <w:rPr>
            <w:noProof/>
            <w:webHidden/>
          </w:rPr>
          <w:fldChar w:fldCharType="begin"/>
        </w:r>
        <w:r w:rsidR="00A7234A">
          <w:rPr>
            <w:noProof/>
            <w:webHidden/>
          </w:rPr>
          <w:instrText xml:space="preserve"> PAGEREF _Toc531732116 \h </w:instrText>
        </w:r>
        <w:r w:rsidR="00A7234A">
          <w:rPr>
            <w:noProof/>
            <w:webHidden/>
          </w:rPr>
        </w:r>
        <w:r w:rsidR="00A7234A">
          <w:rPr>
            <w:noProof/>
            <w:webHidden/>
          </w:rPr>
          <w:fldChar w:fldCharType="separate"/>
        </w:r>
        <w:r w:rsidR="00A7234A">
          <w:rPr>
            <w:noProof/>
            <w:webHidden/>
          </w:rPr>
          <w:t>20</w:t>
        </w:r>
        <w:r w:rsidR="00A7234A">
          <w:rPr>
            <w:noProof/>
            <w:webHidden/>
          </w:rPr>
          <w:fldChar w:fldCharType="end"/>
        </w:r>
      </w:hyperlink>
    </w:p>
    <w:p w14:paraId="41038A6B" w14:textId="57FB3D9F" w:rsidR="00A7234A" w:rsidRDefault="00073F33">
      <w:pPr>
        <w:pStyle w:val="TableofFigures"/>
        <w:tabs>
          <w:tab w:val="right" w:leader="dot" w:pos="9016"/>
        </w:tabs>
        <w:rPr>
          <w:noProof/>
        </w:rPr>
      </w:pPr>
      <w:hyperlink w:anchor="_Toc531732117"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3</w:t>
        </w:r>
        <w:r w:rsidR="00A7234A" w:rsidRPr="00F3136B">
          <w:rPr>
            <w:rStyle w:val="Hyperlink"/>
            <w:noProof/>
          </w:rPr>
          <w:noBreakHyphen/>
          <w:t>2: Scrum cycle</w:t>
        </w:r>
        <w:r w:rsidR="00A7234A">
          <w:rPr>
            <w:noProof/>
            <w:webHidden/>
          </w:rPr>
          <w:tab/>
        </w:r>
        <w:r w:rsidR="00A7234A">
          <w:rPr>
            <w:noProof/>
            <w:webHidden/>
          </w:rPr>
          <w:fldChar w:fldCharType="begin"/>
        </w:r>
        <w:r w:rsidR="00A7234A">
          <w:rPr>
            <w:noProof/>
            <w:webHidden/>
          </w:rPr>
          <w:instrText xml:space="preserve"> PAGEREF _Toc531732117 \h </w:instrText>
        </w:r>
        <w:r w:rsidR="00A7234A">
          <w:rPr>
            <w:noProof/>
            <w:webHidden/>
          </w:rPr>
        </w:r>
        <w:r w:rsidR="00A7234A">
          <w:rPr>
            <w:noProof/>
            <w:webHidden/>
          </w:rPr>
          <w:fldChar w:fldCharType="separate"/>
        </w:r>
        <w:r w:rsidR="00A7234A">
          <w:rPr>
            <w:noProof/>
            <w:webHidden/>
          </w:rPr>
          <w:t>20</w:t>
        </w:r>
        <w:r w:rsidR="00A7234A">
          <w:rPr>
            <w:noProof/>
            <w:webHidden/>
          </w:rPr>
          <w:fldChar w:fldCharType="end"/>
        </w:r>
      </w:hyperlink>
    </w:p>
    <w:p w14:paraId="3FE20D07" w14:textId="2D0F60D8" w:rsidR="00A7234A" w:rsidRDefault="00073F33">
      <w:pPr>
        <w:pStyle w:val="TableofFigures"/>
        <w:tabs>
          <w:tab w:val="right" w:leader="dot" w:pos="9016"/>
        </w:tabs>
        <w:rPr>
          <w:noProof/>
        </w:rPr>
      </w:pPr>
      <w:hyperlink w:anchor="_Toc531732118"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3</w:t>
        </w:r>
        <w:r w:rsidR="00A7234A" w:rsidRPr="00F3136B">
          <w:rPr>
            <w:rStyle w:val="Hyperlink"/>
            <w:noProof/>
          </w:rPr>
          <w:noBreakHyphen/>
          <w:t>3: Use case diagram</w:t>
        </w:r>
        <w:r w:rsidR="00A7234A">
          <w:rPr>
            <w:noProof/>
            <w:webHidden/>
          </w:rPr>
          <w:tab/>
        </w:r>
        <w:r w:rsidR="00A7234A">
          <w:rPr>
            <w:noProof/>
            <w:webHidden/>
          </w:rPr>
          <w:fldChar w:fldCharType="begin"/>
        </w:r>
        <w:r w:rsidR="00A7234A">
          <w:rPr>
            <w:noProof/>
            <w:webHidden/>
          </w:rPr>
          <w:instrText xml:space="preserve"> PAGEREF _Toc531732118 \h </w:instrText>
        </w:r>
        <w:r w:rsidR="00A7234A">
          <w:rPr>
            <w:noProof/>
            <w:webHidden/>
          </w:rPr>
        </w:r>
        <w:r w:rsidR="00A7234A">
          <w:rPr>
            <w:noProof/>
            <w:webHidden/>
          </w:rPr>
          <w:fldChar w:fldCharType="separate"/>
        </w:r>
        <w:r w:rsidR="00A7234A">
          <w:rPr>
            <w:noProof/>
            <w:webHidden/>
          </w:rPr>
          <w:t>21</w:t>
        </w:r>
        <w:r w:rsidR="00A7234A">
          <w:rPr>
            <w:noProof/>
            <w:webHidden/>
          </w:rPr>
          <w:fldChar w:fldCharType="end"/>
        </w:r>
      </w:hyperlink>
    </w:p>
    <w:p w14:paraId="5E1A9D6F" w14:textId="0FD5B224" w:rsidR="00A7234A" w:rsidRDefault="00073F33">
      <w:pPr>
        <w:pStyle w:val="TableofFigures"/>
        <w:tabs>
          <w:tab w:val="right" w:leader="dot" w:pos="9016"/>
        </w:tabs>
        <w:rPr>
          <w:noProof/>
        </w:rPr>
      </w:pPr>
      <w:hyperlink w:anchor="_Toc531732119"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1: Statistics from Survey</w:t>
        </w:r>
        <w:r w:rsidR="00A7234A">
          <w:rPr>
            <w:noProof/>
            <w:webHidden/>
          </w:rPr>
          <w:tab/>
        </w:r>
        <w:r w:rsidR="00A7234A">
          <w:rPr>
            <w:noProof/>
            <w:webHidden/>
          </w:rPr>
          <w:fldChar w:fldCharType="begin"/>
        </w:r>
        <w:r w:rsidR="00A7234A">
          <w:rPr>
            <w:noProof/>
            <w:webHidden/>
          </w:rPr>
          <w:instrText xml:space="preserve"> PAGEREF _Toc531732119 \h </w:instrText>
        </w:r>
        <w:r w:rsidR="00A7234A">
          <w:rPr>
            <w:noProof/>
            <w:webHidden/>
          </w:rPr>
        </w:r>
        <w:r w:rsidR="00A7234A">
          <w:rPr>
            <w:noProof/>
            <w:webHidden/>
          </w:rPr>
          <w:fldChar w:fldCharType="separate"/>
        </w:r>
        <w:r w:rsidR="00A7234A">
          <w:rPr>
            <w:noProof/>
            <w:webHidden/>
          </w:rPr>
          <w:t>27</w:t>
        </w:r>
        <w:r w:rsidR="00A7234A">
          <w:rPr>
            <w:noProof/>
            <w:webHidden/>
          </w:rPr>
          <w:fldChar w:fldCharType="end"/>
        </w:r>
      </w:hyperlink>
    </w:p>
    <w:p w14:paraId="3E1687A3" w14:textId="1D95DD30" w:rsidR="00A7234A" w:rsidRDefault="00073F33">
      <w:pPr>
        <w:pStyle w:val="TableofFigures"/>
        <w:tabs>
          <w:tab w:val="right" w:leader="dot" w:pos="9016"/>
        </w:tabs>
        <w:rPr>
          <w:noProof/>
        </w:rPr>
      </w:pPr>
      <w:hyperlink w:anchor="_Toc531732120"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2: Database schema</w:t>
        </w:r>
        <w:r w:rsidR="00A7234A">
          <w:rPr>
            <w:noProof/>
            <w:webHidden/>
          </w:rPr>
          <w:tab/>
        </w:r>
        <w:r w:rsidR="00A7234A">
          <w:rPr>
            <w:noProof/>
            <w:webHidden/>
          </w:rPr>
          <w:fldChar w:fldCharType="begin"/>
        </w:r>
        <w:r w:rsidR="00A7234A">
          <w:rPr>
            <w:noProof/>
            <w:webHidden/>
          </w:rPr>
          <w:instrText xml:space="preserve"> PAGEREF _Toc531732120 \h </w:instrText>
        </w:r>
        <w:r w:rsidR="00A7234A">
          <w:rPr>
            <w:noProof/>
            <w:webHidden/>
          </w:rPr>
        </w:r>
        <w:r w:rsidR="00A7234A">
          <w:rPr>
            <w:noProof/>
            <w:webHidden/>
          </w:rPr>
          <w:fldChar w:fldCharType="separate"/>
        </w:r>
        <w:r w:rsidR="00A7234A">
          <w:rPr>
            <w:noProof/>
            <w:webHidden/>
          </w:rPr>
          <w:t>28</w:t>
        </w:r>
        <w:r w:rsidR="00A7234A">
          <w:rPr>
            <w:noProof/>
            <w:webHidden/>
          </w:rPr>
          <w:fldChar w:fldCharType="end"/>
        </w:r>
      </w:hyperlink>
    </w:p>
    <w:p w14:paraId="015E49AB" w14:textId="2E3FF936" w:rsidR="00A7234A" w:rsidRDefault="00073F33">
      <w:pPr>
        <w:pStyle w:val="TableofFigures"/>
        <w:tabs>
          <w:tab w:val="right" w:leader="dot" w:pos="9016"/>
        </w:tabs>
        <w:rPr>
          <w:noProof/>
        </w:rPr>
      </w:pPr>
      <w:hyperlink w:anchor="_Toc531732121"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3: NodeMCU model ESP8266</w:t>
        </w:r>
        <w:r w:rsidR="00A7234A">
          <w:rPr>
            <w:noProof/>
            <w:webHidden/>
          </w:rPr>
          <w:tab/>
        </w:r>
        <w:r w:rsidR="00A7234A">
          <w:rPr>
            <w:noProof/>
            <w:webHidden/>
          </w:rPr>
          <w:fldChar w:fldCharType="begin"/>
        </w:r>
        <w:r w:rsidR="00A7234A">
          <w:rPr>
            <w:noProof/>
            <w:webHidden/>
          </w:rPr>
          <w:instrText xml:space="preserve"> PAGEREF _Toc531732121 \h </w:instrText>
        </w:r>
        <w:r w:rsidR="00A7234A">
          <w:rPr>
            <w:noProof/>
            <w:webHidden/>
          </w:rPr>
        </w:r>
        <w:r w:rsidR="00A7234A">
          <w:rPr>
            <w:noProof/>
            <w:webHidden/>
          </w:rPr>
          <w:fldChar w:fldCharType="separate"/>
        </w:r>
        <w:r w:rsidR="00A7234A">
          <w:rPr>
            <w:noProof/>
            <w:webHidden/>
          </w:rPr>
          <w:t>30</w:t>
        </w:r>
        <w:r w:rsidR="00A7234A">
          <w:rPr>
            <w:noProof/>
            <w:webHidden/>
          </w:rPr>
          <w:fldChar w:fldCharType="end"/>
        </w:r>
      </w:hyperlink>
    </w:p>
    <w:p w14:paraId="193CC33F" w14:textId="451AF9C5" w:rsidR="00A7234A" w:rsidRDefault="00073F33">
      <w:pPr>
        <w:pStyle w:val="TableofFigures"/>
        <w:tabs>
          <w:tab w:val="right" w:leader="dot" w:pos="9016"/>
        </w:tabs>
        <w:rPr>
          <w:noProof/>
        </w:rPr>
      </w:pPr>
      <w:hyperlink r:id="rId30" w:anchor="_Toc531732122"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4: Ultrasonic sensor - HC-SR04</w:t>
        </w:r>
        <w:r w:rsidR="00A7234A">
          <w:rPr>
            <w:noProof/>
            <w:webHidden/>
          </w:rPr>
          <w:tab/>
        </w:r>
        <w:r w:rsidR="00A7234A">
          <w:rPr>
            <w:noProof/>
            <w:webHidden/>
          </w:rPr>
          <w:fldChar w:fldCharType="begin"/>
        </w:r>
        <w:r w:rsidR="00A7234A">
          <w:rPr>
            <w:noProof/>
            <w:webHidden/>
          </w:rPr>
          <w:instrText xml:space="preserve"> PAGEREF _Toc531732122 \h </w:instrText>
        </w:r>
        <w:r w:rsidR="00A7234A">
          <w:rPr>
            <w:noProof/>
            <w:webHidden/>
          </w:rPr>
        </w:r>
        <w:r w:rsidR="00A7234A">
          <w:rPr>
            <w:noProof/>
            <w:webHidden/>
          </w:rPr>
          <w:fldChar w:fldCharType="separate"/>
        </w:r>
        <w:r w:rsidR="00A7234A">
          <w:rPr>
            <w:noProof/>
            <w:webHidden/>
          </w:rPr>
          <w:t>30</w:t>
        </w:r>
        <w:r w:rsidR="00A7234A">
          <w:rPr>
            <w:noProof/>
            <w:webHidden/>
          </w:rPr>
          <w:fldChar w:fldCharType="end"/>
        </w:r>
      </w:hyperlink>
    </w:p>
    <w:p w14:paraId="4B1AFC1D" w14:textId="6E796F32" w:rsidR="00A7234A" w:rsidRDefault="00073F33">
      <w:pPr>
        <w:pStyle w:val="TableofFigures"/>
        <w:tabs>
          <w:tab w:val="right" w:leader="dot" w:pos="9016"/>
        </w:tabs>
        <w:rPr>
          <w:noProof/>
        </w:rPr>
      </w:pPr>
      <w:hyperlink r:id="rId31" w:anchor="_Toc531732123"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5: Mini Servo - positional rotation</w:t>
        </w:r>
        <w:r w:rsidR="00A7234A">
          <w:rPr>
            <w:noProof/>
            <w:webHidden/>
          </w:rPr>
          <w:tab/>
        </w:r>
        <w:r w:rsidR="00A7234A">
          <w:rPr>
            <w:noProof/>
            <w:webHidden/>
          </w:rPr>
          <w:fldChar w:fldCharType="begin"/>
        </w:r>
        <w:r w:rsidR="00A7234A">
          <w:rPr>
            <w:noProof/>
            <w:webHidden/>
          </w:rPr>
          <w:instrText xml:space="preserve"> PAGEREF _Toc531732123 \h </w:instrText>
        </w:r>
        <w:r w:rsidR="00A7234A">
          <w:rPr>
            <w:noProof/>
            <w:webHidden/>
          </w:rPr>
        </w:r>
        <w:r w:rsidR="00A7234A">
          <w:rPr>
            <w:noProof/>
            <w:webHidden/>
          </w:rPr>
          <w:fldChar w:fldCharType="separate"/>
        </w:r>
        <w:r w:rsidR="00A7234A">
          <w:rPr>
            <w:noProof/>
            <w:webHidden/>
          </w:rPr>
          <w:t>31</w:t>
        </w:r>
        <w:r w:rsidR="00A7234A">
          <w:rPr>
            <w:noProof/>
            <w:webHidden/>
          </w:rPr>
          <w:fldChar w:fldCharType="end"/>
        </w:r>
      </w:hyperlink>
    </w:p>
    <w:p w14:paraId="6546BAAA" w14:textId="58AA8FE4" w:rsidR="00A7234A" w:rsidRDefault="00073F33">
      <w:pPr>
        <w:pStyle w:val="TableofFigures"/>
        <w:tabs>
          <w:tab w:val="right" w:leader="dot" w:pos="9016"/>
        </w:tabs>
        <w:rPr>
          <w:noProof/>
        </w:rPr>
      </w:pPr>
      <w:hyperlink r:id="rId32" w:anchor="_Toc531732124"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6: RFID kit</w:t>
        </w:r>
        <w:r w:rsidR="00A7234A">
          <w:rPr>
            <w:noProof/>
            <w:webHidden/>
          </w:rPr>
          <w:tab/>
        </w:r>
        <w:r w:rsidR="00A7234A">
          <w:rPr>
            <w:noProof/>
            <w:webHidden/>
          </w:rPr>
          <w:fldChar w:fldCharType="begin"/>
        </w:r>
        <w:r w:rsidR="00A7234A">
          <w:rPr>
            <w:noProof/>
            <w:webHidden/>
          </w:rPr>
          <w:instrText xml:space="preserve"> PAGEREF _Toc531732124 \h </w:instrText>
        </w:r>
        <w:r w:rsidR="00A7234A">
          <w:rPr>
            <w:noProof/>
            <w:webHidden/>
          </w:rPr>
        </w:r>
        <w:r w:rsidR="00A7234A">
          <w:rPr>
            <w:noProof/>
            <w:webHidden/>
          </w:rPr>
          <w:fldChar w:fldCharType="separate"/>
        </w:r>
        <w:r w:rsidR="00A7234A">
          <w:rPr>
            <w:noProof/>
            <w:webHidden/>
          </w:rPr>
          <w:t>31</w:t>
        </w:r>
        <w:r w:rsidR="00A7234A">
          <w:rPr>
            <w:noProof/>
            <w:webHidden/>
          </w:rPr>
          <w:fldChar w:fldCharType="end"/>
        </w:r>
      </w:hyperlink>
    </w:p>
    <w:p w14:paraId="6573F0E9" w14:textId="14E13F17" w:rsidR="00A7234A" w:rsidRDefault="00073F33">
      <w:pPr>
        <w:pStyle w:val="TableofFigures"/>
        <w:tabs>
          <w:tab w:val="right" w:leader="dot" w:pos="9016"/>
        </w:tabs>
        <w:rPr>
          <w:noProof/>
        </w:rPr>
      </w:pPr>
      <w:hyperlink r:id="rId33" w:anchor="_Toc531732125"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7: 9V to barrel jack adapter</w:t>
        </w:r>
        <w:r w:rsidR="00A7234A">
          <w:rPr>
            <w:noProof/>
            <w:webHidden/>
          </w:rPr>
          <w:tab/>
        </w:r>
        <w:r w:rsidR="00A7234A">
          <w:rPr>
            <w:noProof/>
            <w:webHidden/>
          </w:rPr>
          <w:fldChar w:fldCharType="begin"/>
        </w:r>
        <w:r w:rsidR="00A7234A">
          <w:rPr>
            <w:noProof/>
            <w:webHidden/>
          </w:rPr>
          <w:instrText xml:space="preserve"> PAGEREF _Toc531732125 \h </w:instrText>
        </w:r>
        <w:r w:rsidR="00A7234A">
          <w:rPr>
            <w:noProof/>
            <w:webHidden/>
          </w:rPr>
        </w:r>
        <w:r w:rsidR="00A7234A">
          <w:rPr>
            <w:noProof/>
            <w:webHidden/>
          </w:rPr>
          <w:fldChar w:fldCharType="separate"/>
        </w:r>
        <w:r w:rsidR="00A7234A">
          <w:rPr>
            <w:noProof/>
            <w:webHidden/>
          </w:rPr>
          <w:t>31</w:t>
        </w:r>
        <w:r w:rsidR="00A7234A">
          <w:rPr>
            <w:noProof/>
            <w:webHidden/>
          </w:rPr>
          <w:fldChar w:fldCharType="end"/>
        </w:r>
      </w:hyperlink>
    </w:p>
    <w:p w14:paraId="2BEDFCBA" w14:textId="6FAA7527" w:rsidR="00A7234A" w:rsidRDefault="00073F33">
      <w:pPr>
        <w:pStyle w:val="TableofFigures"/>
        <w:tabs>
          <w:tab w:val="right" w:leader="dot" w:pos="9016"/>
        </w:tabs>
        <w:rPr>
          <w:noProof/>
        </w:rPr>
      </w:pPr>
      <w:hyperlink r:id="rId34" w:anchor="_Toc531732126"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8: Full-size breadboard and jumper wires</w:t>
        </w:r>
        <w:r w:rsidR="00A7234A">
          <w:rPr>
            <w:noProof/>
            <w:webHidden/>
          </w:rPr>
          <w:tab/>
        </w:r>
        <w:r w:rsidR="00A7234A">
          <w:rPr>
            <w:noProof/>
            <w:webHidden/>
          </w:rPr>
          <w:fldChar w:fldCharType="begin"/>
        </w:r>
        <w:r w:rsidR="00A7234A">
          <w:rPr>
            <w:noProof/>
            <w:webHidden/>
          </w:rPr>
          <w:instrText xml:space="preserve"> PAGEREF _Toc531732126 \h </w:instrText>
        </w:r>
        <w:r w:rsidR="00A7234A">
          <w:rPr>
            <w:noProof/>
            <w:webHidden/>
          </w:rPr>
        </w:r>
        <w:r w:rsidR="00A7234A">
          <w:rPr>
            <w:noProof/>
            <w:webHidden/>
          </w:rPr>
          <w:fldChar w:fldCharType="separate"/>
        </w:r>
        <w:r w:rsidR="00A7234A">
          <w:rPr>
            <w:noProof/>
            <w:webHidden/>
          </w:rPr>
          <w:t>31</w:t>
        </w:r>
        <w:r w:rsidR="00A7234A">
          <w:rPr>
            <w:noProof/>
            <w:webHidden/>
          </w:rPr>
          <w:fldChar w:fldCharType="end"/>
        </w:r>
      </w:hyperlink>
    </w:p>
    <w:p w14:paraId="64053C7E" w14:textId="7E5DC123" w:rsidR="00A7234A" w:rsidRDefault="00073F33">
      <w:pPr>
        <w:pStyle w:val="TableofFigures"/>
        <w:tabs>
          <w:tab w:val="right" w:leader="dot" w:pos="9016"/>
        </w:tabs>
        <w:rPr>
          <w:noProof/>
        </w:rPr>
      </w:pPr>
      <w:hyperlink w:anchor="_Toc531732127"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9: Arduino Uno</w:t>
        </w:r>
        <w:r w:rsidR="00A7234A">
          <w:rPr>
            <w:noProof/>
            <w:webHidden/>
          </w:rPr>
          <w:tab/>
        </w:r>
        <w:r w:rsidR="00A7234A">
          <w:rPr>
            <w:noProof/>
            <w:webHidden/>
          </w:rPr>
          <w:fldChar w:fldCharType="begin"/>
        </w:r>
        <w:r w:rsidR="00A7234A">
          <w:rPr>
            <w:noProof/>
            <w:webHidden/>
          </w:rPr>
          <w:instrText xml:space="preserve"> PAGEREF _Toc531732127 \h </w:instrText>
        </w:r>
        <w:r w:rsidR="00A7234A">
          <w:rPr>
            <w:noProof/>
            <w:webHidden/>
          </w:rPr>
        </w:r>
        <w:r w:rsidR="00A7234A">
          <w:rPr>
            <w:noProof/>
            <w:webHidden/>
          </w:rPr>
          <w:fldChar w:fldCharType="separate"/>
        </w:r>
        <w:r w:rsidR="00A7234A">
          <w:rPr>
            <w:noProof/>
            <w:webHidden/>
          </w:rPr>
          <w:t>32</w:t>
        </w:r>
        <w:r w:rsidR="00A7234A">
          <w:rPr>
            <w:noProof/>
            <w:webHidden/>
          </w:rPr>
          <w:fldChar w:fldCharType="end"/>
        </w:r>
      </w:hyperlink>
    </w:p>
    <w:p w14:paraId="37EE8E35" w14:textId="040BC1DF" w:rsidR="00A7234A" w:rsidRDefault="00073F33">
      <w:pPr>
        <w:pStyle w:val="TableofFigures"/>
        <w:tabs>
          <w:tab w:val="right" w:leader="dot" w:pos="9016"/>
        </w:tabs>
        <w:rPr>
          <w:noProof/>
        </w:rPr>
      </w:pPr>
      <w:hyperlink w:anchor="_Toc531732128"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10: Firebase</w:t>
        </w:r>
        <w:r w:rsidR="00A7234A">
          <w:rPr>
            <w:noProof/>
            <w:webHidden/>
          </w:rPr>
          <w:tab/>
        </w:r>
        <w:r w:rsidR="00A7234A">
          <w:rPr>
            <w:noProof/>
            <w:webHidden/>
          </w:rPr>
          <w:fldChar w:fldCharType="begin"/>
        </w:r>
        <w:r w:rsidR="00A7234A">
          <w:rPr>
            <w:noProof/>
            <w:webHidden/>
          </w:rPr>
          <w:instrText xml:space="preserve"> PAGEREF _Toc531732128 \h </w:instrText>
        </w:r>
        <w:r w:rsidR="00A7234A">
          <w:rPr>
            <w:noProof/>
            <w:webHidden/>
          </w:rPr>
        </w:r>
        <w:r w:rsidR="00A7234A">
          <w:rPr>
            <w:noProof/>
            <w:webHidden/>
          </w:rPr>
          <w:fldChar w:fldCharType="separate"/>
        </w:r>
        <w:r w:rsidR="00A7234A">
          <w:rPr>
            <w:noProof/>
            <w:webHidden/>
          </w:rPr>
          <w:t>32</w:t>
        </w:r>
        <w:r w:rsidR="00A7234A">
          <w:rPr>
            <w:noProof/>
            <w:webHidden/>
          </w:rPr>
          <w:fldChar w:fldCharType="end"/>
        </w:r>
      </w:hyperlink>
    </w:p>
    <w:p w14:paraId="55D25853" w14:textId="6950BC15" w:rsidR="00A7234A" w:rsidRDefault="00073F33">
      <w:pPr>
        <w:pStyle w:val="TableofFigures"/>
        <w:tabs>
          <w:tab w:val="right" w:leader="dot" w:pos="9016"/>
        </w:tabs>
        <w:rPr>
          <w:noProof/>
        </w:rPr>
      </w:pPr>
      <w:hyperlink w:anchor="_Toc531732129"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11: Android Studio</w:t>
        </w:r>
        <w:r w:rsidR="00A7234A">
          <w:rPr>
            <w:noProof/>
            <w:webHidden/>
          </w:rPr>
          <w:tab/>
        </w:r>
        <w:r w:rsidR="00A7234A">
          <w:rPr>
            <w:noProof/>
            <w:webHidden/>
          </w:rPr>
          <w:fldChar w:fldCharType="begin"/>
        </w:r>
        <w:r w:rsidR="00A7234A">
          <w:rPr>
            <w:noProof/>
            <w:webHidden/>
          </w:rPr>
          <w:instrText xml:space="preserve"> PAGEREF _Toc531732129 \h </w:instrText>
        </w:r>
        <w:r w:rsidR="00A7234A">
          <w:rPr>
            <w:noProof/>
            <w:webHidden/>
          </w:rPr>
        </w:r>
        <w:r w:rsidR="00A7234A">
          <w:rPr>
            <w:noProof/>
            <w:webHidden/>
          </w:rPr>
          <w:fldChar w:fldCharType="separate"/>
        </w:r>
        <w:r w:rsidR="00A7234A">
          <w:rPr>
            <w:noProof/>
            <w:webHidden/>
          </w:rPr>
          <w:t>32</w:t>
        </w:r>
        <w:r w:rsidR="00A7234A">
          <w:rPr>
            <w:noProof/>
            <w:webHidden/>
          </w:rPr>
          <w:fldChar w:fldCharType="end"/>
        </w:r>
      </w:hyperlink>
    </w:p>
    <w:p w14:paraId="01935687" w14:textId="373E8130" w:rsidR="00A7234A" w:rsidRDefault="00073F33">
      <w:pPr>
        <w:pStyle w:val="TableofFigures"/>
        <w:tabs>
          <w:tab w:val="right" w:leader="dot" w:pos="9016"/>
        </w:tabs>
        <w:rPr>
          <w:noProof/>
        </w:rPr>
      </w:pPr>
      <w:hyperlink w:anchor="_Toc531732130"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12: Arduino IDE</w:t>
        </w:r>
        <w:r w:rsidR="00A7234A">
          <w:rPr>
            <w:noProof/>
            <w:webHidden/>
          </w:rPr>
          <w:tab/>
        </w:r>
        <w:r w:rsidR="00A7234A">
          <w:rPr>
            <w:noProof/>
            <w:webHidden/>
          </w:rPr>
          <w:fldChar w:fldCharType="begin"/>
        </w:r>
        <w:r w:rsidR="00A7234A">
          <w:rPr>
            <w:noProof/>
            <w:webHidden/>
          </w:rPr>
          <w:instrText xml:space="preserve"> PAGEREF _Toc531732130 \h </w:instrText>
        </w:r>
        <w:r w:rsidR="00A7234A">
          <w:rPr>
            <w:noProof/>
            <w:webHidden/>
          </w:rPr>
        </w:r>
        <w:r w:rsidR="00A7234A">
          <w:rPr>
            <w:noProof/>
            <w:webHidden/>
          </w:rPr>
          <w:fldChar w:fldCharType="separate"/>
        </w:r>
        <w:r w:rsidR="00A7234A">
          <w:rPr>
            <w:noProof/>
            <w:webHidden/>
          </w:rPr>
          <w:t>32</w:t>
        </w:r>
        <w:r w:rsidR="00A7234A">
          <w:rPr>
            <w:noProof/>
            <w:webHidden/>
          </w:rPr>
          <w:fldChar w:fldCharType="end"/>
        </w:r>
      </w:hyperlink>
    </w:p>
    <w:p w14:paraId="0C6B1B83" w14:textId="484CBE31" w:rsidR="00A7234A" w:rsidRDefault="00073F33">
      <w:pPr>
        <w:pStyle w:val="TableofFigures"/>
        <w:tabs>
          <w:tab w:val="right" w:leader="dot" w:pos="9016"/>
        </w:tabs>
        <w:rPr>
          <w:noProof/>
        </w:rPr>
      </w:pPr>
      <w:hyperlink w:anchor="_Toc531732131" w:history="1">
        <w:r w:rsidR="00A7234A" w:rsidRPr="00F3136B">
          <w:rPr>
            <w:rStyle w:val="Hyperlink"/>
            <w:noProof/>
          </w:rPr>
          <w:t xml:space="preserve">Figure </w:t>
        </w:r>
        <w:r w:rsidR="00A7234A" w:rsidRPr="00F3136B">
          <w:rPr>
            <w:rStyle w:val="Hyperlink"/>
            <w:rFonts w:hint="eastAsia"/>
            <w:noProof/>
            <w:cs/>
          </w:rPr>
          <w:t>‎</w:t>
        </w:r>
        <w:r w:rsidR="00A7234A" w:rsidRPr="00F3136B">
          <w:rPr>
            <w:rStyle w:val="Hyperlink"/>
            <w:noProof/>
          </w:rPr>
          <w:t>4</w:t>
        </w:r>
        <w:r w:rsidR="00A7234A" w:rsidRPr="00F3136B">
          <w:rPr>
            <w:rStyle w:val="Hyperlink"/>
            <w:noProof/>
          </w:rPr>
          <w:noBreakHyphen/>
          <w:t>13: WebStorm</w:t>
        </w:r>
        <w:r w:rsidR="00A7234A">
          <w:rPr>
            <w:noProof/>
            <w:webHidden/>
          </w:rPr>
          <w:tab/>
        </w:r>
        <w:r w:rsidR="00A7234A">
          <w:rPr>
            <w:noProof/>
            <w:webHidden/>
          </w:rPr>
          <w:fldChar w:fldCharType="begin"/>
        </w:r>
        <w:r w:rsidR="00A7234A">
          <w:rPr>
            <w:noProof/>
            <w:webHidden/>
          </w:rPr>
          <w:instrText xml:space="preserve"> PAGEREF _Toc531732131 \h </w:instrText>
        </w:r>
        <w:r w:rsidR="00A7234A">
          <w:rPr>
            <w:noProof/>
            <w:webHidden/>
          </w:rPr>
        </w:r>
        <w:r w:rsidR="00A7234A">
          <w:rPr>
            <w:noProof/>
            <w:webHidden/>
          </w:rPr>
          <w:fldChar w:fldCharType="separate"/>
        </w:r>
        <w:r w:rsidR="00A7234A">
          <w:rPr>
            <w:noProof/>
            <w:webHidden/>
          </w:rPr>
          <w:t>32</w:t>
        </w:r>
        <w:r w:rsidR="00A7234A">
          <w:rPr>
            <w:noProof/>
            <w:webHidden/>
          </w:rPr>
          <w:fldChar w:fldCharType="end"/>
        </w:r>
      </w:hyperlink>
    </w:p>
    <w:p w14:paraId="7C06B3CF" w14:textId="7AE5997E" w:rsidR="004B71B7" w:rsidRPr="00C01B29" w:rsidRDefault="00B102D4" w:rsidP="00412909">
      <w:r w:rsidRPr="00C01B29">
        <w:fldChar w:fldCharType="end"/>
      </w:r>
    </w:p>
    <w:p w14:paraId="7C06B3D0" w14:textId="5E9152D2" w:rsidR="00160E5A" w:rsidRPr="004C002F" w:rsidRDefault="004B71B7" w:rsidP="004B71B7">
      <w:pPr>
        <w:pStyle w:val="Heading1"/>
        <w:spacing w:after="240"/>
        <w:rPr>
          <w:sz w:val="36"/>
          <w:szCs w:val="36"/>
        </w:rPr>
      </w:pPr>
      <w:bookmarkStart w:id="9" w:name="_Toc274166445"/>
      <w:bookmarkStart w:id="10" w:name="_Toc532160956"/>
      <w:r w:rsidRPr="004C002F">
        <w:rPr>
          <w:sz w:val="36"/>
          <w:szCs w:val="36"/>
        </w:rPr>
        <w:lastRenderedPageBreak/>
        <w:t xml:space="preserve">List of </w:t>
      </w:r>
      <w:r w:rsidR="00E006C7">
        <w:rPr>
          <w:sz w:val="36"/>
          <w:szCs w:val="36"/>
        </w:rPr>
        <w:t>T</w:t>
      </w:r>
      <w:r w:rsidRPr="004C002F">
        <w:rPr>
          <w:sz w:val="36"/>
          <w:szCs w:val="36"/>
        </w:rPr>
        <w:t>ables</w:t>
      </w:r>
      <w:bookmarkEnd w:id="9"/>
      <w:bookmarkEnd w:id="10"/>
    </w:p>
    <w:p w14:paraId="0083C7F2" w14:textId="57F1FEFB" w:rsidR="008838C0" w:rsidRDefault="00B102D4">
      <w:pPr>
        <w:pStyle w:val="TableofFigures"/>
        <w:tabs>
          <w:tab w:val="right" w:leader="dot" w:pos="9016"/>
        </w:tabs>
        <w:rPr>
          <w:noProof/>
        </w:rPr>
      </w:pPr>
      <w:r w:rsidRPr="00C01B29">
        <w:rPr>
          <w:rFonts w:asciiTheme="majorHAnsi" w:eastAsiaTheme="majorEastAsia" w:hAnsiTheme="majorHAnsi" w:cstheme="majorBidi"/>
          <w:b/>
          <w:bCs/>
          <w:color w:val="365F91" w:themeColor="accent1" w:themeShade="BF"/>
          <w:sz w:val="28"/>
          <w:szCs w:val="28"/>
        </w:rPr>
        <w:fldChar w:fldCharType="begin"/>
      </w:r>
      <w:r w:rsidR="004B71B7" w:rsidRPr="00C01B29">
        <w:rPr>
          <w:rFonts w:asciiTheme="majorHAnsi" w:eastAsiaTheme="majorEastAsia" w:hAnsiTheme="majorHAnsi" w:cstheme="majorBidi"/>
          <w:b/>
          <w:bCs/>
          <w:color w:val="365F91" w:themeColor="accent1" w:themeShade="BF"/>
          <w:sz w:val="28"/>
          <w:szCs w:val="28"/>
        </w:rPr>
        <w:instrText xml:space="preserve"> TOC \h \z \c "Table" </w:instrText>
      </w:r>
      <w:r w:rsidRPr="00C01B29">
        <w:rPr>
          <w:rFonts w:asciiTheme="majorHAnsi" w:eastAsiaTheme="majorEastAsia" w:hAnsiTheme="majorHAnsi" w:cstheme="majorBidi"/>
          <w:b/>
          <w:bCs/>
          <w:color w:val="365F91" w:themeColor="accent1" w:themeShade="BF"/>
          <w:sz w:val="28"/>
          <w:szCs w:val="28"/>
        </w:rPr>
        <w:fldChar w:fldCharType="separate"/>
      </w:r>
      <w:hyperlink w:anchor="_Toc531729538"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2</w:t>
        </w:r>
        <w:r w:rsidR="008838C0" w:rsidRPr="00901CB0">
          <w:rPr>
            <w:rStyle w:val="Hyperlink"/>
            <w:noProof/>
          </w:rPr>
          <w:noBreakHyphen/>
          <w:t>1: Related work comparison</w:t>
        </w:r>
        <w:r w:rsidR="008838C0">
          <w:rPr>
            <w:noProof/>
            <w:webHidden/>
          </w:rPr>
          <w:tab/>
        </w:r>
        <w:r w:rsidR="008838C0">
          <w:rPr>
            <w:noProof/>
            <w:webHidden/>
          </w:rPr>
          <w:fldChar w:fldCharType="begin"/>
        </w:r>
        <w:r w:rsidR="008838C0">
          <w:rPr>
            <w:noProof/>
            <w:webHidden/>
          </w:rPr>
          <w:instrText xml:space="preserve"> PAGEREF _Toc531729538 \h </w:instrText>
        </w:r>
        <w:r w:rsidR="008838C0">
          <w:rPr>
            <w:noProof/>
            <w:webHidden/>
          </w:rPr>
        </w:r>
        <w:r w:rsidR="008838C0">
          <w:rPr>
            <w:noProof/>
            <w:webHidden/>
          </w:rPr>
          <w:fldChar w:fldCharType="separate"/>
        </w:r>
        <w:r w:rsidR="008838C0">
          <w:rPr>
            <w:noProof/>
            <w:webHidden/>
          </w:rPr>
          <w:t>19</w:t>
        </w:r>
        <w:r w:rsidR="008838C0">
          <w:rPr>
            <w:noProof/>
            <w:webHidden/>
          </w:rPr>
          <w:fldChar w:fldCharType="end"/>
        </w:r>
      </w:hyperlink>
    </w:p>
    <w:p w14:paraId="5A9A4E28" w14:textId="4F27084A" w:rsidR="008838C0" w:rsidRDefault="00073F33">
      <w:pPr>
        <w:pStyle w:val="TableofFigures"/>
        <w:tabs>
          <w:tab w:val="right" w:leader="dot" w:pos="9016"/>
        </w:tabs>
        <w:rPr>
          <w:noProof/>
        </w:rPr>
      </w:pPr>
      <w:hyperlink w:anchor="_Toc531729539"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1: Actor type and descriptions</w:t>
        </w:r>
        <w:r w:rsidR="008838C0">
          <w:rPr>
            <w:noProof/>
            <w:webHidden/>
          </w:rPr>
          <w:tab/>
        </w:r>
        <w:r w:rsidR="008838C0">
          <w:rPr>
            <w:noProof/>
            <w:webHidden/>
          </w:rPr>
          <w:fldChar w:fldCharType="begin"/>
        </w:r>
        <w:r w:rsidR="008838C0">
          <w:rPr>
            <w:noProof/>
            <w:webHidden/>
          </w:rPr>
          <w:instrText xml:space="preserve"> PAGEREF _Toc531729539 \h </w:instrText>
        </w:r>
        <w:r w:rsidR="008838C0">
          <w:rPr>
            <w:noProof/>
            <w:webHidden/>
          </w:rPr>
        </w:r>
        <w:r w:rsidR="008838C0">
          <w:rPr>
            <w:noProof/>
            <w:webHidden/>
          </w:rPr>
          <w:fldChar w:fldCharType="separate"/>
        </w:r>
        <w:r w:rsidR="008838C0">
          <w:rPr>
            <w:noProof/>
            <w:webHidden/>
          </w:rPr>
          <w:t>22</w:t>
        </w:r>
        <w:r w:rsidR="008838C0">
          <w:rPr>
            <w:noProof/>
            <w:webHidden/>
          </w:rPr>
          <w:fldChar w:fldCharType="end"/>
        </w:r>
      </w:hyperlink>
    </w:p>
    <w:p w14:paraId="6CB52AB1" w14:textId="3AE0F983" w:rsidR="008838C0" w:rsidRDefault="00073F33">
      <w:pPr>
        <w:pStyle w:val="TableofFigures"/>
        <w:tabs>
          <w:tab w:val="right" w:leader="dot" w:pos="9016"/>
        </w:tabs>
        <w:rPr>
          <w:noProof/>
        </w:rPr>
      </w:pPr>
      <w:hyperlink w:anchor="_Toc531729540"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2: Use cases and descriptions</w:t>
        </w:r>
        <w:r w:rsidR="008838C0">
          <w:rPr>
            <w:noProof/>
            <w:webHidden/>
          </w:rPr>
          <w:tab/>
        </w:r>
        <w:r w:rsidR="008838C0">
          <w:rPr>
            <w:noProof/>
            <w:webHidden/>
          </w:rPr>
          <w:fldChar w:fldCharType="begin"/>
        </w:r>
        <w:r w:rsidR="008838C0">
          <w:rPr>
            <w:noProof/>
            <w:webHidden/>
          </w:rPr>
          <w:instrText xml:space="preserve"> PAGEREF _Toc531729540 \h </w:instrText>
        </w:r>
        <w:r w:rsidR="008838C0">
          <w:rPr>
            <w:noProof/>
            <w:webHidden/>
          </w:rPr>
        </w:r>
        <w:r w:rsidR="008838C0">
          <w:rPr>
            <w:noProof/>
            <w:webHidden/>
          </w:rPr>
          <w:fldChar w:fldCharType="separate"/>
        </w:r>
        <w:r w:rsidR="008838C0">
          <w:rPr>
            <w:noProof/>
            <w:webHidden/>
          </w:rPr>
          <w:t>22</w:t>
        </w:r>
        <w:r w:rsidR="008838C0">
          <w:rPr>
            <w:noProof/>
            <w:webHidden/>
          </w:rPr>
          <w:fldChar w:fldCharType="end"/>
        </w:r>
      </w:hyperlink>
    </w:p>
    <w:p w14:paraId="7D33B10C" w14:textId="3273EF57" w:rsidR="008838C0" w:rsidRDefault="00073F33">
      <w:pPr>
        <w:pStyle w:val="TableofFigures"/>
        <w:tabs>
          <w:tab w:val="right" w:leader="dot" w:pos="9016"/>
        </w:tabs>
        <w:rPr>
          <w:noProof/>
        </w:rPr>
      </w:pPr>
      <w:hyperlink w:anchor="_Toc531729541"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3: Technical design constraints</w:t>
        </w:r>
        <w:r w:rsidR="008838C0">
          <w:rPr>
            <w:noProof/>
            <w:webHidden/>
          </w:rPr>
          <w:tab/>
        </w:r>
        <w:r w:rsidR="008838C0">
          <w:rPr>
            <w:noProof/>
            <w:webHidden/>
          </w:rPr>
          <w:fldChar w:fldCharType="begin"/>
        </w:r>
        <w:r w:rsidR="008838C0">
          <w:rPr>
            <w:noProof/>
            <w:webHidden/>
          </w:rPr>
          <w:instrText xml:space="preserve"> PAGEREF _Toc531729541 \h </w:instrText>
        </w:r>
        <w:r w:rsidR="008838C0">
          <w:rPr>
            <w:noProof/>
            <w:webHidden/>
          </w:rPr>
        </w:r>
        <w:r w:rsidR="008838C0">
          <w:rPr>
            <w:noProof/>
            <w:webHidden/>
          </w:rPr>
          <w:fldChar w:fldCharType="separate"/>
        </w:r>
        <w:r w:rsidR="008838C0">
          <w:rPr>
            <w:noProof/>
            <w:webHidden/>
          </w:rPr>
          <w:t>22</w:t>
        </w:r>
        <w:r w:rsidR="008838C0">
          <w:rPr>
            <w:noProof/>
            <w:webHidden/>
          </w:rPr>
          <w:fldChar w:fldCharType="end"/>
        </w:r>
      </w:hyperlink>
    </w:p>
    <w:p w14:paraId="431C172A" w14:textId="5AA0A4F6" w:rsidR="008838C0" w:rsidRDefault="00073F33">
      <w:pPr>
        <w:pStyle w:val="TableofFigures"/>
        <w:tabs>
          <w:tab w:val="right" w:leader="dot" w:pos="9016"/>
        </w:tabs>
        <w:rPr>
          <w:noProof/>
        </w:rPr>
      </w:pPr>
      <w:hyperlink w:anchor="_Toc531729542"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4: Practical design constraints</w:t>
        </w:r>
        <w:r w:rsidR="008838C0">
          <w:rPr>
            <w:noProof/>
            <w:webHidden/>
          </w:rPr>
          <w:tab/>
        </w:r>
        <w:r w:rsidR="008838C0">
          <w:rPr>
            <w:noProof/>
            <w:webHidden/>
          </w:rPr>
          <w:fldChar w:fldCharType="begin"/>
        </w:r>
        <w:r w:rsidR="008838C0">
          <w:rPr>
            <w:noProof/>
            <w:webHidden/>
          </w:rPr>
          <w:instrText xml:space="preserve"> PAGEREF _Toc531729542 \h </w:instrText>
        </w:r>
        <w:r w:rsidR="008838C0">
          <w:rPr>
            <w:noProof/>
            <w:webHidden/>
          </w:rPr>
        </w:r>
        <w:r w:rsidR="008838C0">
          <w:rPr>
            <w:noProof/>
            <w:webHidden/>
          </w:rPr>
          <w:fldChar w:fldCharType="separate"/>
        </w:r>
        <w:r w:rsidR="008838C0">
          <w:rPr>
            <w:noProof/>
            <w:webHidden/>
          </w:rPr>
          <w:t>23</w:t>
        </w:r>
        <w:r w:rsidR="008838C0">
          <w:rPr>
            <w:noProof/>
            <w:webHidden/>
          </w:rPr>
          <w:fldChar w:fldCharType="end"/>
        </w:r>
      </w:hyperlink>
    </w:p>
    <w:p w14:paraId="27B17F33" w14:textId="133A7ADF" w:rsidR="008838C0" w:rsidRDefault="00073F33">
      <w:pPr>
        <w:pStyle w:val="TableofFigures"/>
        <w:tabs>
          <w:tab w:val="right" w:leader="dot" w:pos="9016"/>
        </w:tabs>
        <w:rPr>
          <w:noProof/>
        </w:rPr>
      </w:pPr>
      <w:hyperlink w:anchor="_Toc531729543"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5: Standard types and descriptions</w:t>
        </w:r>
        <w:r w:rsidR="008838C0">
          <w:rPr>
            <w:noProof/>
            <w:webHidden/>
          </w:rPr>
          <w:tab/>
        </w:r>
        <w:r w:rsidR="008838C0">
          <w:rPr>
            <w:noProof/>
            <w:webHidden/>
          </w:rPr>
          <w:fldChar w:fldCharType="begin"/>
        </w:r>
        <w:r w:rsidR="008838C0">
          <w:rPr>
            <w:noProof/>
            <w:webHidden/>
          </w:rPr>
          <w:instrText xml:space="preserve"> PAGEREF _Toc531729543 \h </w:instrText>
        </w:r>
        <w:r w:rsidR="008838C0">
          <w:rPr>
            <w:noProof/>
            <w:webHidden/>
          </w:rPr>
        </w:r>
        <w:r w:rsidR="008838C0">
          <w:rPr>
            <w:noProof/>
            <w:webHidden/>
          </w:rPr>
          <w:fldChar w:fldCharType="separate"/>
        </w:r>
        <w:r w:rsidR="008838C0">
          <w:rPr>
            <w:noProof/>
            <w:webHidden/>
          </w:rPr>
          <w:t>23</w:t>
        </w:r>
        <w:r w:rsidR="008838C0">
          <w:rPr>
            <w:noProof/>
            <w:webHidden/>
          </w:rPr>
          <w:fldChar w:fldCharType="end"/>
        </w:r>
      </w:hyperlink>
    </w:p>
    <w:p w14:paraId="5F69924E" w14:textId="492CC1FF" w:rsidR="008838C0" w:rsidRDefault="00073F33">
      <w:pPr>
        <w:pStyle w:val="TableofFigures"/>
        <w:tabs>
          <w:tab w:val="right" w:leader="dot" w:pos="9016"/>
        </w:tabs>
        <w:rPr>
          <w:noProof/>
        </w:rPr>
      </w:pPr>
      <w:hyperlink w:anchor="_Toc531729544"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3</w:t>
        </w:r>
        <w:r w:rsidR="008838C0" w:rsidRPr="00901CB0">
          <w:rPr>
            <w:rStyle w:val="Hyperlink"/>
            <w:noProof/>
          </w:rPr>
          <w:noBreakHyphen/>
          <w:t>6: IEEE and ACM code of ethics</w:t>
        </w:r>
        <w:r w:rsidR="008838C0">
          <w:rPr>
            <w:noProof/>
            <w:webHidden/>
          </w:rPr>
          <w:tab/>
        </w:r>
        <w:r w:rsidR="008838C0">
          <w:rPr>
            <w:noProof/>
            <w:webHidden/>
          </w:rPr>
          <w:fldChar w:fldCharType="begin"/>
        </w:r>
        <w:r w:rsidR="008838C0">
          <w:rPr>
            <w:noProof/>
            <w:webHidden/>
          </w:rPr>
          <w:instrText xml:space="preserve"> PAGEREF _Toc531729544 \h </w:instrText>
        </w:r>
        <w:r w:rsidR="008838C0">
          <w:rPr>
            <w:noProof/>
            <w:webHidden/>
          </w:rPr>
        </w:r>
        <w:r w:rsidR="008838C0">
          <w:rPr>
            <w:noProof/>
            <w:webHidden/>
          </w:rPr>
          <w:fldChar w:fldCharType="separate"/>
        </w:r>
        <w:r w:rsidR="008838C0">
          <w:rPr>
            <w:noProof/>
            <w:webHidden/>
          </w:rPr>
          <w:t>24</w:t>
        </w:r>
        <w:r w:rsidR="008838C0">
          <w:rPr>
            <w:noProof/>
            <w:webHidden/>
          </w:rPr>
          <w:fldChar w:fldCharType="end"/>
        </w:r>
      </w:hyperlink>
    </w:p>
    <w:p w14:paraId="701E9ED0" w14:textId="314C2891" w:rsidR="008838C0" w:rsidRDefault="00073F33">
      <w:pPr>
        <w:pStyle w:val="TableofFigures"/>
        <w:tabs>
          <w:tab w:val="right" w:leader="dot" w:pos="9016"/>
        </w:tabs>
        <w:rPr>
          <w:noProof/>
        </w:rPr>
      </w:pPr>
      <w:hyperlink w:anchor="_Toc531729545"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1: Comparison between different sensors</w:t>
        </w:r>
        <w:r w:rsidR="008838C0">
          <w:rPr>
            <w:noProof/>
            <w:webHidden/>
          </w:rPr>
          <w:tab/>
        </w:r>
        <w:r w:rsidR="008838C0">
          <w:rPr>
            <w:noProof/>
            <w:webHidden/>
          </w:rPr>
          <w:fldChar w:fldCharType="begin"/>
        </w:r>
        <w:r w:rsidR="008838C0">
          <w:rPr>
            <w:noProof/>
            <w:webHidden/>
          </w:rPr>
          <w:instrText xml:space="preserve"> PAGEREF _Toc531729545 \h </w:instrText>
        </w:r>
        <w:r w:rsidR="008838C0">
          <w:rPr>
            <w:noProof/>
            <w:webHidden/>
          </w:rPr>
        </w:r>
        <w:r w:rsidR="008838C0">
          <w:rPr>
            <w:noProof/>
            <w:webHidden/>
          </w:rPr>
          <w:fldChar w:fldCharType="separate"/>
        </w:r>
        <w:r w:rsidR="008838C0">
          <w:rPr>
            <w:noProof/>
            <w:webHidden/>
          </w:rPr>
          <w:t>25</w:t>
        </w:r>
        <w:r w:rsidR="008838C0">
          <w:rPr>
            <w:noProof/>
            <w:webHidden/>
          </w:rPr>
          <w:fldChar w:fldCharType="end"/>
        </w:r>
      </w:hyperlink>
    </w:p>
    <w:p w14:paraId="61BF81A7" w14:textId="02F8BD33" w:rsidR="008838C0" w:rsidRDefault="00073F33">
      <w:pPr>
        <w:pStyle w:val="TableofFigures"/>
        <w:tabs>
          <w:tab w:val="right" w:leader="dot" w:pos="9016"/>
        </w:tabs>
        <w:rPr>
          <w:noProof/>
        </w:rPr>
      </w:pPr>
      <w:hyperlink w:anchor="_Toc531729546"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2: Comparison between Raspberry Pi and Arduino</w:t>
        </w:r>
        <w:r w:rsidR="008838C0">
          <w:rPr>
            <w:noProof/>
            <w:webHidden/>
          </w:rPr>
          <w:tab/>
        </w:r>
        <w:r w:rsidR="008838C0">
          <w:rPr>
            <w:noProof/>
            <w:webHidden/>
          </w:rPr>
          <w:fldChar w:fldCharType="begin"/>
        </w:r>
        <w:r w:rsidR="008838C0">
          <w:rPr>
            <w:noProof/>
            <w:webHidden/>
          </w:rPr>
          <w:instrText xml:space="preserve"> PAGEREF _Toc531729546 \h </w:instrText>
        </w:r>
        <w:r w:rsidR="008838C0">
          <w:rPr>
            <w:noProof/>
            <w:webHidden/>
          </w:rPr>
        </w:r>
        <w:r w:rsidR="008838C0">
          <w:rPr>
            <w:noProof/>
            <w:webHidden/>
          </w:rPr>
          <w:fldChar w:fldCharType="separate"/>
        </w:r>
        <w:r w:rsidR="008838C0">
          <w:rPr>
            <w:noProof/>
            <w:webHidden/>
          </w:rPr>
          <w:t>25</w:t>
        </w:r>
        <w:r w:rsidR="008838C0">
          <w:rPr>
            <w:noProof/>
            <w:webHidden/>
          </w:rPr>
          <w:fldChar w:fldCharType="end"/>
        </w:r>
      </w:hyperlink>
    </w:p>
    <w:p w14:paraId="0ADDD9AF" w14:textId="041E5C96" w:rsidR="008838C0" w:rsidRDefault="00073F33">
      <w:pPr>
        <w:pStyle w:val="TableofFigures"/>
        <w:tabs>
          <w:tab w:val="right" w:leader="dot" w:pos="9016"/>
        </w:tabs>
        <w:rPr>
          <w:noProof/>
        </w:rPr>
      </w:pPr>
      <w:hyperlink w:anchor="_Toc531729547"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3: Comparison between services</w:t>
        </w:r>
        <w:r w:rsidR="008838C0">
          <w:rPr>
            <w:noProof/>
            <w:webHidden/>
          </w:rPr>
          <w:tab/>
        </w:r>
        <w:r w:rsidR="008838C0">
          <w:rPr>
            <w:noProof/>
            <w:webHidden/>
          </w:rPr>
          <w:fldChar w:fldCharType="begin"/>
        </w:r>
        <w:r w:rsidR="008838C0">
          <w:rPr>
            <w:noProof/>
            <w:webHidden/>
          </w:rPr>
          <w:instrText xml:space="preserve"> PAGEREF _Toc531729547 \h </w:instrText>
        </w:r>
        <w:r w:rsidR="008838C0">
          <w:rPr>
            <w:noProof/>
            <w:webHidden/>
          </w:rPr>
        </w:r>
        <w:r w:rsidR="008838C0">
          <w:rPr>
            <w:noProof/>
            <w:webHidden/>
          </w:rPr>
          <w:fldChar w:fldCharType="separate"/>
        </w:r>
        <w:r w:rsidR="008838C0">
          <w:rPr>
            <w:noProof/>
            <w:webHidden/>
          </w:rPr>
          <w:t>26</w:t>
        </w:r>
        <w:r w:rsidR="008838C0">
          <w:rPr>
            <w:noProof/>
            <w:webHidden/>
          </w:rPr>
          <w:fldChar w:fldCharType="end"/>
        </w:r>
      </w:hyperlink>
    </w:p>
    <w:p w14:paraId="7BF4C545" w14:textId="534FB980" w:rsidR="008838C0" w:rsidRDefault="00073F33">
      <w:pPr>
        <w:pStyle w:val="TableofFigures"/>
        <w:tabs>
          <w:tab w:val="right" w:leader="dot" w:pos="9016"/>
        </w:tabs>
        <w:rPr>
          <w:noProof/>
        </w:rPr>
      </w:pPr>
      <w:hyperlink w:anchor="_Toc531729548"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4: Comparison between reservation duration options</w:t>
        </w:r>
        <w:r w:rsidR="008838C0">
          <w:rPr>
            <w:noProof/>
            <w:webHidden/>
          </w:rPr>
          <w:tab/>
        </w:r>
        <w:r w:rsidR="008838C0">
          <w:rPr>
            <w:noProof/>
            <w:webHidden/>
          </w:rPr>
          <w:fldChar w:fldCharType="begin"/>
        </w:r>
        <w:r w:rsidR="008838C0">
          <w:rPr>
            <w:noProof/>
            <w:webHidden/>
          </w:rPr>
          <w:instrText xml:space="preserve"> PAGEREF _Toc531729548 \h </w:instrText>
        </w:r>
        <w:r w:rsidR="008838C0">
          <w:rPr>
            <w:noProof/>
            <w:webHidden/>
          </w:rPr>
        </w:r>
        <w:r w:rsidR="008838C0">
          <w:rPr>
            <w:noProof/>
            <w:webHidden/>
          </w:rPr>
          <w:fldChar w:fldCharType="separate"/>
        </w:r>
        <w:r w:rsidR="008838C0">
          <w:rPr>
            <w:noProof/>
            <w:webHidden/>
          </w:rPr>
          <w:t>26</w:t>
        </w:r>
        <w:r w:rsidR="008838C0">
          <w:rPr>
            <w:noProof/>
            <w:webHidden/>
          </w:rPr>
          <w:fldChar w:fldCharType="end"/>
        </w:r>
      </w:hyperlink>
    </w:p>
    <w:p w14:paraId="7840D8D5" w14:textId="4EAC41E5" w:rsidR="008838C0" w:rsidRDefault="00073F33">
      <w:pPr>
        <w:pStyle w:val="TableofFigures"/>
        <w:tabs>
          <w:tab w:val="right" w:leader="dot" w:pos="9016"/>
        </w:tabs>
        <w:rPr>
          <w:noProof/>
        </w:rPr>
      </w:pPr>
      <w:hyperlink w:anchor="_Toc531729549"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5: Hardware components with descriptions</w:t>
        </w:r>
        <w:r w:rsidR="008838C0">
          <w:rPr>
            <w:noProof/>
            <w:webHidden/>
          </w:rPr>
          <w:tab/>
        </w:r>
        <w:r w:rsidR="008838C0">
          <w:rPr>
            <w:noProof/>
            <w:webHidden/>
          </w:rPr>
          <w:fldChar w:fldCharType="begin"/>
        </w:r>
        <w:r w:rsidR="008838C0">
          <w:rPr>
            <w:noProof/>
            <w:webHidden/>
          </w:rPr>
          <w:instrText xml:space="preserve"> PAGEREF _Toc531729549 \h </w:instrText>
        </w:r>
        <w:r w:rsidR="008838C0">
          <w:rPr>
            <w:noProof/>
            <w:webHidden/>
          </w:rPr>
        </w:r>
        <w:r w:rsidR="008838C0">
          <w:rPr>
            <w:noProof/>
            <w:webHidden/>
          </w:rPr>
          <w:fldChar w:fldCharType="separate"/>
        </w:r>
        <w:r w:rsidR="008838C0">
          <w:rPr>
            <w:noProof/>
            <w:webHidden/>
          </w:rPr>
          <w:t>30</w:t>
        </w:r>
        <w:r w:rsidR="008838C0">
          <w:rPr>
            <w:noProof/>
            <w:webHidden/>
          </w:rPr>
          <w:fldChar w:fldCharType="end"/>
        </w:r>
      </w:hyperlink>
    </w:p>
    <w:p w14:paraId="6ACB4B74" w14:textId="66AB3AF5" w:rsidR="008838C0" w:rsidRDefault="00073F33">
      <w:pPr>
        <w:pStyle w:val="TableofFigures"/>
        <w:tabs>
          <w:tab w:val="right" w:leader="dot" w:pos="9016"/>
        </w:tabs>
        <w:rPr>
          <w:noProof/>
        </w:rPr>
      </w:pPr>
      <w:hyperlink w:anchor="_Toc531729550"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4</w:t>
        </w:r>
        <w:r w:rsidR="008838C0" w:rsidRPr="00901CB0">
          <w:rPr>
            <w:rStyle w:val="Hyperlink"/>
            <w:noProof/>
          </w:rPr>
          <w:noBreakHyphen/>
          <w:t>6: Software components and descriptions</w:t>
        </w:r>
        <w:r w:rsidR="008838C0">
          <w:rPr>
            <w:noProof/>
            <w:webHidden/>
          </w:rPr>
          <w:tab/>
        </w:r>
        <w:r w:rsidR="008838C0">
          <w:rPr>
            <w:noProof/>
            <w:webHidden/>
          </w:rPr>
          <w:fldChar w:fldCharType="begin"/>
        </w:r>
        <w:r w:rsidR="008838C0">
          <w:rPr>
            <w:noProof/>
            <w:webHidden/>
          </w:rPr>
          <w:instrText xml:space="preserve"> PAGEREF _Toc531729550 \h </w:instrText>
        </w:r>
        <w:r w:rsidR="008838C0">
          <w:rPr>
            <w:noProof/>
            <w:webHidden/>
          </w:rPr>
        </w:r>
        <w:r w:rsidR="008838C0">
          <w:rPr>
            <w:noProof/>
            <w:webHidden/>
          </w:rPr>
          <w:fldChar w:fldCharType="separate"/>
        </w:r>
        <w:r w:rsidR="008838C0">
          <w:rPr>
            <w:noProof/>
            <w:webHidden/>
          </w:rPr>
          <w:t>32</w:t>
        </w:r>
        <w:r w:rsidR="008838C0">
          <w:rPr>
            <w:noProof/>
            <w:webHidden/>
          </w:rPr>
          <w:fldChar w:fldCharType="end"/>
        </w:r>
      </w:hyperlink>
    </w:p>
    <w:p w14:paraId="141A8686" w14:textId="4EF59436" w:rsidR="008838C0" w:rsidRDefault="00073F33">
      <w:pPr>
        <w:pStyle w:val="TableofFigures"/>
        <w:tabs>
          <w:tab w:val="right" w:leader="dot" w:pos="9016"/>
        </w:tabs>
        <w:rPr>
          <w:noProof/>
        </w:rPr>
      </w:pPr>
      <w:hyperlink w:anchor="_Toc531729551"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5</w:t>
        </w:r>
        <w:r w:rsidR="008838C0" w:rsidRPr="00901CB0">
          <w:rPr>
            <w:rStyle w:val="Hyperlink"/>
            <w:noProof/>
          </w:rPr>
          <w:noBreakHyphen/>
          <w:t>1: Milestone Fall 2018</w:t>
        </w:r>
        <w:r w:rsidR="008838C0">
          <w:rPr>
            <w:noProof/>
            <w:webHidden/>
          </w:rPr>
          <w:tab/>
        </w:r>
        <w:r w:rsidR="008838C0">
          <w:rPr>
            <w:noProof/>
            <w:webHidden/>
          </w:rPr>
          <w:fldChar w:fldCharType="begin"/>
        </w:r>
        <w:r w:rsidR="008838C0">
          <w:rPr>
            <w:noProof/>
            <w:webHidden/>
          </w:rPr>
          <w:instrText xml:space="preserve"> PAGEREF _Toc531729551 \h </w:instrText>
        </w:r>
        <w:r w:rsidR="008838C0">
          <w:rPr>
            <w:noProof/>
            <w:webHidden/>
          </w:rPr>
        </w:r>
        <w:r w:rsidR="008838C0">
          <w:rPr>
            <w:noProof/>
            <w:webHidden/>
          </w:rPr>
          <w:fldChar w:fldCharType="separate"/>
        </w:r>
        <w:r w:rsidR="008838C0">
          <w:rPr>
            <w:noProof/>
            <w:webHidden/>
          </w:rPr>
          <w:t>33</w:t>
        </w:r>
        <w:r w:rsidR="008838C0">
          <w:rPr>
            <w:noProof/>
            <w:webHidden/>
          </w:rPr>
          <w:fldChar w:fldCharType="end"/>
        </w:r>
      </w:hyperlink>
    </w:p>
    <w:p w14:paraId="58A76D03" w14:textId="4405009B" w:rsidR="008838C0" w:rsidRDefault="00073F33">
      <w:pPr>
        <w:pStyle w:val="TableofFigures"/>
        <w:tabs>
          <w:tab w:val="right" w:leader="dot" w:pos="9016"/>
        </w:tabs>
        <w:rPr>
          <w:noProof/>
        </w:rPr>
      </w:pPr>
      <w:hyperlink w:anchor="_Toc531729552"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5</w:t>
        </w:r>
        <w:r w:rsidR="008838C0" w:rsidRPr="00901CB0">
          <w:rPr>
            <w:rStyle w:val="Hyperlink"/>
            <w:noProof/>
          </w:rPr>
          <w:noBreakHyphen/>
          <w:t>2: Milestone Spring 2019</w:t>
        </w:r>
        <w:r w:rsidR="008838C0">
          <w:rPr>
            <w:noProof/>
            <w:webHidden/>
          </w:rPr>
          <w:tab/>
        </w:r>
        <w:r w:rsidR="008838C0">
          <w:rPr>
            <w:noProof/>
            <w:webHidden/>
          </w:rPr>
          <w:fldChar w:fldCharType="begin"/>
        </w:r>
        <w:r w:rsidR="008838C0">
          <w:rPr>
            <w:noProof/>
            <w:webHidden/>
          </w:rPr>
          <w:instrText xml:space="preserve"> PAGEREF _Toc531729552 \h </w:instrText>
        </w:r>
        <w:r w:rsidR="008838C0">
          <w:rPr>
            <w:noProof/>
            <w:webHidden/>
          </w:rPr>
        </w:r>
        <w:r w:rsidR="008838C0">
          <w:rPr>
            <w:noProof/>
            <w:webHidden/>
          </w:rPr>
          <w:fldChar w:fldCharType="separate"/>
        </w:r>
        <w:r w:rsidR="008838C0">
          <w:rPr>
            <w:noProof/>
            <w:webHidden/>
          </w:rPr>
          <w:t>34</w:t>
        </w:r>
        <w:r w:rsidR="008838C0">
          <w:rPr>
            <w:noProof/>
            <w:webHidden/>
          </w:rPr>
          <w:fldChar w:fldCharType="end"/>
        </w:r>
      </w:hyperlink>
    </w:p>
    <w:p w14:paraId="2A0DFDFC" w14:textId="744DA547" w:rsidR="008838C0" w:rsidRDefault="00073F33">
      <w:pPr>
        <w:pStyle w:val="TableofFigures"/>
        <w:tabs>
          <w:tab w:val="right" w:leader="dot" w:pos="9016"/>
        </w:tabs>
        <w:rPr>
          <w:noProof/>
        </w:rPr>
      </w:pPr>
      <w:hyperlink w:anchor="_Toc531729553"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5</w:t>
        </w:r>
        <w:r w:rsidR="008838C0" w:rsidRPr="00901CB0">
          <w:rPr>
            <w:rStyle w:val="Hyperlink"/>
            <w:noProof/>
          </w:rPr>
          <w:noBreakHyphen/>
          <w:t>3: Timeline Fall 2018</w:t>
        </w:r>
        <w:r w:rsidR="008838C0">
          <w:rPr>
            <w:noProof/>
            <w:webHidden/>
          </w:rPr>
          <w:tab/>
        </w:r>
        <w:r w:rsidR="008838C0">
          <w:rPr>
            <w:noProof/>
            <w:webHidden/>
          </w:rPr>
          <w:fldChar w:fldCharType="begin"/>
        </w:r>
        <w:r w:rsidR="008838C0">
          <w:rPr>
            <w:noProof/>
            <w:webHidden/>
          </w:rPr>
          <w:instrText xml:space="preserve"> PAGEREF _Toc531729553 \h </w:instrText>
        </w:r>
        <w:r w:rsidR="008838C0">
          <w:rPr>
            <w:noProof/>
            <w:webHidden/>
          </w:rPr>
        </w:r>
        <w:r w:rsidR="008838C0">
          <w:rPr>
            <w:noProof/>
            <w:webHidden/>
          </w:rPr>
          <w:fldChar w:fldCharType="separate"/>
        </w:r>
        <w:r w:rsidR="008838C0">
          <w:rPr>
            <w:noProof/>
            <w:webHidden/>
          </w:rPr>
          <w:t>35</w:t>
        </w:r>
        <w:r w:rsidR="008838C0">
          <w:rPr>
            <w:noProof/>
            <w:webHidden/>
          </w:rPr>
          <w:fldChar w:fldCharType="end"/>
        </w:r>
      </w:hyperlink>
    </w:p>
    <w:p w14:paraId="75D5639E" w14:textId="66B59BAA" w:rsidR="008838C0" w:rsidRDefault="00073F33">
      <w:pPr>
        <w:pStyle w:val="TableofFigures"/>
        <w:tabs>
          <w:tab w:val="right" w:leader="dot" w:pos="9016"/>
        </w:tabs>
        <w:rPr>
          <w:noProof/>
        </w:rPr>
      </w:pPr>
      <w:hyperlink w:anchor="_Toc531729554"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5</w:t>
        </w:r>
        <w:r w:rsidR="008838C0" w:rsidRPr="00901CB0">
          <w:rPr>
            <w:rStyle w:val="Hyperlink"/>
            <w:noProof/>
          </w:rPr>
          <w:noBreakHyphen/>
          <w:t>4: Timeline Spring 2019</w:t>
        </w:r>
        <w:r w:rsidR="008838C0">
          <w:rPr>
            <w:noProof/>
            <w:webHidden/>
          </w:rPr>
          <w:tab/>
        </w:r>
        <w:r w:rsidR="008838C0">
          <w:rPr>
            <w:noProof/>
            <w:webHidden/>
          </w:rPr>
          <w:fldChar w:fldCharType="begin"/>
        </w:r>
        <w:r w:rsidR="008838C0">
          <w:rPr>
            <w:noProof/>
            <w:webHidden/>
          </w:rPr>
          <w:instrText xml:space="preserve"> PAGEREF _Toc531729554 \h </w:instrText>
        </w:r>
        <w:r w:rsidR="008838C0">
          <w:rPr>
            <w:noProof/>
            <w:webHidden/>
          </w:rPr>
        </w:r>
        <w:r w:rsidR="008838C0">
          <w:rPr>
            <w:noProof/>
            <w:webHidden/>
          </w:rPr>
          <w:fldChar w:fldCharType="separate"/>
        </w:r>
        <w:r w:rsidR="008838C0">
          <w:rPr>
            <w:noProof/>
            <w:webHidden/>
          </w:rPr>
          <w:t>39</w:t>
        </w:r>
        <w:r w:rsidR="008838C0">
          <w:rPr>
            <w:noProof/>
            <w:webHidden/>
          </w:rPr>
          <w:fldChar w:fldCharType="end"/>
        </w:r>
      </w:hyperlink>
    </w:p>
    <w:p w14:paraId="165B91A6" w14:textId="7A649161" w:rsidR="008838C0" w:rsidRDefault="00073F33">
      <w:pPr>
        <w:pStyle w:val="TableofFigures"/>
        <w:tabs>
          <w:tab w:val="right" w:leader="dot" w:pos="9016"/>
        </w:tabs>
        <w:rPr>
          <w:noProof/>
        </w:rPr>
      </w:pPr>
      <w:hyperlink w:anchor="_Toc531729555" w:history="1">
        <w:r w:rsidR="008838C0" w:rsidRPr="00901CB0">
          <w:rPr>
            <w:rStyle w:val="Hyperlink"/>
            <w:noProof/>
          </w:rPr>
          <w:t xml:space="preserve">Table </w:t>
        </w:r>
        <w:r w:rsidR="008838C0" w:rsidRPr="00901CB0">
          <w:rPr>
            <w:rStyle w:val="Hyperlink"/>
            <w:rFonts w:hint="eastAsia"/>
            <w:noProof/>
            <w:cs/>
          </w:rPr>
          <w:t>‎</w:t>
        </w:r>
        <w:r w:rsidR="008838C0" w:rsidRPr="00901CB0">
          <w:rPr>
            <w:rStyle w:val="Hyperlink"/>
            <w:noProof/>
          </w:rPr>
          <w:t>5</w:t>
        </w:r>
        <w:r w:rsidR="008838C0" w:rsidRPr="00901CB0">
          <w:rPr>
            <w:rStyle w:val="Hyperlink"/>
            <w:noProof/>
          </w:rPr>
          <w:noBreakHyphen/>
          <w:t>5: Risks and solutions</w:t>
        </w:r>
        <w:r w:rsidR="008838C0">
          <w:rPr>
            <w:noProof/>
            <w:webHidden/>
          </w:rPr>
          <w:tab/>
        </w:r>
        <w:r w:rsidR="008838C0">
          <w:rPr>
            <w:noProof/>
            <w:webHidden/>
          </w:rPr>
          <w:fldChar w:fldCharType="begin"/>
        </w:r>
        <w:r w:rsidR="008838C0">
          <w:rPr>
            <w:noProof/>
            <w:webHidden/>
          </w:rPr>
          <w:instrText xml:space="preserve"> PAGEREF _Toc531729555 \h </w:instrText>
        </w:r>
        <w:r w:rsidR="008838C0">
          <w:rPr>
            <w:noProof/>
            <w:webHidden/>
          </w:rPr>
        </w:r>
        <w:r w:rsidR="008838C0">
          <w:rPr>
            <w:noProof/>
            <w:webHidden/>
          </w:rPr>
          <w:fldChar w:fldCharType="separate"/>
        </w:r>
        <w:r w:rsidR="008838C0">
          <w:rPr>
            <w:noProof/>
            <w:webHidden/>
          </w:rPr>
          <w:t>42</w:t>
        </w:r>
        <w:r w:rsidR="008838C0">
          <w:rPr>
            <w:noProof/>
            <w:webHidden/>
          </w:rPr>
          <w:fldChar w:fldCharType="end"/>
        </w:r>
      </w:hyperlink>
    </w:p>
    <w:p w14:paraId="7C06B3D2" w14:textId="02CCA933" w:rsidR="00796232" w:rsidRPr="00C01B29" w:rsidRDefault="00B102D4">
      <w:pPr>
        <w:rPr>
          <w:rFonts w:asciiTheme="majorHAnsi" w:eastAsiaTheme="majorEastAsia" w:hAnsiTheme="majorHAnsi" w:cstheme="majorBidi"/>
          <w:b/>
          <w:bCs/>
          <w:color w:val="365F91" w:themeColor="accent1" w:themeShade="BF"/>
          <w:sz w:val="28"/>
          <w:szCs w:val="28"/>
        </w:rPr>
      </w:pPr>
      <w:r w:rsidRPr="00C01B29">
        <w:rPr>
          <w:rFonts w:asciiTheme="majorHAnsi" w:eastAsiaTheme="majorEastAsia" w:hAnsiTheme="majorHAnsi" w:cstheme="majorBidi"/>
          <w:b/>
          <w:bCs/>
          <w:color w:val="365F91" w:themeColor="accent1" w:themeShade="BF"/>
          <w:sz w:val="28"/>
          <w:szCs w:val="28"/>
        </w:rPr>
        <w:fldChar w:fldCharType="end"/>
      </w:r>
    </w:p>
    <w:p w14:paraId="7C06B3D3" w14:textId="77777777" w:rsidR="002A2D87" w:rsidRPr="00C01B29" w:rsidRDefault="002A2D87">
      <w:pPr>
        <w:sectPr w:rsidR="002A2D87" w:rsidRPr="00C01B29" w:rsidSect="002A2D87">
          <w:footerReference w:type="default" r:id="rId35"/>
          <w:pgSz w:w="11906" w:h="16838"/>
          <w:pgMar w:top="1440" w:right="1440" w:bottom="1440" w:left="1440" w:header="708" w:footer="708" w:gutter="0"/>
          <w:pgNumType w:fmt="lowerRoman"/>
          <w:cols w:space="708"/>
          <w:docGrid w:linePitch="360"/>
        </w:sectPr>
      </w:pPr>
    </w:p>
    <w:p w14:paraId="662B875A" w14:textId="07AC0ECA" w:rsidR="00DB6107" w:rsidRDefault="00DB6107" w:rsidP="00245817">
      <w:pPr>
        <w:pStyle w:val="Heading1"/>
        <w:numPr>
          <w:ilvl w:val="0"/>
          <w:numId w:val="1"/>
        </w:numPr>
        <w:spacing w:after="240"/>
      </w:pPr>
      <w:bookmarkStart w:id="11" w:name="_Toc368128749"/>
      <w:bookmarkStart w:id="12" w:name="_Toc274166446"/>
      <w:bookmarkStart w:id="13" w:name="_Toc274166450"/>
      <w:bookmarkStart w:id="14" w:name="_Toc532160957"/>
      <w:r w:rsidRPr="008E4462">
        <w:lastRenderedPageBreak/>
        <w:t>Introduction and Motivation</w:t>
      </w:r>
      <w:bookmarkEnd w:id="11"/>
      <w:bookmarkEnd w:id="14"/>
    </w:p>
    <w:p w14:paraId="0FAD191C" w14:textId="7D7D766A" w:rsidR="008E4462" w:rsidRPr="008E4462" w:rsidRDefault="008E4462" w:rsidP="009840F7">
      <w:r w:rsidRPr="00BD05E6">
        <w:t>W</w:t>
      </w:r>
      <w:r w:rsidR="00E632A2">
        <w:t>herever a person goes in the high population density areas</w:t>
      </w:r>
      <w:r w:rsidRPr="008E4462">
        <w:t xml:space="preserve">, a parking issue will most likely be present. That is because in this modern world, people tend to have their own vehicles. </w:t>
      </w:r>
      <w:r w:rsidR="009840F7">
        <w:t>As the number of cars in the modern world increase, more parking spaces are demanded.</w:t>
      </w:r>
      <w:r w:rsidR="009840F7" w:rsidRPr="008E4462" w:rsidDel="009840F7">
        <w:t xml:space="preserve"> </w:t>
      </w:r>
      <w:r w:rsidRPr="008E4462">
        <w:t xml:space="preserve">There is no difference in the case of Qatar as it is becoming a crowded country and one of those crowded places is Qatar University (QU). The number of students </w:t>
      </w:r>
      <w:r w:rsidR="00806FE3" w:rsidRPr="008E4462">
        <w:t>is</w:t>
      </w:r>
      <w:r w:rsidRPr="008E4462">
        <w:t xml:space="preserve"> increasing drastically each year in QU and as Qatar University students, we are motivated to come up with a solution for this problem.</w:t>
      </w:r>
    </w:p>
    <w:p w14:paraId="2EF48221" w14:textId="6FBB04F3" w:rsidR="00DB6107" w:rsidRPr="0090677A" w:rsidRDefault="00DB6107" w:rsidP="00ED520A">
      <w:pPr>
        <w:pStyle w:val="Heading2"/>
        <w:numPr>
          <w:ilvl w:val="1"/>
          <w:numId w:val="1"/>
        </w:numPr>
        <w:tabs>
          <w:tab w:val="left" w:pos="540"/>
        </w:tabs>
        <w:spacing w:before="240" w:after="240"/>
        <w:ind w:left="540" w:hanging="540"/>
        <w:rPr>
          <w:color w:val="365F91" w:themeColor="accent1" w:themeShade="BF"/>
        </w:rPr>
      </w:pPr>
      <w:bookmarkStart w:id="15" w:name="_Toc368128750"/>
      <w:bookmarkStart w:id="16" w:name="_Toc532160958"/>
      <w:bookmarkEnd w:id="12"/>
      <w:r w:rsidRPr="0090677A">
        <w:rPr>
          <w:color w:val="365F91" w:themeColor="accent1" w:themeShade="BF"/>
        </w:rPr>
        <w:t>Problem statement</w:t>
      </w:r>
      <w:bookmarkEnd w:id="15"/>
      <w:bookmarkEnd w:id="16"/>
    </w:p>
    <w:p w14:paraId="50C17519" w14:textId="77777777" w:rsidR="00D14BD2" w:rsidRDefault="00D14BD2" w:rsidP="00D62020">
      <w:pPr>
        <w:autoSpaceDE w:val="0"/>
        <w:autoSpaceDN w:val="0"/>
        <w:adjustRightInd w:val="0"/>
        <w:spacing w:after="0"/>
        <w:rPr>
          <w:rFonts w:cstheme="minorHAnsi"/>
          <w:bCs/>
        </w:rPr>
      </w:pPr>
      <w:r>
        <w:rPr>
          <w:rFonts w:cstheme="minorHAnsi"/>
          <w:bCs/>
        </w:rPr>
        <w:t>In Qatar U</w:t>
      </w:r>
      <w:r w:rsidRPr="00D75F75">
        <w:rPr>
          <w:rFonts w:cstheme="minorHAnsi"/>
          <w:bCs/>
        </w:rPr>
        <w:t>niversity</w:t>
      </w:r>
      <w:r>
        <w:rPr>
          <w:rFonts w:cstheme="minorHAnsi"/>
          <w:bCs/>
        </w:rPr>
        <w:t xml:space="preserve"> (QU)</w:t>
      </w:r>
      <w:r w:rsidRPr="00D75F75">
        <w:rPr>
          <w:rFonts w:cstheme="minorHAnsi"/>
          <w:bCs/>
        </w:rPr>
        <w:t xml:space="preserve">, there is an ever-increasing number of students annually, which leads to </w:t>
      </w:r>
      <w:r>
        <w:rPr>
          <w:rFonts w:cstheme="minorHAnsi"/>
          <w:bCs/>
        </w:rPr>
        <w:t xml:space="preserve">an increase </w:t>
      </w:r>
      <w:r w:rsidRPr="00D75F75">
        <w:rPr>
          <w:rFonts w:cstheme="minorHAnsi"/>
          <w:bCs/>
        </w:rPr>
        <w:t>in th</w:t>
      </w:r>
      <w:r>
        <w:rPr>
          <w:rFonts w:cstheme="minorHAnsi"/>
          <w:bCs/>
        </w:rPr>
        <w:t xml:space="preserve">e number of vehicles arriving at the </w:t>
      </w:r>
      <w:r w:rsidRPr="00D75F75">
        <w:rPr>
          <w:rFonts w:cstheme="minorHAnsi"/>
          <w:bCs/>
        </w:rPr>
        <w:t xml:space="preserve">campus as well. </w:t>
      </w:r>
      <w:r w:rsidRPr="00C31836">
        <w:rPr>
          <w:rFonts w:cstheme="minorHAnsi"/>
          <w:bCs/>
        </w:rPr>
        <w:t>According to the Ministry of Education’s 2012 statistics,</w:t>
      </w:r>
      <w:r w:rsidRPr="00D75F75">
        <w:rPr>
          <w:rFonts w:cstheme="minorHAnsi"/>
          <w:bCs/>
        </w:rPr>
        <w:t xml:space="preserve"> the number of students </w:t>
      </w:r>
      <w:r>
        <w:rPr>
          <w:rFonts w:cstheme="minorHAnsi"/>
          <w:bCs/>
        </w:rPr>
        <w:t xml:space="preserve">attending QU </w:t>
      </w:r>
      <w:r w:rsidRPr="00D75F75">
        <w:rPr>
          <w:rFonts w:cstheme="minorHAnsi"/>
          <w:bCs/>
        </w:rPr>
        <w:t>has</w:t>
      </w:r>
      <w:r>
        <w:rPr>
          <w:rFonts w:cstheme="minorHAnsi"/>
          <w:bCs/>
        </w:rPr>
        <w:t xml:space="preserve"> exceeded ten thousand </w:t>
      </w:r>
      <w:r w:rsidRPr="00486328">
        <w:rPr>
          <w:rFonts w:cstheme="minorHAnsi"/>
          <w:bCs/>
        </w:rPr>
        <w:t>students [1] and is only increasing with each passing year, not to mention the number of staff and faculty that also need parking for their vehicles. Today, the number of students in Qatar University has reached more than 20,000 [2]. As</w:t>
      </w:r>
      <w:r>
        <w:rPr>
          <w:rFonts w:cstheme="minorHAnsi"/>
          <w:bCs/>
        </w:rPr>
        <w:t xml:space="preserve"> a result, there has been a rapid increase in</w:t>
      </w:r>
      <w:r w:rsidRPr="00D75F75">
        <w:rPr>
          <w:rFonts w:cstheme="minorHAnsi"/>
          <w:bCs/>
        </w:rPr>
        <w:t xml:space="preserve"> </w:t>
      </w:r>
      <w:r>
        <w:rPr>
          <w:rFonts w:cstheme="minorHAnsi"/>
          <w:bCs/>
        </w:rPr>
        <w:t xml:space="preserve">the number of people and their vehicles on campus, and with the limited </w:t>
      </w:r>
      <w:r w:rsidRPr="00D75F75">
        <w:rPr>
          <w:rFonts w:cstheme="minorHAnsi"/>
          <w:bCs/>
        </w:rPr>
        <w:t>available parking space</w:t>
      </w:r>
      <w:r>
        <w:rPr>
          <w:rFonts w:cstheme="minorHAnsi"/>
          <w:bCs/>
        </w:rPr>
        <w:t>s</w:t>
      </w:r>
      <w:r w:rsidRPr="00D75F75">
        <w:rPr>
          <w:rFonts w:cstheme="minorHAnsi"/>
          <w:bCs/>
        </w:rPr>
        <w:t xml:space="preserve">, parking problems </w:t>
      </w:r>
      <w:r>
        <w:rPr>
          <w:rFonts w:cstheme="minorHAnsi"/>
          <w:bCs/>
        </w:rPr>
        <w:t>were</w:t>
      </w:r>
      <w:r w:rsidRPr="00D75F75">
        <w:rPr>
          <w:rFonts w:cstheme="minorHAnsi"/>
          <w:bCs/>
        </w:rPr>
        <w:t xml:space="preserve"> bound to exist. </w:t>
      </w:r>
    </w:p>
    <w:p w14:paraId="28B62C81" w14:textId="77777777" w:rsidR="00D14BD2" w:rsidRPr="00D75F75" w:rsidRDefault="00D14BD2" w:rsidP="00D62020">
      <w:pPr>
        <w:autoSpaceDE w:val="0"/>
        <w:autoSpaceDN w:val="0"/>
        <w:adjustRightInd w:val="0"/>
        <w:spacing w:after="0"/>
        <w:rPr>
          <w:rFonts w:cstheme="minorHAnsi"/>
          <w:bCs/>
        </w:rPr>
      </w:pPr>
    </w:p>
    <w:p w14:paraId="6FD62455" w14:textId="77777777" w:rsidR="00D14BD2" w:rsidRDefault="00D14BD2" w:rsidP="00D62020">
      <w:pPr>
        <w:autoSpaceDE w:val="0"/>
        <w:autoSpaceDN w:val="0"/>
        <w:adjustRightInd w:val="0"/>
        <w:spacing w:after="0"/>
        <w:rPr>
          <w:rFonts w:cstheme="minorHAnsi"/>
          <w:bCs/>
        </w:rPr>
      </w:pPr>
      <w:r w:rsidRPr="00EE0F28">
        <w:t xml:space="preserve">Finding a parking space in Qatar University has become a real problem in recent years and </w:t>
      </w:r>
      <w:r w:rsidRPr="00EE0F28">
        <w:rPr>
          <w:lang w:bidi="ar-QA"/>
        </w:rPr>
        <w:t>has turned into a</w:t>
      </w:r>
      <w:r w:rsidRPr="00EE0F28">
        <w:t xml:space="preserve"> topic of concern among students and staff of the University.</w:t>
      </w:r>
      <w:r>
        <w:t xml:space="preserve"> </w:t>
      </w:r>
      <w:r w:rsidRPr="00D75F75">
        <w:rPr>
          <w:rFonts w:cstheme="minorHAnsi"/>
          <w:bCs/>
        </w:rPr>
        <w:t>To assess the severity of the parking problem, an online survey was shared with</w:t>
      </w:r>
      <w:r>
        <w:rPr>
          <w:rFonts w:cstheme="minorHAnsi"/>
          <w:bCs/>
        </w:rPr>
        <w:t xml:space="preserve"> Qatar</w:t>
      </w:r>
      <w:r w:rsidRPr="00D75F75">
        <w:rPr>
          <w:rFonts w:cstheme="minorHAnsi"/>
          <w:bCs/>
        </w:rPr>
        <w:t xml:space="preserve"> </w:t>
      </w:r>
      <w:r>
        <w:rPr>
          <w:rFonts w:cstheme="minorHAnsi"/>
          <w:bCs/>
        </w:rPr>
        <w:t>University students</w:t>
      </w:r>
      <w:r w:rsidRPr="00D75F75">
        <w:rPr>
          <w:rFonts w:cstheme="minorHAnsi"/>
          <w:bCs/>
        </w:rPr>
        <w:t xml:space="preserve">. We will </w:t>
      </w:r>
      <w:r>
        <w:rPr>
          <w:rFonts w:cstheme="minorHAnsi"/>
          <w:bCs/>
        </w:rPr>
        <w:t xml:space="preserve">share and explain </w:t>
      </w:r>
      <w:r w:rsidRPr="00D75F75">
        <w:rPr>
          <w:rFonts w:cstheme="minorHAnsi"/>
          <w:bCs/>
        </w:rPr>
        <w:t>the results throughout this section. The fi</w:t>
      </w:r>
      <w:r>
        <w:rPr>
          <w:rFonts w:cstheme="minorHAnsi"/>
          <w:bCs/>
        </w:rPr>
        <w:t>rst question answered by Qatar U</w:t>
      </w:r>
      <w:r w:rsidRPr="00D75F75">
        <w:rPr>
          <w:rFonts w:cstheme="minorHAnsi"/>
          <w:bCs/>
        </w:rPr>
        <w:t>niversity students in our survey</w:t>
      </w:r>
      <w:r>
        <w:rPr>
          <w:rFonts w:cstheme="minorHAnsi"/>
          <w:bCs/>
        </w:rPr>
        <w:t xml:space="preserve"> in Figure 1-1 proves that there i</w:t>
      </w:r>
      <w:r w:rsidRPr="00D75F75">
        <w:rPr>
          <w:rFonts w:cstheme="minorHAnsi"/>
          <w:bCs/>
        </w:rPr>
        <w:t>s a real problem in finding</w:t>
      </w:r>
      <w:r>
        <w:rPr>
          <w:rFonts w:cstheme="minorHAnsi"/>
          <w:bCs/>
        </w:rPr>
        <w:t xml:space="preserve"> a vacant</w:t>
      </w:r>
      <w:r w:rsidRPr="00D75F75">
        <w:rPr>
          <w:rFonts w:cstheme="minorHAnsi"/>
          <w:bCs/>
        </w:rPr>
        <w:t xml:space="preserve"> parkin</w:t>
      </w:r>
      <w:r>
        <w:rPr>
          <w:rFonts w:cstheme="minorHAnsi"/>
          <w:bCs/>
        </w:rPr>
        <w:t>g spot inside the campus.</w:t>
      </w:r>
    </w:p>
    <w:p w14:paraId="053CB80F" w14:textId="77777777" w:rsidR="00D14BD2" w:rsidRDefault="00D14BD2" w:rsidP="00D14BD2">
      <w:pPr>
        <w:autoSpaceDE w:val="0"/>
        <w:autoSpaceDN w:val="0"/>
        <w:adjustRightInd w:val="0"/>
        <w:spacing w:after="0" w:line="240" w:lineRule="auto"/>
        <w:rPr>
          <w:rFonts w:cstheme="minorHAnsi"/>
          <w:bCs/>
        </w:rPr>
      </w:pPr>
    </w:p>
    <w:p w14:paraId="0D108034" w14:textId="4D13142C" w:rsidR="00316387" w:rsidRDefault="00D14BD2" w:rsidP="00316387">
      <w:pPr>
        <w:keepNext/>
        <w:autoSpaceDE w:val="0"/>
        <w:autoSpaceDN w:val="0"/>
        <w:adjustRightInd w:val="0"/>
        <w:spacing w:after="0" w:line="240" w:lineRule="auto"/>
        <w:jc w:val="center"/>
      </w:pPr>
      <w:r>
        <w:rPr>
          <w:noProof/>
        </w:rPr>
        <w:drawing>
          <wp:inline distT="0" distB="0" distL="0" distR="0" wp14:anchorId="0CFCBBE8" wp14:editId="68F142E1">
            <wp:extent cx="5210792" cy="2431777"/>
            <wp:effectExtent l="25400" t="25400" r="22225" b="32385"/>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4230" b="5694"/>
                    <a:stretch/>
                  </pic:blipFill>
                  <pic:spPr bwMode="auto">
                    <a:xfrm>
                      <a:off x="0" y="0"/>
                      <a:ext cx="5258903" cy="2454229"/>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39B8DE0F" w14:textId="77777777" w:rsidR="004F628F" w:rsidRDefault="004F628F" w:rsidP="00D14BD2">
      <w:pPr>
        <w:pStyle w:val="Caption"/>
        <w:jc w:val="center"/>
      </w:pPr>
    </w:p>
    <w:p w14:paraId="64BA7F2D" w14:textId="0A9FA20F" w:rsidR="00D14BD2" w:rsidRPr="004F628F" w:rsidRDefault="00D14BD2" w:rsidP="004F628F">
      <w:pPr>
        <w:pStyle w:val="Caption"/>
        <w:jc w:val="center"/>
      </w:pPr>
      <w:bookmarkStart w:id="17" w:name="_Toc531732092"/>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1</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w:t>
      </w:r>
      <w:r w:rsidR="002B23D1">
        <w:rPr>
          <w:noProof/>
        </w:rPr>
        <w:fldChar w:fldCharType="end"/>
      </w:r>
      <w:r>
        <w:t xml:space="preserve">: </w:t>
      </w:r>
      <w:r w:rsidRPr="00570F25">
        <w:t>Statistics from Survey</w:t>
      </w:r>
      <w:bookmarkEnd w:id="17"/>
    </w:p>
    <w:p w14:paraId="76C32667" w14:textId="77777777" w:rsidR="00D14BD2" w:rsidRDefault="00D14BD2" w:rsidP="00D14BD2">
      <w:pPr>
        <w:autoSpaceDE w:val="0"/>
        <w:autoSpaceDN w:val="0"/>
        <w:adjustRightInd w:val="0"/>
        <w:spacing w:after="0" w:line="240" w:lineRule="auto"/>
        <w:rPr>
          <w:highlight w:val="yellow"/>
        </w:rPr>
      </w:pPr>
    </w:p>
    <w:p w14:paraId="28A3FEB0" w14:textId="77777777" w:rsidR="008E4462" w:rsidRDefault="008E4462" w:rsidP="007D549E">
      <w:pPr>
        <w:autoSpaceDE w:val="0"/>
        <w:autoSpaceDN w:val="0"/>
        <w:adjustRightInd w:val="0"/>
        <w:spacing w:after="0" w:line="240" w:lineRule="auto"/>
        <w:rPr>
          <w:b/>
          <w:bCs/>
          <w:u w:val="single"/>
        </w:rPr>
      </w:pPr>
    </w:p>
    <w:p w14:paraId="61ADC6CD" w14:textId="157AF209" w:rsidR="00D14BD2" w:rsidRDefault="00D14BD2" w:rsidP="007D549E">
      <w:pPr>
        <w:autoSpaceDE w:val="0"/>
        <w:autoSpaceDN w:val="0"/>
        <w:adjustRightInd w:val="0"/>
        <w:spacing w:after="0" w:line="240" w:lineRule="auto"/>
        <w:rPr>
          <w:b/>
          <w:bCs/>
          <w:u w:val="single"/>
        </w:rPr>
      </w:pPr>
      <w:r w:rsidRPr="007D549E">
        <w:rPr>
          <w:b/>
          <w:bCs/>
          <w:u w:val="single"/>
        </w:rPr>
        <w:lastRenderedPageBreak/>
        <w:t>Local media</w:t>
      </w:r>
    </w:p>
    <w:p w14:paraId="3FE674E1" w14:textId="77777777" w:rsidR="007D549E" w:rsidRPr="007D549E" w:rsidRDefault="007D549E" w:rsidP="007D549E">
      <w:pPr>
        <w:autoSpaceDE w:val="0"/>
        <w:autoSpaceDN w:val="0"/>
        <w:adjustRightInd w:val="0"/>
        <w:spacing w:after="0" w:line="240" w:lineRule="auto"/>
        <w:rPr>
          <w:b/>
          <w:bCs/>
          <w:u w:val="single"/>
        </w:rPr>
      </w:pPr>
    </w:p>
    <w:p w14:paraId="4F69C1A8" w14:textId="2C314576" w:rsidR="00D14BD2" w:rsidRPr="00D62020" w:rsidRDefault="00D14BD2" w:rsidP="00D62020">
      <w:pPr>
        <w:autoSpaceDE w:val="0"/>
        <w:autoSpaceDN w:val="0"/>
        <w:adjustRightInd w:val="0"/>
        <w:spacing w:after="0"/>
        <w:rPr>
          <w:rFonts w:cstheme="minorHAnsi"/>
          <w:bCs/>
        </w:rPr>
      </w:pPr>
      <w:r w:rsidRPr="00EE0F28">
        <w:t>The problem has surpassed the students' conversations to become the talk of the press and media in Qatar</w:t>
      </w:r>
      <w:r w:rsidRPr="00B84BA8">
        <w:rPr>
          <w:rFonts w:cstheme="minorHAnsi"/>
          <w:bCs/>
        </w:rPr>
        <w:t xml:space="preserve">. </w:t>
      </w:r>
      <w:r>
        <w:rPr>
          <w:rFonts w:cstheme="minorHAnsi"/>
          <w:bCs/>
        </w:rPr>
        <w:t xml:space="preserve">Figures </w:t>
      </w:r>
      <w:r w:rsidRPr="00E833D5">
        <w:rPr>
          <w:rFonts w:cstheme="minorHAnsi"/>
          <w:bCs/>
          <w:color w:val="000000" w:themeColor="text1"/>
        </w:rPr>
        <w:t xml:space="preserve">1-2 </w:t>
      </w:r>
      <w:r>
        <w:rPr>
          <w:rFonts w:cstheme="minorHAnsi"/>
          <w:bCs/>
          <w:color w:val="000000" w:themeColor="text1"/>
        </w:rPr>
        <w:t xml:space="preserve">up to </w:t>
      </w:r>
      <w:r w:rsidRPr="00E833D5">
        <w:rPr>
          <w:rFonts w:cstheme="minorHAnsi"/>
          <w:bCs/>
          <w:color w:val="000000" w:themeColor="text1"/>
        </w:rPr>
        <w:t>1-7</w:t>
      </w:r>
      <w:r>
        <w:rPr>
          <w:rFonts w:cstheme="minorHAnsi"/>
          <w:bCs/>
          <w:color w:val="000000" w:themeColor="text1"/>
        </w:rPr>
        <w:t>,</w:t>
      </w:r>
      <w:r>
        <w:rPr>
          <w:rFonts w:cstheme="minorHAnsi"/>
          <w:bCs/>
        </w:rPr>
        <w:t xml:space="preserve"> show Qatari newspapers </w:t>
      </w:r>
      <w:r w:rsidRPr="00B84BA8">
        <w:rPr>
          <w:rFonts w:cstheme="minorHAnsi"/>
          <w:bCs/>
        </w:rPr>
        <w:t>Al-Raya, Al-Watan, Al-</w:t>
      </w:r>
      <w:r>
        <w:rPr>
          <w:rFonts w:cstheme="minorHAnsi"/>
          <w:bCs/>
        </w:rPr>
        <w:t xml:space="preserve">Arab and Al-Sharq’s headlines about the parking problem </w:t>
      </w:r>
      <w:r w:rsidRPr="00B84BA8">
        <w:rPr>
          <w:rFonts w:cstheme="minorHAnsi"/>
          <w:bCs/>
        </w:rPr>
        <w:t>at Qatar University and its impact.</w:t>
      </w:r>
      <w:r>
        <w:rPr>
          <w:rFonts w:cstheme="minorHAnsi"/>
          <w:bCs/>
        </w:rPr>
        <w:t xml:space="preserve"> </w:t>
      </w:r>
      <w:r w:rsidRPr="00D75F75">
        <w:rPr>
          <w:rFonts w:cstheme="minorHAnsi"/>
          <w:bCs/>
        </w:rPr>
        <w:t xml:space="preserve">The </w:t>
      </w:r>
      <w:r>
        <w:rPr>
          <w:rFonts w:cstheme="minorHAnsi"/>
          <w:bCs/>
        </w:rPr>
        <w:t xml:space="preserve">articles highlighted that the </w:t>
      </w:r>
      <w:r w:rsidRPr="00D75F75">
        <w:rPr>
          <w:rFonts w:cstheme="minorHAnsi"/>
          <w:bCs/>
        </w:rPr>
        <w:t>effects of this problem were not</w:t>
      </w:r>
      <w:r>
        <w:rPr>
          <w:rFonts w:cstheme="minorHAnsi"/>
          <w:bCs/>
        </w:rPr>
        <w:t xml:space="preserve"> only</w:t>
      </w:r>
      <w:r w:rsidRPr="00D75F75">
        <w:rPr>
          <w:rFonts w:cstheme="minorHAnsi"/>
          <w:bCs/>
        </w:rPr>
        <w:t xml:space="preserve"> limited to students</w:t>
      </w:r>
      <w:r>
        <w:rPr>
          <w:rFonts w:cstheme="minorHAnsi"/>
          <w:bCs/>
        </w:rPr>
        <w:t xml:space="preserve"> and</w:t>
      </w:r>
      <w:r w:rsidRPr="00D75F75">
        <w:rPr>
          <w:rFonts w:cstheme="minorHAnsi"/>
          <w:bCs/>
        </w:rPr>
        <w:t xml:space="preserve"> staff</w:t>
      </w:r>
      <w:r>
        <w:rPr>
          <w:rFonts w:cstheme="minorHAnsi"/>
          <w:bCs/>
        </w:rPr>
        <w:t>, but also</w:t>
      </w:r>
      <w:r w:rsidRPr="00D75F75">
        <w:rPr>
          <w:rFonts w:cstheme="minorHAnsi"/>
          <w:bCs/>
        </w:rPr>
        <w:t xml:space="preserve"> impact</w:t>
      </w:r>
      <w:r>
        <w:rPr>
          <w:rFonts w:cstheme="minorHAnsi"/>
          <w:bCs/>
        </w:rPr>
        <w:t xml:space="preserve">ed the university’s visiting guests who come </w:t>
      </w:r>
      <w:r w:rsidRPr="00D75F75">
        <w:rPr>
          <w:rFonts w:cstheme="minorHAnsi"/>
          <w:bCs/>
        </w:rPr>
        <w:t>for events, cerem</w:t>
      </w:r>
      <w:r>
        <w:rPr>
          <w:rFonts w:cstheme="minorHAnsi"/>
          <w:bCs/>
        </w:rPr>
        <w:t>onies, seminars or conferences.</w:t>
      </w:r>
    </w:p>
    <w:p w14:paraId="094E14DA" w14:textId="77777777" w:rsidR="00D14BD2" w:rsidRDefault="00D14BD2" w:rsidP="00D14BD2">
      <w:pPr>
        <w:autoSpaceDE w:val="0"/>
        <w:autoSpaceDN w:val="0"/>
        <w:adjustRightInd w:val="0"/>
        <w:spacing w:after="0" w:line="240" w:lineRule="auto"/>
        <w:rPr>
          <w:rFonts w:cstheme="minorHAnsi"/>
          <w:bCs/>
          <w:color w:val="FF0000"/>
        </w:rPr>
      </w:pPr>
    </w:p>
    <w:p w14:paraId="1EB9944C" w14:textId="77777777" w:rsidR="00D14BD2" w:rsidRDefault="00D14BD2" w:rsidP="00D14BD2">
      <w:pPr>
        <w:autoSpaceDE w:val="0"/>
        <w:autoSpaceDN w:val="0"/>
        <w:adjustRightInd w:val="0"/>
        <w:spacing w:after="0" w:line="240" w:lineRule="auto"/>
        <w:rPr>
          <w:rFonts w:cstheme="minorHAnsi"/>
          <w:bCs/>
          <w:color w:val="FF0000"/>
        </w:rPr>
      </w:pPr>
    </w:p>
    <w:p w14:paraId="0093F2F8" w14:textId="21E0A0DD" w:rsidR="00D14BD2" w:rsidRDefault="00770A73" w:rsidP="00D14BD2">
      <w:pPr>
        <w:autoSpaceDE w:val="0"/>
        <w:autoSpaceDN w:val="0"/>
        <w:adjustRightInd w:val="0"/>
        <w:spacing w:after="0" w:line="240" w:lineRule="auto"/>
        <w:rPr>
          <w:rFonts w:cstheme="minorHAnsi"/>
          <w:bCs/>
          <w:color w:val="FF0000"/>
        </w:rPr>
      </w:pPr>
      <w:r>
        <w:rPr>
          <w:noProof/>
        </w:rPr>
        <w:drawing>
          <wp:anchor distT="0" distB="0" distL="114300" distR="114300" simplePos="0" relativeHeight="251831296" behindDoc="0" locked="0" layoutInCell="1" allowOverlap="1" wp14:anchorId="6ADC6EDC" wp14:editId="46E44FE8">
            <wp:simplePos x="0" y="0"/>
            <wp:positionH relativeFrom="column">
              <wp:posOffset>3135923</wp:posOffset>
            </wp:positionH>
            <wp:positionV relativeFrom="paragraph">
              <wp:posOffset>-181708</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53123" t="7817" r="1487" b="46438"/>
                    <a:stretch/>
                  </pic:blipFill>
                  <pic:spPr bwMode="auto">
                    <a:xfrm>
                      <a:off x="0" y="0"/>
                      <a:ext cx="2697438" cy="149614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549E">
        <w:rPr>
          <w:noProof/>
        </w:rPr>
        <w:drawing>
          <wp:anchor distT="0" distB="0" distL="114300" distR="114300" simplePos="0" relativeHeight="251833344" behindDoc="0" locked="0" layoutInCell="1" allowOverlap="1" wp14:anchorId="544C0BC9" wp14:editId="2DA113C5">
            <wp:simplePos x="0" y="0"/>
            <wp:positionH relativeFrom="column">
              <wp:posOffset>-275492</wp:posOffset>
            </wp:positionH>
            <wp:positionV relativeFrom="paragraph">
              <wp:posOffset>-175846</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8949" t="8181" r="9446" b="40903"/>
                    <a:stretch/>
                  </pic:blipFill>
                  <pic:spPr bwMode="auto">
                    <a:xfrm>
                      <a:off x="0" y="0"/>
                      <a:ext cx="2921572" cy="15098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DCD714" w14:textId="0FA8D557" w:rsidR="00D14BD2" w:rsidRDefault="00D14BD2" w:rsidP="00D14BD2">
      <w:pPr>
        <w:autoSpaceDE w:val="0"/>
        <w:autoSpaceDN w:val="0"/>
        <w:adjustRightInd w:val="0"/>
        <w:spacing w:after="0" w:line="240" w:lineRule="auto"/>
        <w:rPr>
          <w:rFonts w:cstheme="minorHAnsi"/>
          <w:bCs/>
          <w:color w:val="FF0000"/>
        </w:rPr>
      </w:pPr>
    </w:p>
    <w:p w14:paraId="213402F2" w14:textId="77777777" w:rsidR="00D14BD2" w:rsidRDefault="00D14BD2" w:rsidP="00D14BD2">
      <w:pPr>
        <w:autoSpaceDE w:val="0"/>
        <w:autoSpaceDN w:val="0"/>
        <w:adjustRightInd w:val="0"/>
        <w:spacing w:after="0" w:line="240" w:lineRule="auto"/>
        <w:rPr>
          <w:rFonts w:cstheme="minorHAnsi"/>
          <w:bCs/>
          <w:color w:val="FF0000"/>
        </w:rPr>
      </w:pPr>
    </w:p>
    <w:p w14:paraId="6361B356" w14:textId="77777777" w:rsidR="00D14BD2" w:rsidRDefault="00D14BD2" w:rsidP="00D14BD2">
      <w:pPr>
        <w:autoSpaceDE w:val="0"/>
        <w:autoSpaceDN w:val="0"/>
        <w:adjustRightInd w:val="0"/>
        <w:spacing w:after="0" w:line="240" w:lineRule="auto"/>
        <w:rPr>
          <w:rFonts w:cstheme="minorHAnsi"/>
          <w:bCs/>
          <w:color w:val="FF0000"/>
        </w:rPr>
      </w:pPr>
    </w:p>
    <w:p w14:paraId="3629D7A3" w14:textId="77777777" w:rsidR="00D14BD2" w:rsidRDefault="00D14BD2" w:rsidP="00D14BD2">
      <w:pPr>
        <w:autoSpaceDE w:val="0"/>
        <w:autoSpaceDN w:val="0"/>
        <w:adjustRightInd w:val="0"/>
        <w:spacing w:after="0" w:line="240" w:lineRule="auto"/>
        <w:rPr>
          <w:rFonts w:cstheme="minorHAnsi"/>
          <w:bCs/>
          <w:color w:val="FF0000"/>
        </w:rPr>
      </w:pPr>
    </w:p>
    <w:p w14:paraId="7E42698B" w14:textId="77777777" w:rsidR="00D14BD2" w:rsidRDefault="00D14BD2" w:rsidP="00D14BD2">
      <w:pPr>
        <w:autoSpaceDE w:val="0"/>
        <w:autoSpaceDN w:val="0"/>
        <w:adjustRightInd w:val="0"/>
        <w:spacing w:after="0" w:line="240" w:lineRule="auto"/>
        <w:rPr>
          <w:rFonts w:cstheme="minorHAnsi"/>
          <w:bCs/>
          <w:color w:val="FF0000"/>
        </w:rPr>
      </w:pPr>
    </w:p>
    <w:p w14:paraId="54D7F7D3" w14:textId="08B0B381" w:rsidR="00D14BD2" w:rsidRDefault="00D14BD2" w:rsidP="00D14BD2">
      <w:pPr>
        <w:autoSpaceDE w:val="0"/>
        <w:autoSpaceDN w:val="0"/>
        <w:adjustRightInd w:val="0"/>
        <w:spacing w:after="0" w:line="240" w:lineRule="auto"/>
        <w:rPr>
          <w:rFonts w:cstheme="minorHAnsi"/>
          <w:bCs/>
          <w:color w:val="FF0000"/>
        </w:rPr>
      </w:pPr>
    </w:p>
    <w:p w14:paraId="7C4B3D14" w14:textId="2E1BEFCE" w:rsidR="00D14BD2" w:rsidRDefault="007D54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36416" behindDoc="0" locked="0" layoutInCell="1" allowOverlap="1" wp14:anchorId="555C08F7" wp14:editId="6796C7DD">
                <wp:simplePos x="0" y="0"/>
                <wp:positionH relativeFrom="column">
                  <wp:posOffset>-548005</wp:posOffset>
                </wp:positionH>
                <wp:positionV relativeFrom="paragraph">
                  <wp:posOffset>165930</wp:posOffset>
                </wp:positionV>
                <wp:extent cx="3528060" cy="2667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528060" cy="266700"/>
                        </a:xfrm>
                        <a:prstGeom prst="rect">
                          <a:avLst/>
                        </a:prstGeom>
                        <a:solidFill>
                          <a:prstClr val="white"/>
                        </a:solidFill>
                        <a:ln>
                          <a:noFill/>
                        </a:ln>
                      </wps:spPr>
                      <wps:txbx>
                        <w:txbxContent>
                          <w:p w14:paraId="3B194C7F" w14:textId="54F5B9C8" w:rsidR="00073F33" w:rsidRDefault="00073F33" w:rsidP="00D14BD2">
                            <w:pPr>
                              <w:pStyle w:val="Caption"/>
                              <w:jc w:val="center"/>
                              <w:rPr>
                                <w:noProof/>
                              </w:rPr>
                            </w:pPr>
                            <w:bookmarkStart w:id="18" w:name="_Toc530432948"/>
                            <w:bookmarkStart w:id="19" w:name="_Toc53173209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255150">
                              <w:t>Article from Al-Sharq Newspaper</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C08F7" id="Text Box 18" o:spid="_x0000_s1027" type="#_x0000_t202" style="position:absolute;margin-left:-43.15pt;margin-top:13.05pt;width:277.8pt;height:21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" stroked="f">
                <v:textbox style="mso-fit-shape-to-text:t" inset="0,0,0,0">
                  <w:txbxContent>
                    <w:p w14:paraId="3B194C7F" w14:textId="54F5B9C8" w:rsidR="00073F33" w:rsidRDefault="00073F33" w:rsidP="00D14BD2">
                      <w:pPr>
                        <w:pStyle w:val="Caption"/>
                        <w:jc w:val="center"/>
                        <w:rPr>
                          <w:noProof/>
                        </w:rPr>
                      </w:pPr>
                      <w:bookmarkStart w:id="20" w:name="_Toc530432948"/>
                      <w:bookmarkStart w:id="21" w:name="_Toc531732093"/>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255150">
                        <w:t>Article from Al-Sharq Newspaper</w:t>
                      </w:r>
                      <w:bookmarkEnd w:id="20"/>
                      <w:bookmarkEnd w:id="21"/>
                    </w:p>
                  </w:txbxContent>
                </v:textbox>
              </v:shape>
            </w:pict>
          </mc:Fallback>
        </mc:AlternateContent>
      </w:r>
    </w:p>
    <w:p w14:paraId="6D7329E4" w14:textId="4564E37F" w:rsidR="00D14BD2" w:rsidRDefault="007D54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37440" behindDoc="0" locked="0" layoutInCell="1" allowOverlap="1" wp14:anchorId="64171CF6" wp14:editId="0789CE85">
                <wp:simplePos x="0" y="0"/>
                <wp:positionH relativeFrom="column">
                  <wp:posOffset>3027973</wp:posOffset>
                </wp:positionH>
                <wp:positionV relativeFrom="paragraph">
                  <wp:posOffset>9720</wp:posOffset>
                </wp:positionV>
                <wp:extent cx="2865755" cy="266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54986ED7" w14:textId="244111D0" w:rsidR="00073F33" w:rsidRDefault="00073F33" w:rsidP="00D14BD2">
                            <w:pPr>
                              <w:pStyle w:val="Caption"/>
                              <w:jc w:val="center"/>
                              <w:rPr>
                                <w:noProof/>
                              </w:rPr>
                            </w:pPr>
                            <w:bookmarkStart w:id="22" w:name="_Toc530432949"/>
                            <w:bookmarkStart w:id="23" w:name="_Toc53173209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4434FB">
                              <w:t>Headline from Al-Raya Newspaper</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71CF6" id="Text Box 19" o:spid="_x0000_s1028" type="#_x0000_t202" style="position:absolute;margin-left:238.4pt;margin-top:.75pt;width:225.65pt;height:21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" stroked="f">
                <v:textbox style="mso-fit-shape-to-text:t" inset="0,0,0,0">
                  <w:txbxContent>
                    <w:p w14:paraId="54986ED7" w14:textId="244111D0" w:rsidR="00073F33" w:rsidRDefault="00073F33" w:rsidP="00D14BD2">
                      <w:pPr>
                        <w:pStyle w:val="Caption"/>
                        <w:jc w:val="center"/>
                        <w:rPr>
                          <w:noProof/>
                        </w:rPr>
                      </w:pPr>
                      <w:bookmarkStart w:id="24" w:name="_Toc530432949"/>
                      <w:bookmarkStart w:id="25" w:name="_Toc53173209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t xml:space="preserve">: </w:t>
                      </w:r>
                      <w:r w:rsidRPr="004434FB">
                        <w:t>Headline from Al-Raya Newspaper</w:t>
                      </w:r>
                      <w:bookmarkEnd w:id="24"/>
                      <w:bookmarkEnd w:id="25"/>
                    </w:p>
                  </w:txbxContent>
                </v:textbox>
              </v:shape>
            </w:pict>
          </mc:Fallback>
        </mc:AlternateContent>
      </w:r>
    </w:p>
    <w:p w14:paraId="761AF2F5" w14:textId="0A908B80" w:rsidR="00D14BD2" w:rsidRDefault="0021779E" w:rsidP="00D14BD2">
      <w:pPr>
        <w:autoSpaceDE w:val="0"/>
        <w:autoSpaceDN w:val="0"/>
        <w:adjustRightInd w:val="0"/>
        <w:spacing w:after="0" w:line="240" w:lineRule="auto"/>
        <w:rPr>
          <w:rFonts w:cstheme="minorHAnsi"/>
          <w:bCs/>
          <w:color w:val="FF0000"/>
        </w:rPr>
      </w:pPr>
      <w:r>
        <w:rPr>
          <w:noProof/>
        </w:rPr>
        <w:drawing>
          <wp:anchor distT="0" distB="0" distL="114300" distR="114300" simplePos="0" relativeHeight="251829248" behindDoc="0" locked="0" layoutInCell="1" allowOverlap="1" wp14:anchorId="2A8714D9" wp14:editId="1283D957">
            <wp:simplePos x="0" y="0"/>
            <wp:positionH relativeFrom="column">
              <wp:posOffset>3147207</wp:posOffset>
            </wp:positionH>
            <wp:positionV relativeFrom="paragraph">
              <wp:posOffset>117914</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30272" behindDoc="0" locked="0" layoutInCell="1" allowOverlap="1" wp14:anchorId="7F5C674E" wp14:editId="7A60F8A5">
            <wp:simplePos x="0" y="0"/>
            <wp:positionH relativeFrom="column">
              <wp:posOffset>-303852</wp:posOffset>
            </wp:positionH>
            <wp:positionV relativeFrom="paragraph">
              <wp:posOffset>146881</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E786D6" w14:textId="0A360954" w:rsidR="00D14BD2" w:rsidRDefault="00D14BD2" w:rsidP="00D14BD2">
      <w:pPr>
        <w:autoSpaceDE w:val="0"/>
        <w:autoSpaceDN w:val="0"/>
        <w:adjustRightInd w:val="0"/>
        <w:spacing w:after="0" w:line="240" w:lineRule="auto"/>
        <w:rPr>
          <w:rFonts w:cstheme="minorHAnsi"/>
          <w:bCs/>
          <w:color w:val="FF0000"/>
        </w:rPr>
      </w:pPr>
    </w:p>
    <w:p w14:paraId="072C6D87" w14:textId="37430A60" w:rsidR="00D14BD2" w:rsidRDefault="00D14BD2" w:rsidP="00D14BD2">
      <w:pPr>
        <w:autoSpaceDE w:val="0"/>
        <w:autoSpaceDN w:val="0"/>
        <w:adjustRightInd w:val="0"/>
        <w:spacing w:after="0" w:line="240" w:lineRule="auto"/>
        <w:rPr>
          <w:rFonts w:cstheme="minorHAnsi"/>
          <w:bCs/>
          <w:color w:val="FF0000"/>
        </w:rPr>
      </w:pPr>
    </w:p>
    <w:p w14:paraId="4E7286D9" w14:textId="180EB103" w:rsidR="00D14BD2" w:rsidRDefault="00D14BD2" w:rsidP="00D14BD2">
      <w:pPr>
        <w:autoSpaceDE w:val="0"/>
        <w:autoSpaceDN w:val="0"/>
        <w:adjustRightInd w:val="0"/>
        <w:spacing w:after="0" w:line="240" w:lineRule="auto"/>
        <w:rPr>
          <w:rFonts w:cstheme="minorHAnsi"/>
          <w:bCs/>
          <w:color w:val="FF0000"/>
        </w:rPr>
      </w:pPr>
      <w:r>
        <w:rPr>
          <w:noProof/>
        </w:rPr>
        <w:t xml:space="preserve"> </w:t>
      </w:r>
    </w:p>
    <w:p w14:paraId="1AAC0326" w14:textId="0DDD4577" w:rsidR="00D14BD2" w:rsidRDefault="00D14BD2" w:rsidP="00D14BD2">
      <w:pPr>
        <w:autoSpaceDE w:val="0"/>
        <w:autoSpaceDN w:val="0"/>
        <w:adjustRightInd w:val="0"/>
        <w:spacing w:after="0" w:line="240" w:lineRule="auto"/>
        <w:rPr>
          <w:rFonts w:cstheme="minorHAnsi"/>
          <w:bCs/>
          <w:color w:val="FF0000"/>
        </w:rPr>
      </w:pPr>
    </w:p>
    <w:p w14:paraId="54018891" w14:textId="75EAB749" w:rsidR="00D14BD2" w:rsidRDefault="00D14BD2" w:rsidP="00D14BD2">
      <w:pPr>
        <w:autoSpaceDE w:val="0"/>
        <w:autoSpaceDN w:val="0"/>
        <w:adjustRightInd w:val="0"/>
        <w:spacing w:after="0" w:line="240" w:lineRule="auto"/>
        <w:rPr>
          <w:rFonts w:cstheme="minorHAnsi"/>
          <w:bCs/>
          <w:color w:val="FF0000"/>
        </w:rPr>
      </w:pPr>
    </w:p>
    <w:p w14:paraId="59E1129E" w14:textId="578D48C9" w:rsidR="00D14BD2" w:rsidRDefault="00D14BD2" w:rsidP="00D14BD2">
      <w:pPr>
        <w:autoSpaceDE w:val="0"/>
        <w:autoSpaceDN w:val="0"/>
        <w:adjustRightInd w:val="0"/>
        <w:spacing w:after="0" w:line="240" w:lineRule="auto"/>
        <w:rPr>
          <w:rFonts w:cstheme="minorHAnsi"/>
          <w:bCs/>
          <w:color w:val="FF0000"/>
        </w:rPr>
      </w:pPr>
    </w:p>
    <w:p w14:paraId="2A941F7A" w14:textId="1031793C" w:rsidR="00D14BD2" w:rsidRDefault="00D14BD2" w:rsidP="00D14BD2">
      <w:pPr>
        <w:autoSpaceDE w:val="0"/>
        <w:autoSpaceDN w:val="0"/>
        <w:adjustRightInd w:val="0"/>
        <w:spacing w:after="0" w:line="240" w:lineRule="auto"/>
        <w:rPr>
          <w:rFonts w:cstheme="minorHAnsi"/>
          <w:bCs/>
          <w:color w:val="FF0000"/>
        </w:rPr>
      </w:pPr>
    </w:p>
    <w:p w14:paraId="0F884A43" w14:textId="24F3ACF5" w:rsidR="00D14BD2" w:rsidRDefault="00D14BD2" w:rsidP="00D14BD2">
      <w:pPr>
        <w:autoSpaceDE w:val="0"/>
        <w:autoSpaceDN w:val="0"/>
        <w:adjustRightInd w:val="0"/>
        <w:spacing w:after="0" w:line="240" w:lineRule="auto"/>
        <w:rPr>
          <w:rFonts w:cstheme="minorHAnsi"/>
          <w:bCs/>
          <w:color w:val="FF0000"/>
        </w:rPr>
      </w:pPr>
    </w:p>
    <w:p w14:paraId="7A95B5FE" w14:textId="19E599C9" w:rsidR="00D14BD2" w:rsidRDefault="002177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41536" behindDoc="0" locked="0" layoutInCell="1" allowOverlap="1" wp14:anchorId="3F689DAB" wp14:editId="56F6D810">
                <wp:simplePos x="0" y="0"/>
                <wp:positionH relativeFrom="column">
                  <wp:posOffset>-452901</wp:posOffset>
                </wp:positionH>
                <wp:positionV relativeFrom="paragraph">
                  <wp:posOffset>179998</wp:posOffset>
                </wp:positionV>
                <wp:extent cx="3291840" cy="2667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291840" cy="266700"/>
                        </a:xfrm>
                        <a:prstGeom prst="rect">
                          <a:avLst/>
                        </a:prstGeom>
                        <a:solidFill>
                          <a:prstClr val="white"/>
                        </a:solidFill>
                        <a:ln>
                          <a:noFill/>
                        </a:ln>
                      </wps:spPr>
                      <wps:txbx>
                        <w:txbxContent>
                          <w:p w14:paraId="76E10B9D" w14:textId="132C9316" w:rsidR="00073F33" w:rsidRDefault="00073F33" w:rsidP="00D14BD2">
                            <w:pPr>
                              <w:pStyle w:val="Caption"/>
                              <w:jc w:val="center"/>
                              <w:rPr>
                                <w:noProof/>
                              </w:rPr>
                            </w:pPr>
                            <w:bookmarkStart w:id="26" w:name="_Toc530432950"/>
                            <w:bookmarkStart w:id="27" w:name="_Toc53173209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030352">
                              <w:t>Headline from Al-Arab Newspaper</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89DAB" id="Text Box 20" o:spid="_x0000_s1029" type="#_x0000_t202" style="position:absolute;margin-left:-35.65pt;margin-top:14.15pt;width:259.2pt;height:21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" stroked="f">
                <v:textbox style="mso-fit-shape-to-text:t" inset="0,0,0,0">
                  <w:txbxContent>
                    <w:p w14:paraId="76E10B9D" w14:textId="132C9316" w:rsidR="00073F33" w:rsidRDefault="00073F33" w:rsidP="00D14BD2">
                      <w:pPr>
                        <w:pStyle w:val="Caption"/>
                        <w:jc w:val="center"/>
                        <w:rPr>
                          <w:noProof/>
                        </w:rPr>
                      </w:pPr>
                      <w:bookmarkStart w:id="28" w:name="_Toc530432950"/>
                      <w:bookmarkStart w:id="29" w:name="_Toc53173209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030352">
                        <w:t>Headline from Al-Arab Newspaper</w:t>
                      </w:r>
                      <w:bookmarkEnd w:id="28"/>
                      <w:bookmarkEnd w:id="29"/>
                    </w:p>
                  </w:txbxContent>
                </v:textbox>
              </v:shape>
            </w:pict>
          </mc:Fallback>
        </mc:AlternateContent>
      </w:r>
    </w:p>
    <w:p w14:paraId="5C73C051" w14:textId="30CF2114" w:rsidR="00D14BD2" w:rsidRDefault="002177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38464" behindDoc="0" locked="0" layoutInCell="1" allowOverlap="1" wp14:anchorId="5395E6EA" wp14:editId="2700DBBE">
                <wp:simplePos x="0" y="0"/>
                <wp:positionH relativeFrom="column">
                  <wp:posOffset>3154778</wp:posOffset>
                </wp:positionH>
                <wp:positionV relativeFrom="paragraph">
                  <wp:posOffset>41227</wp:posOffset>
                </wp:positionV>
                <wp:extent cx="2983865" cy="2667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2983865" cy="266700"/>
                        </a:xfrm>
                        <a:prstGeom prst="rect">
                          <a:avLst/>
                        </a:prstGeom>
                        <a:solidFill>
                          <a:prstClr val="white"/>
                        </a:solidFill>
                        <a:ln>
                          <a:noFill/>
                        </a:ln>
                      </wps:spPr>
                      <wps:txbx>
                        <w:txbxContent>
                          <w:p w14:paraId="32877A40" w14:textId="41BFC447" w:rsidR="00073F33" w:rsidRDefault="00073F33" w:rsidP="00D14BD2">
                            <w:pPr>
                              <w:pStyle w:val="Caption"/>
                              <w:jc w:val="center"/>
                              <w:rPr>
                                <w:noProof/>
                              </w:rPr>
                            </w:pPr>
                            <w:bookmarkStart w:id="30" w:name="_Toc530432951"/>
                            <w:bookmarkStart w:id="31" w:name="_Toc53173209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22ECB">
                              <w:t>Headline from Al-Arab Newspaper</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5E6EA" id="Text Box 22" o:spid="_x0000_s1030" type="#_x0000_t202" style="position:absolute;margin-left:248.4pt;margin-top:3.25pt;width:234.95pt;height:21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" stroked="f">
                <v:textbox style="mso-fit-shape-to-text:t" inset="0,0,0,0">
                  <w:txbxContent>
                    <w:p w14:paraId="32877A40" w14:textId="41BFC447" w:rsidR="00073F33" w:rsidRDefault="00073F33" w:rsidP="00D14BD2">
                      <w:pPr>
                        <w:pStyle w:val="Caption"/>
                        <w:jc w:val="center"/>
                        <w:rPr>
                          <w:noProof/>
                        </w:rPr>
                      </w:pPr>
                      <w:bookmarkStart w:id="32" w:name="_Toc530432951"/>
                      <w:bookmarkStart w:id="33" w:name="_Toc531732096"/>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522ECB">
                        <w:t>Headline from Al-Arab Newspaper</w:t>
                      </w:r>
                      <w:bookmarkEnd w:id="32"/>
                      <w:bookmarkEnd w:id="33"/>
                    </w:p>
                  </w:txbxContent>
                </v:textbox>
              </v:shape>
            </w:pict>
          </mc:Fallback>
        </mc:AlternateContent>
      </w:r>
    </w:p>
    <w:p w14:paraId="5FA5C4C2" w14:textId="45954969" w:rsidR="00D14BD2" w:rsidRDefault="0021779E" w:rsidP="00D14BD2">
      <w:pPr>
        <w:autoSpaceDE w:val="0"/>
        <w:autoSpaceDN w:val="0"/>
        <w:adjustRightInd w:val="0"/>
        <w:spacing w:after="0" w:line="240" w:lineRule="auto"/>
        <w:rPr>
          <w:rFonts w:cstheme="minorHAnsi"/>
          <w:bCs/>
          <w:color w:val="FF0000"/>
        </w:rPr>
      </w:pPr>
      <w:r>
        <w:rPr>
          <w:noProof/>
        </w:rPr>
        <w:drawing>
          <wp:anchor distT="0" distB="0" distL="114300" distR="114300" simplePos="0" relativeHeight="251832320" behindDoc="0" locked="0" layoutInCell="1" allowOverlap="1" wp14:anchorId="6FFDD4F8" wp14:editId="70D63D78">
            <wp:simplePos x="0" y="0"/>
            <wp:positionH relativeFrom="column">
              <wp:posOffset>-345618</wp:posOffset>
            </wp:positionH>
            <wp:positionV relativeFrom="paragraph">
              <wp:posOffset>193773</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7A1E70" w14:textId="14EC3AB7" w:rsidR="00D14BD2" w:rsidRDefault="0021779E" w:rsidP="00D14BD2">
      <w:pPr>
        <w:autoSpaceDE w:val="0"/>
        <w:autoSpaceDN w:val="0"/>
        <w:adjustRightInd w:val="0"/>
        <w:spacing w:after="0" w:line="240" w:lineRule="auto"/>
        <w:rPr>
          <w:rFonts w:cstheme="minorHAnsi"/>
          <w:bCs/>
          <w:color w:val="FF0000"/>
        </w:rPr>
      </w:pPr>
      <w:r>
        <w:rPr>
          <w:noProof/>
        </w:rPr>
        <w:drawing>
          <wp:anchor distT="0" distB="0" distL="114300" distR="114300" simplePos="0" relativeHeight="251835392" behindDoc="0" locked="0" layoutInCell="1" allowOverlap="1" wp14:anchorId="0A407B5D" wp14:editId="75F7BBAC">
            <wp:simplePos x="0" y="0"/>
            <wp:positionH relativeFrom="column">
              <wp:posOffset>3135923</wp:posOffset>
            </wp:positionH>
            <wp:positionV relativeFrom="paragraph">
              <wp:posOffset>23446</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46534" t="11999" r="6497" b="23954"/>
                    <a:stretch/>
                  </pic:blipFill>
                  <pic:spPr bwMode="auto">
                    <a:xfrm>
                      <a:off x="0" y="0"/>
                      <a:ext cx="2762993" cy="206356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EEB854" w14:textId="486123F0" w:rsidR="00D14BD2" w:rsidRDefault="00D14BD2" w:rsidP="00D14BD2">
      <w:pPr>
        <w:autoSpaceDE w:val="0"/>
        <w:autoSpaceDN w:val="0"/>
        <w:adjustRightInd w:val="0"/>
        <w:spacing w:after="0" w:line="240" w:lineRule="auto"/>
        <w:rPr>
          <w:rFonts w:cstheme="minorHAnsi"/>
          <w:bCs/>
          <w:color w:val="FF0000"/>
        </w:rPr>
      </w:pPr>
    </w:p>
    <w:p w14:paraId="29226248" w14:textId="580C380A" w:rsidR="00D14BD2" w:rsidRDefault="00D14BD2" w:rsidP="00D14BD2">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27212FFC" w14:textId="045C4F2B" w:rsidR="00D14BD2" w:rsidRDefault="00D14BD2" w:rsidP="00D14BD2">
      <w:pPr>
        <w:autoSpaceDE w:val="0"/>
        <w:autoSpaceDN w:val="0"/>
        <w:adjustRightInd w:val="0"/>
        <w:spacing w:after="0" w:line="240" w:lineRule="auto"/>
        <w:rPr>
          <w:rFonts w:cstheme="minorHAnsi"/>
          <w:bCs/>
          <w:color w:val="FF0000"/>
        </w:rPr>
      </w:pPr>
    </w:p>
    <w:p w14:paraId="3F3AA97E" w14:textId="258ECF8E" w:rsidR="00D14BD2" w:rsidRDefault="00D14BD2" w:rsidP="00D14BD2">
      <w:pPr>
        <w:autoSpaceDE w:val="0"/>
        <w:autoSpaceDN w:val="0"/>
        <w:adjustRightInd w:val="0"/>
        <w:spacing w:after="0" w:line="240" w:lineRule="auto"/>
        <w:rPr>
          <w:rFonts w:cstheme="minorHAnsi"/>
          <w:bCs/>
          <w:color w:val="FF0000"/>
        </w:rPr>
      </w:pPr>
    </w:p>
    <w:p w14:paraId="48852389" w14:textId="25663DF9" w:rsidR="00D14BD2" w:rsidRDefault="00D14BD2" w:rsidP="00D14BD2">
      <w:pPr>
        <w:autoSpaceDE w:val="0"/>
        <w:autoSpaceDN w:val="0"/>
        <w:adjustRightInd w:val="0"/>
        <w:spacing w:after="0" w:line="240" w:lineRule="auto"/>
        <w:rPr>
          <w:rFonts w:cstheme="minorHAnsi"/>
          <w:bCs/>
          <w:color w:val="FF0000"/>
        </w:rPr>
      </w:pPr>
    </w:p>
    <w:p w14:paraId="36B113AA" w14:textId="0DA6FA8D" w:rsidR="00D14BD2" w:rsidRDefault="00D14BD2" w:rsidP="00D14BD2">
      <w:pPr>
        <w:autoSpaceDE w:val="0"/>
        <w:autoSpaceDN w:val="0"/>
        <w:adjustRightInd w:val="0"/>
        <w:spacing w:after="0" w:line="240" w:lineRule="auto"/>
        <w:rPr>
          <w:rFonts w:cstheme="minorHAnsi"/>
          <w:bCs/>
          <w:color w:val="FF0000"/>
        </w:rPr>
      </w:pPr>
    </w:p>
    <w:p w14:paraId="424C32E1" w14:textId="73454871" w:rsidR="00D14BD2" w:rsidRDefault="00D14BD2" w:rsidP="00D14BD2">
      <w:pPr>
        <w:autoSpaceDE w:val="0"/>
        <w:autoSpaceDN w:val="0"/>
        <w:adjustRightInd w:val="0"/>
        <w:spacing w:after="0" w:line="240" w:lineRule="auto"/>
        <w:rPr>
          <w:rFonts w:cstheme="minorHAnsi"/>
          <w:bCs/>
          <w:color w:val="FF0000"/>
        </w:rPr>
      </w:pPr>
    </w:p>
    <w:p w14:paraId="0048BE94" w14:textId="77777777" w:rsidR="00D14BD2" w:rsidRDefault="00D14BD2" w:rsidP="00D14BD2">
      <w:pPr>
        <w:autoSpaceDE w:val="0"/>
        <w:autoSpaceDN w:val="0"/>
        <w:adjustRightInd w:val="0"/>
        <w:spacing w:after="0" w:line="240" w:lineRule="auto"/>
        <w:rPr>
          <w:rFonts w:cstheme="minorHAnsi"/>
          <w:bCs/>
          <w:color w:val="FF0000"/>
        </w:rPr>
      </w:pPr>
    </w:p>
    <w:p w14:paraId="01C3E945" w14:textId="77777777" w:rsidR="00D14BD2" w:rsidRDefault="00D14BD2" w:rsidP="00D14BD2">
      <w:pPr>
        <w:autoSpaceDE w:val="0"/>
        <w:autoSpaceDN w:val="0"/>
        <w:adjustRightInd w:val="0"/>
        <w:spacing w:after="0" w:line="240" w:lineRule="auto"/>
        <w:rPr>
          <w:rFonts w:cstheme="minorHAnsi"/>
          <w:bCs/>
          <w:color w:val="FF0000"/>
        </w:rPr>
      </w:pPr>
    </w:p>
    <w:p w14:paraId="53D8A3B4" w14:textId="77777777" w:rsidR="00D14BD2" w:rsidRDefault="00D14BD2" w:rsidP="00D14BD2">
      <w:pPr>
        <w:autoSpaceDE w:val="0"/>
        <w:autoSpaceDN w:val="0"/>
        <w:adjustRightInd w:val="0"/>
        <w:spacing w:after="0" w:line="240" w:lineRule="auto"/>
        <w:rPr>
          <w:rFonts w:cstheme="minorHAnsi"/>
          <w:bCs/>
          <w:color w:val="FF0000"/>
        </w:rPr>
      </w:pPr>
    </w:p>
    <w:p w14:paraId="390D1BFA" w14:textId="6CA70437" w:rsidR="00D14BD2" w:rsidRDefault="002177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40512" behindDoc="0" locked="0" layoutInCell="1" allowOverlap="1" wp14:anchorId="53D8CC59" wp14:editId="02CADE3B">
                <wp:simplePos x="0" y="0"/>
                <wp:positionH relativeFrom="column">
                  <wp:posOffset>-618294</wp:posOffset>
                </wp:positionH>
                <wp:positionV relativeFrom="paragraph">
                  <wp:posOffset>235878</wp:posOffset>
                </wp:positionV>
                <wp:extent cx="3458210" cy="2667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458210" cy="266700"/>
                        </a:xfrm>
                        <a:prstGeom prst="rect">
                          <a:avLst/>
                        </a:prstGeom>
                        <a:solidFill>
                          <a:prstClr val="white"/>
                        </a:solidFill>
                        <a:ln>
                          <a:noFill/>
                        </a:ln>
                      </wps:spPr>
                      <wps:txbx>
                        <w:txbxContent>
                          <w:p w14:paraId="7CDBAD21" w14:textId="172D24E6" w:rsidR="00073F33" w:rsidRDefault="00073F33" w:rsidP="00D14BD2">
                            <w:pPr>
                              <w:pStyle w:val="Caption"/>
                              <w:jc w:val="center"/>
                              <w:rPr>
                                <w:noProof/>
                              </w:rPr>
                            </w:pPr>
                            <w:bookmarkStart w:id="34" w:name="_Toc530432953"/>
                            <w:bookmarkStart w:id="35" w:name="_Toc5317320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5462F1">
                              <w:t>Headline from Al-Arab Newspaper</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D8CC59" id="Text Box 29" o:spid="_x0000_s1031" type="#_x0000_t202" style="position:absolute;margin-left:-48.7pt;margin-top:18.55pt;width:272.3pt;height:21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" stroked="f">
                <v:textbox style="mso-fit-shape-to-text:t" inset="0,0,0,0">
                  <w:txbxContent>
                    <w:p w14:paraId="7CDBAD21" w14:textId="172D24E6" w:rsidR="00073F33" w:rsidRDefault="00073F33" w:rsidP="00D14BD2">
                      <w:pPr>
                        <w:pStyle w:val="Caption"/>
                        <w:jc w:val="center"/>
                        <w:rPr>
                          <w:noProof/>
                        </w:rPr>
                      </w:pPr>
                      <w:bookmarkStart w:id="36" w:name="_Toc530432953"/>
                      <w:bookmarkStart w:id="37" w:name="_Toc531732097"/>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5462F1">
                        <w:t>Headline from Al-Arab Newspaper</w:t>
                      </w:r>
                      <w:bookmarkEnd w:id="36"/>
                      <w:bookmarkEnd w:id="37"/>
                    </w:p>
                  </w:txbxContent>
                </v:textbox>
              </v:shape>
            </w:pict>
          </mc:Fallback>
        </mc:AlternateContent>
      </w:r>
    </w:p>
    <w:p w14:paraId="46F71971" w14:textId="0BAFA704" w:rsidR="00D14BD2" w:rsidRDefault="0021779E" w:rsidP="00D14BD2">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839488" behindDoc="0" locked="0" layoutInCell="1" allowOverlap="1" wp14:anchorId="7CAE9B90" wp14:editId="59634BB9">
                <wp:simplePos x="0" y="0"/>
                <wp:positionH relativeFrom="column">
                  <wp:posOffset>3241724</wp:posOffset>
                </wp:positionH>
                <wp:positionV relativeFrom="paragraph">
                  <wp:posOffset>83868</wp:posOffset>
                </wp:positionV>
                <wp:extent cx="2689860" cy="2667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2689860" cy="266700"/>
                        </a:xfrm>
                        <a:prstGeom prst="rect">
                          <a:avLst/>
                        </a:prstGeom>
                        <a:solidFill>
                          <a:prstClr val="white"/>
                        </a:solidFill>
                        <a:ln>
                          <a:noFill/>
                        </a:ln>
                      </wps:spPr>
                      <wps:txbx>
                        <w:txbxContent>
                          <w:p w14:paraId="1269B89A" w14:textId="2F782F39" w:rsidR="00073F33" w:rsidRDefault="00073F33" w:rsidP="00D14BD2">
                            <w:pPr>
                              <w:pStyle w:val="Caption"/>
                              <w:jc w:val="center"/>
                              <w:rPr>
                                <w:noProof/>
                              </w:rPr>
                            </w:pPr>
                            <w:bookmarkStart w:id="38" w:name="_Toc530432952"/>
                            <w:bookmarkStart w:id="39" w:name="_Toc5317320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Headline from Al-Watan </w:t>
                            </w:r>
                            <w:r w:rsidRPr="0040022E">
                              <w:t>Newspaper</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AE9B90" id="Text Box 28" o:spid="_x0000_s1032" type="#_x0000_t202" style="position:absolute;margin-left:255.25pt;margin-top:6.6pt;width:211.8pt;height:21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" stroked="f">
                <v:textbox style="mso-fit-shape-to-text:t" inset="0,0,0,0">
                  <w:txbxContent>
                    <w:p w14:paraId="1269B89A" w14:textId="2F782F39" w:rsidR="00073F33" w:rsidRDefault="00073F33" w:rsidP="00D14BD2">
                      <w:pPr>
                        <w:pStyle w:val="Caption"/>
                        <w:jc w:val="center"/>
                        <w:rPr>
                          <w:noProof/>
                        </w:rPr>
                      </w:pPr>
                      <w:bookmarkStart w:id="40" w:name="_Toc530432952"/>
                      <w:bookmarkStart w:id="41" w:name="_Toc531732098"/>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Headline from Al-Watan </w:t>
                      </w:r>
                      <w:r w:rsidRPr="0040022E">
                        <w:t>Newspaper</w:t>
                      </w:r>
                      <w:bookmarkEnd w:id="40"/>
                      <w:bookmarkEnd w:id="41"/>
                    </w:p>
                  </w:txbxContent>
                </v:textbox>
              </v:shape>
            </w:pict>
          </mc:Fallback>
        </mc:AlternateContent>
      </w:r>
    </w:p>
    <w:p w14:paraId="1097D2CE" w14:textId="7C797199" w:rsidR="00D14BD2" w:rsidRDefault="00D14BD2" w:rsidP="00D14BD2">
      <w:pPr>
        <w:autoSpaceDE w:val="0"/>
        <w:autoSpaceDN w:val="0"/>
        <w:adjustRightInd w:val="0"/>
        <w:spacing w:after="0" w:line="240" w:lineRule="auto"/>
        <w:rPr>
          <w:rFonts w:cstheme="minorHAnsi"/>
          <w:bCs/>
          <w:color w:val="FF0000"/>
        </w:rPr>
      </w:pPr>
    </w:p>
    <w:p w14:paraId="425AAF8E" w14:textId="7106EB72" w:rsidR="00D14BD2" w:rsidRDefault="00D14BD2" w:rsidP="00D14BD2">
      <w:pPr>
        <w:autoSpaceDE w:val="0"/>
        <w:autoSpaceDN w:val="0"/>
        <w:adjustRightInd w:val="0"/>
        <w:spacing w:after="0" w:line="240" w:lineRule="auto"/>
        <w:rPr>
          <w:rFonts w:cstheme="minorHAnsi"/>
          <w:bCs/>
          <w:color w:val="FF0000"/>
          <w:rtl/>
        </w:rPr>
      </w:pPr>
    </w:p>
    <w:p w14:paraId="7E68BC85" w14:textId="77777777" w:rsidR="00D14BD2" w:rsidRDefault="00D14BD2" w:rsidP="00D62020">
      <w:pPr>
        <w:autoSpaceDE w:val="0"/>
        <w:autoSpaceDN w:val="0"/>
        <w:adjustRightInd w:val="0"/>
        <w:spacing w:after="0"/>
        <w:jc w:val="both"/>
      </w:pPr>
      <w:r>
        <w:t xml:space="preserve">Additionally, frustrated students have taken to social media to air their criticism on the ongoing crisis of parking areas at Qatar </w:t>
      </w:r>
      <w:r w:rsidRPr="00486328">
        <w:t>University [3].</w:t>
      </w:r>
      <w:r w:rsidRPr="00245641">
        <w:t xml:space="preserve"> </w:t>
      </w:r>
      <w:r>
        <w:t>Students circulated comments, pictures, and videos that represent their daily suffering from the lack of the parking spaces allocated to them in the university.</w:t>
      </w:r>
    </w:p>
    <w:p w14:paraId="3400FF2A" w14:textId="24E3C7F4" w:rsidR="007D549E" w:rsidRDefault="00D14BD2" w:rsidP="00D62020">
      <w:pPr>
        <w:autoSpaceDE w:val="0"/>
        <w:autoSpaceDN w:val="0"/>
        <w:adjustRightInd w:val="0"/>
        <w:spacing w:after="0"/>
        <w:jc w:val="both"/>
        <w:rPr>
          <w:color w:val="000000" w:themeColor="text1"/>
        </w:rPr>
      </w:pPr>
      <w:r>
        <w:t xml:space="preserve">Tens of sarcastic and critical tweets pointed out this issue as displayed in </w:t>
      </w:r>
      <w:r>
        <w:rPr>
          <w:color w:val="000000" w:themeColor="text1"/>
        </w:rPr>
        <w:t>F</w:t>
      </w:r>
      <w:r w:rsidRPr="00AF2227">
        <w:rPr>
          <w:color w:val="000000" w:themeColor="text1"/>
        </w:rPr>
        <w:t>igure</w:t>
      </w:r>
      <w:r>
        <w:rPr>
          <w:color w:val="000000" w:themeColor="text1"/>
        </w:rPr>
        <w:t>s</w:t>
      </w:r>
      <w:r w:rsidRPr="00AF2227">
        <w:rPr>
          <w:color w:val="000000" w:themeColor="text1"/>
        </w:rPr>
        <w:t xml:space="preserve"> </w:t>
      </w:r>
      <w:r>
        <w:rPr>
          <w:color w:val="000000" w:themeColor="text1"/>
        </w:rPr>
        <w:t>1-</w:t>
      </w:r>
      <w:r w:rsidR="0021779E">
        <w:rPr>
          <w:color w:val="000000" w:themeColor="text1"/>
        </w:rPr>
        <w:t>8</w:t>
      </w:r>
      <w:r>
        <w:rPr>
          <w:color w:val="000000" w:themeColor="text1"/>
        </w:rPr>
        <w:t xml:space="preserve"> until 1-1</w:t>
      </w:r>
      <w:r w:rsidR="0021779E">
        <w:rPr>
          <w:color w:val="000000" w:themeColor="text1"/>
        </w:rPr>
        <w:t>1</w:t>
      </w:r>
      <w:r>
        <w:rPr>
          <w:color w:val="000000" w:themeColor="text1"/>
        </w:rPr>
        <w:t xml:space="preserve"> below</w:t>
      </w:r>
      <w:r w:rsidRPr="00AF2227">
        <w:rPr>
          <w:color w:val="000000" w:themeColor="text1"/>
        </w:rPr>
        <w:t>.</w:t>
      </w:r>
    </w:p>
    <w:p w14:paraId="2C31F8E4" w14:textId="3C521BCF" w:rsidR="00D14BD2" w:rsidRPr="007D549E" w:rsidRDefault="00D14BD2" w:rsidP="007D549E">
      <w:pPr>
        <w:autoSpaceDE w:val="0"/>
        <w:autoSpaceDN w:val="0"/>
        <w:adjustRightInd w:val="0"/>
        <w:spacing w:after="0" w:line="240" w:lineRule="auto"/>
        <w:jc w:val="both"/>
        <w:rPr>
          <w:color w:val="000000" w:themeColor="text1"/>
        </w:rPr>
      </w:pPr>
    </w:p>
    <w:p w14:paraId="1426182D" w14:textId="00E80F6C" w:rsidR="00D14BD2" w:rsidRDefault="008E4462" w:rsidP="00D14BD2">
      <w:pPr>
        <w:autoSpaceDE w:val="0"/>
        <w:autoSpaceDN w:val="0"/>
        <w:adjustRightInd w:val="0"/>
        <w:spacing w:after="0" w:line="240" w:lineRule="auto"/>
        <w:jc w:val="both"/>
        <w:rPr>
          <w:color w:val="FF0000"/>
        </w:rPr>
      </w:pPr>
      <w:r>
        <w:rPr>
          <w:noProof/>
        </w:rPr>
        <w:lastRenderedPageBreak/>
        <w:drawing>
          <wp:anchor distT="0" distB="0" distL="114300" distR="114300" simplePos="0" relativeHeight="251824128" behindDoc="0" locked="0" layoutInCell="1" allowOverlap="1" wp14:anchorId="43E63466" wp14:editId="794A9ABC">
            <wp:simplePos x="0" y="0"/>
            <wp:positionH relativeFrom="column">
              <wp:posOffset>-237490</wp:posOffset>
            </wp:positionH>
            <wp:positionV relativeFrom="paragraph">
              <wp:posOffset>-312420</wp:posOffset>
            </wp:positionV>
            <wp:extent cx="3036277"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l="29780" t="25527" r="29271" b="43038"/>
                    <a:stretch/>
                  </pic:blipFill>
                  <pic:spPr bwMode="auto">
                    <a:xfrm>
                      <a:off x="0" y="0"/>
                      <a:ext cx="3036277"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4F6D">
        <w:rPr>
          <w:noProof/>
        </w:rPr>
        <w:drawing>
          <wp:anchor distT="0" distB="0" distL="114300" distR="114300" simplePos="0" relativeHeight="251825152" behindDoc="0" locked="0" layoutInCell="1" allowOverlap="1" wp14:anchorId="19EB29F2" wp14:editId="392BE9BC">
            <wp:simplePos x="0" y="0"/>
            <wp:positionH relativeFrom="column">
              <wp:posOffset>3135630</wp:posOffset>
            </wp:positionH>
            <wp:positionV relativeFrom="paragraph">
              <wp:posOffset>-344170</wp:posOffset>
            </wp:positionV>
            <wp:extent cx="2700745" cy="1497965"/>
            <wp:effectExtent l="19050" t="19050" r="23495"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29648" t="35090" r="29936" b="23420"/>
                    <a:stretch/>
                  </pic:blipFill>
                  <pic:spPr bwMode="auto">
                    <a:xfrm>
                      <a:off x="0" y="0"/>
                      <a:ext cx="2700745"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7A258E" w14:textId="76828519" w:rsidR="00D14BD2" w:rsidRDefault="00D14BD2" w:rsidP="00D14BD2">
      <w:pPr>
        <w:autoSpaceDE w:val="0"/>
        <w:autoSpaceDN w:val="0"/>
        <w:adjustRightInd w:val="0"/>
        <w:spacing w:after="0" w:line="240" w:lineRule="auto"/>
        <w:jc w:val="both"/>
        <w:rPr>
          <w:color w:val="FF0000"/>
        </w:rPr>
      </w:pPr>
    </w:p>
    <w:p w14:paraId="2CFF7CB2" w14:textId="77777777" w:rsidR="00D14BD2" w:rsidRDefault="00D14BD2" w:rsidP="00D14BD2">
      <w:pPr>
        <w:autoSpaceDE w:val="0"/>
        <w:autoSpaceDN w:val="0"/>
        <w:adjustRightInd w:val="0"/>
        <w:spacing w:after="0" w:line="240" w:lineRule="auto"/>
        <w:jc w:val="both"/>
        <w:rPr>
          <w:color w:val="FF0000"/>
        </w:rPr>
      </w:pPr>
    </w:p>
    <w:p w14:paraId="605F96C6" w14:textId="77777777" w:rsidR="00D14BD2" w:rsidRDefault="00D14BD2" w:rsidP="00D14BD2">
      <w:pPr>
        <w:autoSpaceDE w:val="0"/>
        <w:autoSpaceDN w:val="0"/>
        <w:adjustRightInd w:val="0"/>
        <w:spacing w:after="0" w:line="240" w:lineRule="auto"/>
        <w:jc w:val="both"/>
        <w:rPr>
          <w:color w:val="FF0000"/>
        </w:rPr>
      </w:pPr>
    </w:p>
    <w:p w14:paraId="4E28092A" w14:textId="77777777" w:rsidR="00D14BD2" w:rsidRDefault="00D14BD2" w:rsidP="00D14BD2">
      <w:pPr>
        <w:autoSpaceDE w:val="0"/>
        <w:autoSpaceDN w:val="0"/>
        <w:adjustRightInd w:val="0"/>
        <w:spacing w:after="0" w:line="240" w:lineRule="auto"/>
        <w:jc w:val="both"/>
        <w:rPr>
          <w:color w:val="FF0000"/>
        </w:rPr>
      </w:pPr>
    </w:p>
    <w:p w14:paraId="70F464ED" w14:textId="77777777" w:rsidR="00D14BD2" w:rsidRDefault="00D14BD2" w:rsidP="00D14BD2">
      <w:pPr>
        <w:autoSpaceDE w:val="0"/>
        <w:autoSpaceDN w:val="0"/>
        <w:adjustRightInd w:val="0"/>
        <w:spacing w:after="0" w:line="240" w:lineRule="auto"/>
        <w:jc w:val="both"/>
        <w:rPr>
          <w:color w:val="FF0000"/>
        </w:rPr>
      </w:pPr>
    </w:p>
    <w:p w14:paraId="6AD0BBAD" w14:textId="132A29B3" w:rsidR="00D14BD2" w:rsidRDefault="00D14BD2" w:rsidP="00D14BD2">
      <w:pPr>
        <w:autoSpaceDE w:val="0"/>
        <w:autoSpaceDN w:val="0"/>
        <w:adjustRightInd w:val="0"/>
        <w:spacing w:after="0" w:line="240" w:lineRule="auto"/>
        <w:jc w:val="both"/>
        <w:rPr>
          <w:color w:val="FF0000"/>
        </w:rPr>
      </w:pPr>
    </w:p>
    <w:p w14:paraId="64BCC51F" w14:textId="2EE0B9C9" w:rsidR="00D14BD2" w:rsidRDefault="00D62020" w:rsidP="00D14BD2">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43584" behindDoc="0" locked="0" layoutInCell="1" allowOverlap="1" wp14:anchorId="2F268CEE" wp14:editId="38B01E9F">
                <wp:simplePos x="0" y="0"/>
                <wp:positionH relativeFrom="column">
                  <wp:posOffset>-305223</wp:posOffset>
                </wp:positionH>
                <wp:positionV relativeFrom="paragraph">
                  <wp:posOffset>229447</wp:posOffset>
                </wp:positionV>
                <wp:extent cx="3010747" cy="26670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3010747" cy="266700"/>
                        </a:xfrm>
                        <a:prstGeom prst="rect">
                          <a:avLst/>
                        </a:prstGeom>
                        <a:solidFill>
                          <a:prstClr val="white"/>
                        </a:solidFill>
                        <a:ln>
                          <a:noFill/>
                        </a:ln>
                      </wps:spPr>
                      <wps:txbx>
                        <w:txbxContent>
                          <w:p w14:paraId="64E126BC" w14:textId="7E076371" w:rsidR="00073F33" w:rsidRDefault="00073F33" w:rsidP="00D14BD2">
                            <w:pPr>
                              <w:pStyle w:val="Caption"/>
                              <w:jc w:val="center"/>
                              <w:rPr>
                                <w:noProof/>
                              </w:rPr>
                            </w:pPr>
                            <w:bookmarkStart w:id="42" w:name="_Toc5317320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8065CA">
                              <w:t>Tweet from Twitter about the parking proble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268CEE" id="Text Box 92" o:spid="_x0000_s1033" type="#_x0000_t202" style="position:absolute;left:0;text-align:left;margin-left:-24.05pt;margin-top:18.05pt;width:237.05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" stroked="f">
                <v:textbox style="mso-fit-shape-to-text:t" inset="0,0,0,0">
                  <w:txbxContent>
                    <w:p w14:paraId="64E126BC" w14:textId="7E076371" w:rsidR="00073F33" w:rsidRDefault="00073F33" w:rsidP="00D14BD2">
                      <w:pPr>
                        <w:pStyle w:val="Caption"/>
                        <w:jc w:val="center"/>
                        <w:rPr>
                          <w:noProof/>
                        </w:rPr>
                      </w:pPr>
                      <w:bookmarkStart w:id="43" w:name="_Toc531732099"/>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xml:space="preserve">: </w:t>
                      </w:r>
                      <w:r w:rsidRPr="008065CA">
                        <w:t>Tweet from Twitter about the parking problem</w:t>
                      </w:r>
                      <w:bookmarkEnd w:id="43"/>
                    </w:p>
                  </w:txbxContent>
                </v:textbox>
              </v:shape>
            </w:pict>
          </mc:Fallback>
        </mc:AlternateContent>
      </w:r>
    </w:p>
    <w:p w14:paraId="38E3180B" w14:textId="78452F87" w:rsidR="00D14BD2" w:rsidRDefault="00D62020" w:rsidP="00D14BD2">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42560" behindDoc="0" locked="0" layoutInCell="1" allowOverlap="1" wp14:anchorId="6F1D82C4" wp14:editId="34E847FC">
                <wp:simplePos x="0" y="0"/>
                <wp:positionH relativeFrom="column">
                  <wp:posOffset>2807335</wp:posOffset>
                </wp:positionH>
                <wp:positionV relativeFrom="paragraph">
                  <wp:posOffset>50165</wp:posOffset>
                </wp:positionV>
                <wp:extent cx="3206115" cy="2667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3206115" cy="266700"/>
                        </a:xfrm>
                        <a:prstGeom prst="rect">
                          <a:avLst/>
                        </a:prstGeom>
                        <a:solidFill>
                          <a:prstClr val="white"/>
                        </a:solidFill>
                        <a:ln>
                          <a:noFill/>
                        </a:ln>
                      </wps:spPr>
                      <wps:txbx>
                        <w:txbxContent>
                          <w:p w14:paraId="128DCC3E" w14:textId="169A38A1" w:rsidR="00073F33" w:rsidRDefault="00073F33" w:rsidP="00D14BD2">
                            <w:pPr>
                              <w:pStyle w:val="Caption"/>
                              <w:jc w:val="center"/>
                              <w:rPr>
                                <w:noProof/>
                              </w:rPr>
                            </w:pPr>
                            <w:bookmarkStart w:id="44" w:name="_Toc5317321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8065CA">
                              <w:t>Tweet from Twitter about the parking problem</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1D82C4" id="Text Box 91" o:spid="_x0000_s1034" type="#_x0000_t202" style="position:absolute;left:0;text-align:left;margin-left:221.05pt;margin-top:3.95pt;width:252.45pt;height:21pt;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" stroked="f">
                <v:textbox style="mso-fit-shape-to-text:t" inset="0,0,0,0">
                  <w:txbxContent>
                    <w:p w14:paraId="128DCC3E" w14:textId="169A38A1" w:rsidR="00073F33" w:rsidRDefault="00073F33" w:rsidP="00D14BD2">
                      <w:pPr>
                        <w:pStyle w:val="Caption"/>
                        <w:jc w:val="center"/>
                        <w:rPr>
                          <w:noProof/>
                        </w:rPr>
                      </w:pPr>
                      <w:bookmarkStart w:id="45" w:name="_Toc531732100"/>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t xml:space="preserve">: </w:t>
                      </w:r>
                      <w:r w:rsidRPr="008065CA">
                        <w:t>Tweet from Twitter about the parking problem</w:t>
                      </w:r>
                      <w:bookmarkEnd w:id="45"/>
                    </w:p>
                  </w:txbxContent>
                </v:textbox>
              </v:shape>
            </w:pict>
          </mc:Fallback>
        </mc:AlternateContent>
      </w:r>
    </w:p>
    <w:p w14:paraId="518D3BB3" w14:textId="5591C483" w:rsidR="00D14BD2" w:rsidRDefault="008E4462" w:rsidP="00D14BD2">
      <w:pPr>
        <w:autoSpaceDE w:val="0"/>
        <w:autoSpaceDN w:val="0"/>
        <w:adjustRightInd w:val="0"/>
        <w:spacing w:after="0" w:line="240" w:lineRule="auto"/>
        <w:jc w:val="both"/>
        <w:rPr>
          <w:color w:val="FF0000"/>
        </w:rPr>
      </w:pPr>
      <w:r>
        <w:rPr>
          <w:noProof/>
        </w:rPr>
        <w:drawing>
          <wp:anchor distT="0" distB="0" distL="114300" distR="114300" simplePos="0" relativeHeight="251823104" behindDoc="0" locked="0" layoutInCell="1" allowOverlap="1" wp14:anchorId="51071C83" wp14:editId="37DC717F">
            <wp:simplePos x="0" y="0"/>
            <wp:positionH relativeFrom="margin">
              <wp:posOffset>-274320</wp:posOffset>
            </wp:positionH>
            <wp:positionV relativeFrom="paragraph">
              <wp:posOffset>194945</wp:posOffset>
            </wp:positionV>
            <wp:extent cx="3032579"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l="29771" t="25636" r="29716" b="23450"/>
                    <a:stretch/>
                  </pic:blipFill>
                  <pic:spPr bwMode="auto">
                    <a:xfrm>
                      <a:off x="0" y="0"/>
                      <a:ext cx="3035777" cy="1927986"/>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AF130D" w14:textId="3C77A8C1" w:rsidR="00D14BD2" w:rsidRDefault="007D549E" w:rsidP="00D14BD2">
      <w:pPr>
        <w:autoSpaceDE w:val="0"/>
        <w:autoSpaceDN w:val="0"/>
        <w:adjustRightInd w:val="0"/>
        <w:spacing w:after="0" w:line="240" w:lineRule="auto"/>
        <w:jc w:val="both"/>
        <w:rPr>
          <w:color w:val="FF0000"/>
        </w:rPr>
      </w:pPr>
      <w:r>
        <w:rPr>
          <w:noProof/>
        </w:rPr>
        <w:drawing>
          <wp:anchor distT="0" distB="0" distL="114300" distR="114300" simplePos="0" relativeHeight="251828224" behindDoc="0" locked="0" layoutInCell="1" allowOverlap="1" wp14:anchorId="0D4CD787" wp14:editId="152F9FAF">
            <wp:simplePos x="0" y="0"/>
            <wp:positionH relativeFrom="column">
              <wp:posOffset>3071446</wp:posOffset>
            </wp:positionH>
            <wp:positionV relativeFrom="paragraph">
              <wp:posOffset>23446</wp:posOffset>
            </wp:positionV>
            <wp:extent cx="2865755" cy="314178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30313" t="17490" r="29271" b="6637"/>
                    <a:stretch/>
                  </pic:blipFill>
                  <pic:spPr bwMode="auto">
                    <a:xfrm>
                      <a:off x="0" y="0"/>
                      <a:ext cx="2868713" cy="3145028"/>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7A9B5C" w14:textId="39DF966A" w:rsidR="00D14BD2" w:rsidRDefault="00D14BD2" w:rsidP="00D14BD2">
      <w:pPr>
        <w:autoSpaceDE w:val="0"/>
        <w:autoSpaceDN w:val="0"/>
        <w:adjustRightInd w:val="0"/>
        <w:spacing w:after="0" w:line="240" w:lineRule="auto"/>
        <w:jc w:val="both"/>
        <w:rPr>
          <w:color w:val="FF0000"/>
        </w:rPr>
      </w:pPr>
    </w:p>
    <w:p w14:paraId="68A6F6C1" w14:textId="77777777" w:rsidR="00D14BD2" w:rsidRDefault="00D14BD2" w:rsidP="00D14BD2">
      <w:pPr>
        <w:autoSpaceDE w:val="0"/>
        <w:autoSpaceDN w:val="0"/>
        <w:adjustRightInd w:val="0"/>
        <w:spacing w:after="0" w:line="240" w:lineRule="auto"/>
        <w:jc w:val="both"/>
        <w:rPr>
          <w:color w:val="FF0000"/>
        </w:rPr>
      </w:pPr>
    </w:p>
    <w:p w14:paraId="68553E40" w14:textId="77777777" w:rsidR="00D14BD2" w:rsidRDefault="00D14BD2" w:rsidP="00D14BD2">
      <w:pPr>
        <w:autoSpaceDE w:val="0"/>
        <w:autoSpaceDN w:val="0"/>
        <w:adjustRightInd w:val="0"/>
        <w:spacing w:after="0" w:line="240" w:lineRule="auto"/>
        <w:jc w:val="both"/>
        <w:rPr>
          <w:color w:val="FF0000"/>
        </w:rPr>
      </w:pPr>
    </w:p>
    <w:p w14:paraId="29420BEC" w14:textId="77777777" w:rsidR="00D14BD2" w:rsidRDefault="00D14BD2" w:rsidP="00D14BD2">
      <w:pPr>
        <w:autoSpaceDE w:val="0"/>
        <w:autoSpaceDN w:val="0"/>
        <w:adjustRightInd w:val="0"/>
        <w:spacing w:after="0" w:line="240" w:lineRule="auto"/>
        <w:jc w:val="both"/>
        <w:rPr>
          <w:color w:val="FF0000"/>
        </w:rPr>
      </w:pPr>
    </w:p>
    <w:p w14:paraId="65D01B13" w14:textId="77777777" w:rsidR="00D14BD2" w:rsidRDefault="00D14BD2" w:rsidP="00D14BD2">
      <w:pPr>
        <w:autoSpaceDE w:val="0"/>
        <w:autoSpaceDN w:val="0"/>
        <w:adjustRightInd w:val="0"/>
        <w:spacing w:after="0" w:line="240" w:lineRule="auto"/>
        <w:jc w:val="both"/>
        <w:rPr>
          <w:color w:val="FF0000"/>
        </w:rPr>
      </w:pPr>
    </w:p>
    <w:p w14:paraId="7BAB8689" w14:textId="77777777" w:rsidR="00D14BD2" w:rsidRDefault="00D14BD2" w:rsidP="00D14BD2">
      <w:pPr>
        <w:autoSpaceDE w:val="0"/>
        <w:autoSpaceDN w:val="0"/>
        <w:adjustRightInd w:val="0"/>
        <w:spacing w:after="0" w:line="240" w:lineRule="auto"/>
        <w:jc w:val="both"/>
        <w:rPr>
          <w:color w:val="FF0000"/>
        </w:rPr>
      </w:pPr>
    </w:p>
    <w:p w14:paraId="7E551F6A" w14:textId="77777777" w:rsidR="00D14BD2" w:rsidRDefault="00D14BD2" w:rsidP="00D14BD2">
      <w:pPr>
        <w:autoSpaceDE w:val="0"/>
        <w:autoSpaceDN w:val="0"/>
        <w:adjustRightInd w:val="0"/>
        <w:spacing w:after="0" w:line="240" w:lineRule="auto"/>
        <w:jc w:val="both"/>
        <w:rPr>
          <w:color w:val="FF0000"/>
        </w:rPr>
      </w:pPr>
    </w:p>
    <w:p w14:paraId="22A32A35" w14:textId="77777777" w:rsidR="00D14BD2" w:rsidRDefault="00D14BD2" w:rsidP="00D14BD2">
      <w:pPr>
        <w:autoSpaceDE w:val="0"/>
        <w:autoSpaceDN w:val="0"/>
        <w:adjustRightInd w:val="0"/>
        <w:spacing w:after="0" w:line="240" w:lineRule="auto"/>
        <w:jc w:val="both"/>
        <w:rPr>
          <w:color w:val="FF0000"/>
        </w:rPr>
      </w:pPr>
    </w:p>
    <w:p w14:paraId="6897011A" w14:textId="77777777" w:rsidR="00D14BD2" w:rsidRDefault="00D14BD2" w:rsidP="00D14BD2">
      <w:pPr>
        <w:autoSpaceDE w:val="0"/>
        <w:autoSpaceDN w:val="0"/>
        <w:adjustRightInd w:val="0"/>
        <w:spacing w:after="0" w:line="240" w:lineRule="auto"/>
        <w:jc w:val="both"/>
        <w:rPr>
          <w:color w:val="FF0000"/>
        </w:rPr>
      </w:pPr>
    </w:p>
    <w:p w14:paraId="04123816" w14:textId="77216F9C" w:rsidR="00D14BD2" w:rsidRDefault="007D549E" w:rsidP="00D14BD2">
      <w:pPr>
        <w:autoSpaceDE w:val="0"/>
        <w:autoSpaceDN w:val="0"/>
        <w:adjustRightInd w:val="0"/>
        <w:spacing w:after="0" w:line="240" w:lineRule="auto"/>
        <w:jc w:val="both"/>
        <w:rPr>
          <w:color w:val="FF0000"/>
        </w:rPr>
      </w:pPr>
      <w:r>
        <w:rPr>
          <w:noProof/>
        </w:rPr>
        <w:drawing>
          <wp:anchor distT="0" distB="0" distL="114300" distR="114300" simplePos="0" relativeHeight="251834368" behindDoc="0" locked="0" layoutInCell="1" allowOverlap="1" wp14:anchorId="7149A4A7" wp14:editId="0A008432">
            <wp:simplePos x="0" y="0"/>
            <wp:positionH relativeFrom="margin">
              <wp:posOffset>-274320</wp:posOffset>
            </wp:positionH>
            <wp:positionV relativeFrom="paragraph">
              <wp:posOffset>224155</wp:posOffset>
            </wp:positionV>
            <wp:extent cx="3059430" cy="1261071"/>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29780" t="43563" r="29803" b="22947"/>
                    <a:stretch/>
                  </pic:blipFill>
                  <pic:spPr bwMode="auto">
                    <a:xfrm>
                      <a:off x="0" y="0"/>
                      <a:ext cx="3066352" cy="1263924"/>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FE5E36" w14:textId="7C30CC7A" w:rsidR="00D14BD2" w:rsidRDefault="00D14BD2" w:rsidP="00D14BD2">
      <w:pPr>
        <w:autoSpaceDE w:val="0"/>
        <w:autoSpaceDN w:val="0"/>
        <w:adjustRightInd w:val="0"/>
        <w:spacing w:after="0" w:line="240" w:lineRule="auto"/>
        <w:jc w:val="both"/>
        <w:rPr>
          <w:color w:val="FF0000"/>
        </w:rPr>
      </w:pPr>
    </w:p>
    <w:p w14:paraId="3E711CA0" w14:textId="3BA30D0E" w:rsidR="00D14BD2" w:rsidRDefault="00D14BD2" w:rsidP="00D14BD2">
      <w:pPr>
        <w:autoSpaceDE w:val="0"/>
        <w:autoSpaceDN w:val="0"/>
        <w:adjustRightInd w:val="0"/>
        <w:spacing w:after="0" w:line="240" w:lineRule="auto"/>
        <w:jc w:val="both"/>
        <w:rPr>
          <w:color w:val="FF0000"/>
        </w:rPr>
      </w:pPr>
    </w:p>
    <w:p w14:paraId="14640C41" w14:textId="77777777" w:rsidR="00D14BD2" w:rsidRDefault="00D14BD2" w:rsidP="00D14BD2">
      <w:pPr>
        <w:autoSpaceDE w:val="0"/>
        <w:autoSpaceDN w:val="0"/>
        <w:adjustRightInd w:val="0"/>
        <w:spacing w:after="0" w:line="240" w:lineRule="auto"/>
        <w:jc w:val="both"/>
        <w:rPr>
          <w:color w:val="FF0000"/>
        </w:rPr>
      </w:pPr>
    </w:p>
    <w:p w14:paraId="5D36E331" w14:textId="77777777" w:rsidR="00D14BD2" w:rsidRDefault="00D14BD2" w:rsidP="00D14BD2">
      <w:pPr>
        <w:autoSpaceDE w:val="0"/>
        <w:autoSpaceDN w:val="0"/>
        <w:adjustRightInd w:val="0"/>
        <w:spacing w:after="0" w:line="240" w:lineRule="auto"/>
        <w:jc w:val="both"/>
        <w:rPr>
          <w:color w:val="FF0000"/>
        </w:rPr>
      </w:pPr>
    </w:p>
    <w:p w14:paraId="1DB6B6E1" w14:textId="77777777" w:rsidR="00D14BD2" w:rsidRDefault="00D14BD2" w:rsidP="00D14BD2">
      <w:pPr>
        <w:autoSpaceDE w:val="0"/>
        <w:autoSpaceDN w:val="0"/>
        <w:adjustRightInd w:val="0"/>
        <w:spacing w:after="0" w:line="240" w:lineRule="auto"/>
        <w:jc w:val="both"/>
        <w:rPr>
          <w:color w:val="FF0000"/>
        </w:rPr>
      </w:pPr>
    </w:p>
    <w:p w14:paraId="059294AF" w14:textId="77777777" w:rsidR="00D14BD2" w:rsidRDefault="00D14BD2" w:rsidP="00D14BD2">
      <w:pPr>
        <w:autoSpaceDE w:val="0"/>
        <w:autoSpaceDN w:val="0"/>
        <w:adjustRightInd w:val="0"/>
        <w:spacing w:after="0" w:line="240" w:lineRule="auto"/>
        <w:jc w:val="both"/>
        <w:rPr>
          <w:color w:val="FF0000"/>
        </w:rPr>
      </w:pPr>
    </w:p>
    <w:p w14:paraId="635EA0DD" w14:textId="77777777" w:rsidR="00D14BD2" w:rsidRDefault="00D14BD2" w:rsidP="00D14BD2">
      <w:pPr>
        <w:autoSpaceDE w:val="0"/>
        <w:autoSpaceDN w:val="0"/>
        <w:adjustRightInd w:val="0"/>
        <w:spacing w:after="0" w:line="240" w:lineRule="auto"/>
        <w:jc w:val="both"/>
        <w:rPr>
          <w:color w:val="FF0000"/>
        </w:rPr>
      </w:pPr>
    </w:p>
    <w:p w14:paraId="0B63B7C2" w14:textId="39B11E3F" w:rsidR="007D549E" w:rsidRDefault="0021779E" w:rsidP="007D549E">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44608" behindDoc="0" locked="0" layoutInCell="1" allowOverlap="1" wp14:anchorId="4A8BA5F7" wp14:editId="78DD2FB5">
                <wp:simplePos x="0" y="0"/>
                <wp:positionH relativeFrom="margin">
                  <wp:posOffset>-64476</wp:posOffset>
                </wp:positionH>
                <wp:positionV relativeFrom="paragraph">
                  <wp:posOffset>185127</wp:posOffset>
                </wp:positionV>
                <wp:extent cx="2724785" cy="40576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724785" cy="405765"/>
                        </a:xfrm>
                        <a:prstGeom prst="rect">
                          <a:avLst/>
                        </a:prstGeom>
                        <a:solidFill>
                          <a:prstClr val="white"/>
                        </a:solidFill>
                        <a:ln>
                          <a:noFill/>
                        </a:ln>
                      </wps:spPr>
                      <wps:txbx>
                        <w:txbxContent>
                          <w:p w14:paraId="2C97EDB0" w14:textId="05F76DAB" w:rsidR="00073F33" w:rsidRDefault="00073F33" w:rsidP="00D14BD2">
                            <w:pPr>
                              <w:pStyle w:val="Caption"/>
                              <w:jc w:val="center"/>
                              <w:rPr>
                                <w:noProof/>
                              </w:rPr>
                            </w:pPr>
                            <w:bookmarkStart w:id="46" w:name="_Toc5317321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rPr>
                                <w:noProof/>
                              </w:rPr>
                              <w:t xml:space="preserve">: </w:t>
                            </w:r>
                            <w:r w:rsidRPr="008065CA">
                              <w:t>Tweet from Twitter about the parking problem</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A5F7" id="Text Box 93" o:spid="_x0000_s1035" type="#_x0000_t202" style="position:absolute;left:0;text-align:left;margin-left:-5.1pt;margin-top:14.6pt;width:214.55pt;height:31.95pt;z-index:2518446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" stroked="f">
                <v:textbox style="mso-fit-shape-to-text:t" inset="0,0,0,0">
                  <w:txbxContent>
                    <w:p w14:paraId="2C97EDB0" w14:textId="05F76DAB" w:rsidR="00073F33" w:rsidRDefault="00073F33" w:rsidP="00D14BD2">
                      <w:pPr>
                        <w:pStyle w:val="Caption"/>
                        <w:jc w:val="center"/>
                        <w:rPr>
                          <w:noProof/>
                        </w:rPr>
                      </w:pPr>
                      <w:bookmarkStart w:id="47" w:name="_Toc531732101"/>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0</w:t>
                      </w:r>
                      <w:r>
                        <w:rPr>
                          <w:noProof/>
                        </w:rPr>
                        <w:fldChar w:fldCharType="end"/>
                      </w:r>
                      <w:r>
                        <w:rPr>
                          <w:noProof/>
                        </w:rPr>
                        <w:t xml:space="preserve">: </w:t>
                      </w:r>
                      <w:r w:rsidRPr="008065CA">
                        <w:t>Tweet from Twitter about the parking problem</w:t>
                      </w:r>
                      <w:bookmarkEnd w:id="47"/>
                    </w:p>
                  </w:txbxContent>
                </v:textbox>
                <w10:wrap anchorx="margin"/>
              </v:shape>
            </w:pict>
          </mc:Fallback>
        </mc:AlternateContent>
      </w:r>
    </w:p>
    <w:p w14:paraId="02AC2D10" w14:textId="630638B9" w:rsidR="00D14BD2" w:rsidRDefault="00D14BD2" w:rsidP="007D549E">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845632" behindDoc="0" locked="0" layoutInCell="1" allowOverlap="1" wp14:anchorId="1DBD31A3" wp14:editId="780C7660">
                <wp:simplePos x="0" y="0"/>
                <wp:positionH relativeFrom="margin">
                  <wp:posOffset>3185160</wp:posOffset>
                </wp:positionH>
                <wp:positionV relativeFrom="paragraph">
                  <wp:posOffset>10795</wp:posOffset>
                </wp:positionV>
                <wp:extent cx="2773680" cy="405765"/>
                <wp:effectExtent l="0" t="0" r="7620" b="0"/>
                <wp:wrapNone/>
                <wp:docPr id="94" name="Text Box 94"/>
                <wp:cNvGraphicFramePr/>
                <a:graphic xmlns:a="http://schemas.openxmlformats.org/drawingml/2006/main">
                  <a:graphicData uri="http://schemas.microsoft.com/office/word/2010/wordprocessingShape">
                    <wps:wsp>
                      <wps:cNvSpPr txBox="1"/>
                      <wps:spPr>
                        <a:xfrm>
                          <a:off x="0" y="0"/>
                          <a:ext cx="2773680" cy="405765"/>
                        </a:xfrm>
                        <a:prstGeom prst="rect">
                          <a:avLst/>
                        </a:prstGeom>
                        <a:solidFill>
                          <a:prstClr val="white"/>
                        </a:solidFill>
                        <a:ln>
                          <a:noFill/>
                        </a:ln>
                      </wps:spPr>
                      <wps:txbx>
                        <w:txbxContent>
                          <w:p w14:paraId="5B864849" w14:textId="7FE24FBB" w:rsidR="00073F33" w:rsidRDefault="00073F33" w:rsidP="00D14BD2">
                            <w:pPr>
                              <w:pStyle w:val="Caption"/>
                              <w:jc w:val="center"/>
                              <w:rPr>
                                <w:noProof/>
                              </w:rPr>
                            </w:pPr>
                            <w:bookmarkStart w:id="48" w:name="_Toc5317321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rPr>
                                <w:noProof/>
                              </w:rPr>
                              <w:t xml:space="preserve">: </w:t>
                            </w:r>
                            <w:r w:rsidRPr="008065CA">
                              <w:t>Tweet from Twitter about the parking problem</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BD31A3" id="Text Box 94" o:spid="_x0000_s1036" type="#_x0000_t202" style="position:absolute;left:0;text-align:left;margin-left:250.8pt;margin-top:.85pt;width:218.4pt;height:31.95pt;z-index:2518456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" stroked="f">
                <v:textbox style="mso-fit-shape-to-text:t" inset="0,0,0,0">
                  <w:txbxContent>
                    <w:p w14:paraId="5B864849" w14:textId="7FE24FBB" w:rsidR="00073F33" w:rsidRDefault="00073F33" w:rsidP="00D14BD2">
                      <w:pPr>
                        <w:pStyle w:val="Caption"/>
                        <w:jc w:val="center"/>
                        <w:rPr>
                          <w:noProof/>
                        </w:rPr>
                      </w:pPr>
                      <w:bookmarkStart w:id="49" w:name="_Toc531732102"/>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1</w:t>
                      </w:r>
                      <w:r>
                        <w:rPr>
                          <w:noProof/>
                        </w:rPr>
                        <w:fldChar w:fldCharType="end"/>
                      </w:r>
                      <w:r>
                        <w:rPr>
                          <w:noProof/>
                        </w:rPr>
                        <w:t xml:space="preserve">: </w:t>
                      </w:r>
                      <w:r w:rsidRPr="008065CA">
                        <w:t>Tweet from Twitter about the parking problem</w:t>
                      </w:r>
                      <w:bookmarkEnd w:id="49"/>
                    </w:p>
                  </w:txbxContent>
                </v:textbox>
                <w10:wrap anchorx="margin"/>
              </v:shape>
            </w:pict>
          </mc:Fallback>
        </mc:AlternateContent>
      </w:r>
    </w:p>
    <w:p w14:paraId="22495D9C" w14:textId="632BEA5D" w:rsidR="00D14BD2" w:rsidRDefault="00D14BD2" w:rsidP="00D14BD2">
      <w:pPr>
        <w:autoSpaceDE w:val="0"/>
        <w:autoSpaceDN w:val="0"/>
        <w:adjustRightInd w:val="0"/>
        <w:spacing w:after="0" w:line="240" w:lineRule="auto"/>
        <w:jc w:val="both"/>
        <w:rPr>
          <w:color w:val="FF0000"/>
        </w:rPr>
      </w:pPr>
    </w:p>
    <w:p w14:paraId="7398F640" w14:textId="2036CA94" w:rsidR="00D14BD2" w:rsidRPr="00AA1438" w:rsidRDefault="00D14BD2" w:rsidP="00D14BD2">
      <w:pPr>
        <w:autoSpaceDE w:val="0"/>
        <w:autoSpaceDN w:val="0"/>
        <w:adjustRightInd w:val="0"/>
        <w:spacing w:after="0" w:line="240" w:lineRule="auto"/>
        <w:jc w:val="both"/>
        <w:rPr>
          <w:color w:val="FF0000"/>
          <w:sz w:val="2"/>
          <w:szCs w:val="2"/>
        </w:rPr>
      </w:pPr>
    </w:p>
    <w:p w14:paraId="4E2BD828" w14:textId="3920C84E" w:rsidR="00D14BD2" w:rsidRPr="00C31836" w:rsidRDefault="00D14BD2" w:rsidP="00D14BD2">
      <w:pPr>
        <w:autoSpaceDE w:val="0"/>
        <w:autoSpaceDN w:val="0"/>
        <w:adjustRightInd w:val="0"/>
        <w:spacing w:after="0" w:line="240" w:lineRule="auto"/>
        <w:jc w:val="both"/>
        <w:rPr>
          <w:color w:val="000000" w:themeColor="text1"/>
        </w:rPr>
      </w:pPr>
    </w:p>
    <w:p w14:paraId="03104762" w14:textId="03BA201E"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6237697D" w14:textId="77777777" w:rsidR="007D549E" w:rsidRPr="007D549E" w:rsidRDefault="007D549E" w:rsidP="001342C7">
      <w:pPr>
        <w:autoSpaceDE w:val="0"/>
        <w:autoSpaceDN w:val="0"/>
        <w:adjustRightInd w:val="0"/>
        <w:spacing w:after="0"/>
        <w:jc w:val="both"/>
        <w:rPr>
          <w:b/>
          <w:bCs/>
          <w:color w:val="000000" w:themeColor="text1"/>
          <w:u w:val="single"/>
        </w:rPr>
      </w:pPr>
    </w:p>
    <w:p w14:paraId="228F2DB4" w14:textId="6FA2088A" w:rsidR="00D14BD2" w:rsidRPr="00EF79F3" w:rsidRDefault="00D14BD2" w:rsidP="001342C7">
      <w:pPr>
        <w:autoSpaceDE w:val="0"/>
        <w:autoSpaceDN w:val="0"/>
        <w:adjustRightInd w:val="0"/>
        <w:spacing w:after="0"/>
      </w:pPr>
      <w:r>
        <w:t>P</w:t>
      </w:r>
      <w:r w:rsidRPr="00D75F75">
        <w:t>eople looking for a</w:t>
      </w:r>
      <w:r>
        <w:t>n empty</w:t>
      </w:r>
      <w:r w:rsidRPr="00D75F75">
        <w:t xml:space="preserve"> p</w:t>
      </w:r>
      <w:r>
        <w:t>arking spot</w:t>
      </w:r>
      <w:r w:rsidRPr="00D75F75">
        <w:t xml:space="preserve"> </w:t>
      </w:r>
      <w:r>
        <w:t xml:space="preserve">is one of the major causes of congestion and a waste </w:t>
      </w:r>
      <w:r w:rsidRPr="00A02968">
        <w:t xml:space="preserve">to the university attendants’ valuable </w:t>
      </w:r>
      <w:r>
        <w:t>time. As shown in Figure 1-</w:t>
      </w:r>
      <w:r w:rsidR="0021779E">
        <w:t>12</w:t>
      </w:r>
      <w:r>
        <w:t>, m</w:t>
      </w:r>
      <w:r w:rsidRPr="00D75F75">
        <w:t xml:space="preserve">ore than 60% percent of the students </w:t>
      </w:r>
      <w:r>
        <w:t>who</w:t>
      </w:r>
      <w:r w:rsidRPr="00D75F75">
        <w:t xml:space="preserve"> responded to our survey reported that they take more than 15 minutes just to find a v</w:t>
      </w:r>
      <w:r>
        <w:t>acant parking spot. Furthermore, t</w:t>
      </w:r>
      <w:r w:rsidRPr="00EF79F3">
        <w:t>he parking problem causes more fuel to be consumed while driving around parking lots.</w:t>
      </w:r>
      <w:r>
        <w:t xml:space="preserve"> The increase in fuel consumption wastes the vehicle owner’s money and leads to more CO</w:t>
      </w:r>
      <w:r>
        <w:rPr>
          <w:vertAlign w:val="subscript"/>
        </w:rPr>
        <w:t>2</w:t>
      </w:r>
      <w:r w:rsidRPr="00EF79F3">
        <w:t xml:space="preserve"> emissions</w:t>
      </w:r>
      <w:r>
        <w:t>.</w:t>
      </w:r>
    </w:p>
    <w:p w14:paraId="69D92796" w14:textId="77777777" w:rsidR="00D14BD2" w:rsidRPr="00151FDE" w:rsidRDefault="00D14BD2" w:rsidP="00D14BD2">
      <w:pPr>
        <w:autoSpaceDE w:val="0"/>
        <w:autoSpaceDN w:val="0"/>
        <w:adjustRightInd w:val="0"/>
        <w:spacing w:after="0" w:line="240" w:lineRule="auto"/>
        <w:jc w:val="both"/>
      </w:pPr>
    </w:p>
    <w:p w14:paraId="052CB156" w14:textId="77777777" w:rsidR="0099248E" w:rsidRDefault="00D14BD2" w:rsidP="0099248E">
      <w:pPr>
        <w:keepNext/>
        <w:autoSpaceDE w:val="0"/>
        <w:autoSpaceDN w:val="0"/>
        <w:adjustRightInd w:val="0"/>
        <w:spacing w:after="0" w:line="240" w:lineRule="auto"/>
        <w:jc w:val="center"/>
      </w:pPr>
      <w:r>
        <w:rPr>
          <w:noProof/>
        </w:rPr>
        <w:lastRenderedPageBreak/>
        <w:drawing>
          <wp:inline distT="0" distB="0" distL="0" distR="0" wp14:anchorId="1269B677" wp14:editId="689BCC26">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4AD08420" w14:textId="03D71B95" w:rsidR="00D14BD2" w:rsidRDefault="0099248E" w:rsidP="0099248E">
      <w:pPr>
        <w:pStyle w:val="Caption"/>
        <w:jc w:val="center"/>
        <w:rPr>
          <w:highlight w:val="yellow"/>
        </w:rPr>
      </w:pPr>
      <w:bookmarkStart w:id="50" w:name="_Toc531732103"/>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1</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2</w:t>
      </w:r>
      <w:r w:rsidR="002B23D1">
        <w:rPr>
          <w:noProof/>
        </w:rPr>
        <w:fldChar w:fldCharType="end"/>
      </w:r>
      <w:r>
        <w:t xml:space="preserve">: </w:t>
      </w:r>
      <w:r w:rsidRPr="00891E96">
        <w:t>Statistics from Survey</w:t>
      </w:r>
      <w:bookmarkEnd w:id="50"/>
    </w:p>
    <w:p w14:paraId="3C69A946" w14:textId="77777777" w:rsidR="00D14BD2" w:rsidRDefault="00D14BD2" w:rsidP="00D14BD2">
      <w:pPr>
        <w:autoSpaceDE w:val="0"/>
        <w:autoSpaceDN w:val="0"/>
        <w:adjustRightInd w:val="0"/>
        <w:spacing w:after="0" w:line="240" w:lineRule="auto"/>
        <w:rPr>
          <w:highlight w:val="yellow"/>
        </w:rPr>
      </w:pPr>
    </w:p>
    <w:p w14:paraId="71DD2D3C" w14:textId="77777777" w:rsidR="00D14BD2" w:rsidRDefault="00D14BD2" w:rsidP="001342C7">
      <w:pPr>
        <w:autoSpaceDE w:val="0"/>
        <w:autoSpaceDN w:val="0"/>
        <w:adjustRightInd w:val="0"/>
        <w:spacing w:after="0"/>
        <w:jc w:val="both"/>
        <w:rPr>
          <w:color w:val="000000" w:themeColor="text1"/>
        </w:rPr>
      </w:pPr>
      <w:r w:rsidRPr="001963DD">
        <w:rPr>
          <w:color w:val="000000" w:themeColor="text1"/>
        </w:rPr>
        <w:t xml:space="preserve">According to an article in Al-Watan </w:t>
      </w:r>
      <w:r w:rsidRPr="00486328">
        <w:rPr>
          <w:color w:val="000000" w:themeColor="text1"/>
        </w:rPr>
        <w:t>newspaper [4], a</w:t>
      </w:r>
      <w:r w:rsidRPr="001963DD">
        <w:rPr>
          <w:color w:val="000000" w:themeColor="text1"/>
        </w:rPr>
        <w:t xml:space="preserve"> number of Qatar University students compla</w:t>
      </w:r>
      <w:r>
        <w:rPr>
          <w:color w:val="000000" w:themeColor="text1"/>
        </w:rPr>
        <w:t xml:space="preserve">ined about </w:t>
      </w:r>
      <w:r w:rsidRPr="008007D1">
        <w:rPr>
          <w:color w:val="000000" w:themeColor="text1"/>
        </w:rPr>
        <w:t xml:space="preserve">the university’s lack of </w:t>
      </w:r>
      <w:r>
        <w:rPr>
          <w:color w:val="000000" w:themeColor="text1"/>
        </w:rPr>
        <w:t xml:space="preserve">balance between </w:t>
      </w:r>
      <w:r w:rsidRPr="001963DD">
        <w:rPr>
          <w:color w:val="000000" w:themeColor="text1"/>
        </w:rPr>
        <w:t>the in</w:t>
      </w:r>
      <w:r>
        <w:rPr>
          <w:color w:val="000000" w:themeColor="text1"/>
        </w:rPr>
        <w:t>crease number of student</w:t>
      </w:r>
      <w:r w:rsidRPr="001963DD">
        <w:rPr>
          <w:color w:val="000000" w:themeColor="text1"/>
        </w:rPr>
        <w:t>s</w:t>
      </w:r>
      <w:r>
        <w:rPr>
          <w:color w:val="000000" w:themeColor="text1"/>
        </w:rPr>
        <w:t>’</w:t>
      </w:r>
      <w:r w:rsidRPr="001963DD">
        <w:rPr>
          <w:color w:val="000000" w:themeColor="text1"/>
        </w:rPr>
        <w:t xml:space="preserve"> admissions</w:t>
      </w:r>
      <w:r>
        <w:rPr>
          <w:color w:val="000000" w:themeColor="text1"/>
        </w:rPr>
        <w:t xml:space="preserve"> and the limited number of parking areas. This</w:t>
      </w:r>
      <w:r w:rsidRPr="001963DD">
        <w:rPr>
          <w:color w:val="000000" w:themeColor="text1"/>
        </w:rPr>
        <w:t xml:space="preserve"> </w:t>
      </w:r>
      <w:r>
        <w:rPr>
          <w:color w:val="000000" w:themeColor="text1"/>
        </w:rPr>
        <w:t xml:space="preserve">makes the students </w:t>
      </w:r>
      <w:r w:rsidRPr="001963DD">
        <w:rPr>
          <w:color w:val="000000" w:themeColor="text1"/>
        </w:rPr>
        <w:t xml:space="preserve">to </w:t>
      </w:r>
      <w:r>
        <w:rPr>
          <w:color w:val="000000" w:themeColor="text1"/>
        </w:rPr>
        <w:t xml:space="preserve">spend more time searching for a vacant parking slot and </w:t>
      </w:r>
      <w:r w:rsidRPr="001963DD">
        <w:rPr>
          <w:color w:val="000000" w:themeColor="text1"/>
        </w:rPr>
        <w:t>arrive late to their lectures</w:t>
      </w:r>
      <w:r>
        <w:rPr>
          <w:color w:val="000000" w:themeColor="text1"/>
        </w:rPr>
        <w:t>.</w:t>
      </w:r>
      <w:r w:rsidRPr="001963DD">
        <w:rPr>
          <w:color w:val="000000" w:themeColor="text1"/>
        </w:rPr>
        <w:t xml:space="preserve"> A considerable number of students also declared that they are forced to come to the university early, so they can get a parking slot for their </w:t>
      </w:r>
      <w:r w:rsidRPr="00486328">
        <w:rPr>
          <w:color w:val="000000" w:themeColor="text1"/>
        </w:rPr>
        <w:t>cars [5].</w:t>
      </w:r>
    </w:p>
    <w:p w14:paraId="4D1D4DB5" w14:textId="77777777" w:rsidR="00D14BD2" w:rsidRDefault="00D14BD2" w:rsidP="001342C7">
      <w:pPr>
        <w:autoSpaceDE w:val="0"/>
        <w:autoSpaceDN w:val="0"/>
        <w:adjustRightInd w:val="0"/>
        <w:spacing w:after="0"/>
      </w:pPr>
    </w:p>
    <w:p w14:paraId="783AFCC8" w14:textId="77777777" w:rsidR="00D14BD2" w:rsidRDefault="00D14BD2" w:rsidP="001342C7">
      <w:pPr>
        <w:autoSpaceDE w:val="0"/>
        <w:autoSpaceDN w:val="0"/>
        <w:adjustRightInd w:val="0"/>
        <w:spacing w:after="0"/>
      </w:pPr>
      <w:r>
        <w:t xml:space="preserve">Additionally, frustrated drivers are forced to park in illegal parking places which in turn leads to an increase in the number of traffic violations and accidents inside the campus. </w:t>
      </w:r>
      <w:r w:rsidRPr="0095223E">
        <w:t>Figures</w:t>
      </w:r>
      <w:r>
        <w:t xml:space="preserve"> 1-13 and 1-14 below show examples of illegal parking where cars are parked over sidewalks and on the grass field.</w:t>
      </w:r>
    </w:p>
    <w:p w14:paraId="688CCA4B" w14:textId="77777777" w:rsidR="002C3296" w:rsidRPr="00CB5462" w:rsidRDefault="002C3296" w:rsidP="001342C7">
      <w:pPr>
        <w:autoSpaceDE w:val="0"/>
        <w:autoSpaceDN w:val="0"/>
        <w:adjustRightInd w:val="0"/>
        <w:spacing w:after="0"/>
      </w:pPr>
    </w:p>
    <w:p w14:paraId="0A00714E" w14:textId="77777777" w:rsidR="00D14BD2" w:rsidRPr="00AA1438" w:rsidRDefault="00D14BD2" w:rsidP="00D14BD2">
      <w:pPr>
        <w:autoSpaceDE w:val="0"/>
        <w:autoSpaceDN w:val="0"/>
        <w:adjustRightInd w:val="0"/>
        <w:spacing w:after="0" w:line="240" w:lineRule="auto"/>
        <w:jc w:val="both"/>
        <w:rPr>
          <w:color w:val="FF0000"/>
          <w:sz w:val="4"/>
          <w:szCs w:val="4"/>
        </w:rPr>
      </w:pPr>
    </w:p>
    <w:p w14:paraId="4E077F7F" w14:textId="77777777" w:rsidR="00D14BD2" w:rsidRPr="00AA1438" w:rsidRDefault="00D14BD2" w:rsidP="00D14BD2">
      <w:pPr>
        <w:autoSpaceDE w:val="0"/>
        <w:autoSpaceDN w:val="0"/>
        <w:adjustRightInd w:val="0"/>
        <w:spacing w:after="0" w:line="240" w:lineRule="auto"/>
        <w:jc w:val="both"/>
        <w:rPr>
          <w:sz w:val="14"/>
          <w:szCs w:val="14"/>
          <w:lang w:bidi="ar-QA"/>
        </w:rPr>
      </w:pPr>
    </w:p>
    <w:p w14:paraId="10B313E4" w14:textId="77777777" w:rsidR="00D14BD2" w:rsidRDefault="00D14BD2" w:rsidP="00D14BD2">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846656" behindDoc="0" locked="0" layoutInCell="1" allowOverlap="1" wp14:anchorId="479F417F" wp14:editId="43A073E3">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9900012" w14:textId="3CB63308" w:rsidR="00073F33" w:rsidRPr="0082694E" w:rsidRDefault="00073F33" w:rsidP="00D14BD2">
                            <w:pPr>
                              <w:pStyle w:val="Caption"/>
                              <w:jc w:val="center"/>
                              <w:rPr>
                                <w:noProof/>
                                <w:color w:val="FF0000"/>
                              </w:rPr>
                            </w:pPr>
                            <w:bookmarkStart w:id="51" w:name="_Toc5317321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F417F" id="Text Box 95" o:spid="_x0000_s1037" type="#_x0000_t202" style="position:absolute;left:0;text-align:left;margin-left:-19.3pt;margin-top:197.8pt;width:312.45pt;height:21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" stroked="f">
                <v:textbox style="mso-fit-shape-to-text:t" inset="0,0,0,0">
                  <w:txbxContent>
                    <w:p w14:paraId="49900012" w14:textId="3CB63308" w:rsidR="00073F33" w:rsidRPr="0082694E" w:rsidRDefault="00073F33" w:rsidP="00D14BD2">
                      <w:pPr>
                        <w:pStyle w:val="Caption"/>
                        <w:jc w:val="center"/>
                        <w:rPr>
                          <w:noProof/>
                          <w:color w:val="FF0000"/>
                        </w:rPr>
                      </w:pPr>
                      <w:bookmarkStart w:id="52" w:name="_Toc531732104"/>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3</w:t>
                      </w:r>
                      <w:r>
                        <w:rPr>
                          <w:noProof/>
                        </w:rPr>
                        <w:fldChar w:fldCharType="end"/>
                      </w:r>
                      <w:r>
                        <w:t xml:space="preserve">: </w:t>
                      </w:r>
                      <w:r w:rsidRPr="00463DAB">
                        <w:t xml:space="preserve">Vehicles in Qatar </w:t>
                      </w:r>
                      <w:r>
                        <w:t>U</w:t>
                      </w:r>
                      <w:r w:rsidRPr="00463DAB">
                        <w:t>niversity parked illegally</w:t>
                      </w:r>
                      <w:bookmarkEnd w:id="52"/>
                    </w:p>
                  </w:txbxContent>
                </v:textbox>
              </v:shape>
            </w:pict>
          </mc:Fallback>
        </mc:AlternateContent>
      </w:r>
      <w:r>
        <w:rPr>
          <w:noProof/>
          <w:color w:val="FF0000"/>
        </w:rPr>
        <w:drawing>
          <wp:anchor distT="0" distB="0" distL="114300" distR="114300" simplePos="0" relativeHeight="251827200" behindDoc="0" locked="0" layoutInCell="1" allowOverlap="1" wp14:anchorId="7D8AA1A1" wp14:editId="4D4B362B">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7680" behindDoc="0" locked="0" layoutInCell="1" allowOverlap="1" wp14:anchorId="0372A88D" wp14:editId="5969DFF1">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345F8D6E" w14:textId="303CCAD9" w:rsidR="00073F33" w:rsidRDefault="00073F33" w:rsidP="00D14BD2">
                            <w:pPr>
                              <w:pStyle w:val="Caption"/>
                              <w:jc w:val="center"/>
                              <w:rPr>
                                <w:noProof/>
                              </w:rPr>
                            </w:pPr>
                            <w:bookmarkStart w:id="53" w:name="_Toc5317321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2A88D" id="Text Box 96" o:spid="_x0000_s1038" type="#_x0000_t202" style="position:absolute;left:0;text-align:left;margin-left:309pt;margin-top:197.9pt;width:160.75pt;height:31.9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" stroked="f">
                <v:textbox style="mso-fit-shape-to-text:t" inset="0,0,0,0">
                  <w:txbxContent>
                    <w:p w14:paraId="345F8D6E" w14:textId="303CCAD9" w:rsidR="00073F33" w:rsidRDefault="00073F33" w:rsidP="00D14BD2">
                      <w:pPr>
                        <w:pStyle w:val="Caption"/>
                        <w:jc w:val="center"/>
                        <w:rPr>
                          <w:noProof/>
                        </w:rPr>
                      </w:pPr>
                      <w:bookmarkStart w:id="54" w:name="_Toc531732105"/>
                      <w:r>
                        <w:t xml:space="preserve">Figure </w:t>
                      </w:r>
                      <w:r>
                        <w:rPr>
                          <w:noProof/>
                        </w:rPr>
                        <w:fldChar w:fldCharType="begin"/>
                      </w:r>
                      <w:r>
                        <w:rPr>
                          <w:noProof/>
                        </w:rPr>
                        <w:instrText xml:space="preserve"> STYLEREF 1 \s </w:instrText>
                      </w:r>
                      <w:r>
                        <w:rPr>
                          <w:noProof/>
                        </w:rPr>
                        <w:fldChar w:fldCharType="separate"/>
                      </w:r>
                      <w:r>
                        <w:rPr>
                          <w:noProof/>
                          <w:cs/>
                        </w:rPr>
                        <w:t>‎</w:t>
                      </w:r>
                      <w:r>
                        <w:rPr>
                          <w:noProof/>
                        </w:rPr>
                        <w:t>1</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4</w:t>
                      </w:r>
                      <w:r>
                        <w:rPr>
                          <w:noProof/>
                        </w:rPr>
                        <w:fldChar w:fldCharType="end"/>
                      </w:r>
                      <w:r>
                        <w:rPr>
                          <w:noProof/>
                        </w:rPr>
                        <w:t xml:space="preserve">: </w:t>
                      </w:r>
                      <w:r w:rsidRPr="00463DAB">
                        <w:t xml:space="preserve">Vehicles in Qatar </w:t>
                      </w:r>
                      <w:r>
                        <w:t>U</w:t>
                      </w:r>
                      <w:r w:rsidRPr="00463DAB">
                        <w:t>niversity parked illegally</w:t>
                      </w:r>
                      <w:bookmarkEnd w:id="54"/>
                    </w:p>
                  </w:txbxContent>
                </v:textbox>
              </v:shape>
            </w:pict>
          </mc:Fallback>
        </mc:AlternateContent>
      </w:r>
      <w:r>
        <w:rPr>
          <w:noProof/>
          <w:color w:val="FF0000"/>
        </w:rPr>
        <w:drawing>
          <wp:anchor distT="0" distB="0" distL="114300" distR="114300" simplePos="0" relativeHeight="251826176" behindDoc="0" locked="0" layoutInCell="1" allowOverlap="1" wp14:anchorId="3144D630" wp14:editId="4DC115F7">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50"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EC2C2" w14:textId="77777777" w:rsidR="00D14BD2" w:rsidRDefault="00D14BD2" w:rsidP="00D14BD2">
      <w:pPr>
        <w:autoSpaceDE w:val="0"/>
        <w:autoSpaceDN w:val="0"/>
        <w:adjustRightInd w:val="0"/>
        <w:spacing w:after="0" w:line="240" w:lineRule="auto"/>
        <w:jc w:val="both"/>
        <w:rPr>
          <w:lang w:bidi="ar-QA"/>
        </w:rPr>
      </w:pPr>
    </w:p>
    <w:p w14:paraId="6E525767" w14:textId="77777777" w:rsidR="00D14BD2" w:rsidRDefault="00D14BD2" w:rsidP="00D14BD2">
      <w:pPr>
        <w:autoSpaceDE w:val="0"/>
        <w:autoSpaceDN w:val="0"/>
        <w:adjustRightInd w:val="0"/>
        <w:spacing w:after="0" w:line="240" w:lineRule="auto"/>
        <w:jc w:val="both"/>
        <w:rPr>
          <w:lang w:bidi="ar-QA"/>
        </w:rPr>
      </w:pPr>
    </w:p>
    <w:p w14:paraId="67EFFCD5" w14:textId="77777777" w:rsidR="00D14BD2" w:rsidRDefault="00D14BD2" w:rsidP="00D14BD2">
      <w:pPr>
        <w:autoSpaceDE w:val="0"/>
        <w:autoSpaceDN w:val="0"/>
        <w:adjustRightInd w:val="0"/>
        <w:spacing w:after="0" w:line="240" w:lineRule="auto"/>
        <w:jc w:val="both"/>
        <w:rPr>
          <w:lang w:bidi="ar-QA"/>
        </w:rPr>
      </w:pPr>
    </w:p>
    <w:p w14:paraId="7CC35F4D" w14:textId="77777777" w:rsidR="00D14BD2" w:rsidRDefault="00D14BD2" w:rsidP="00D14BD2">
      <w:pPr>
        <w:autoSpaceDE w:val="0"/>
        <w:autoSpaceDN w:val="0"/>
        <w:adjustRightInd w:val="0"/>
        <w:spacing w:after="0" w:line="240" w:lineRule="auto"/>
        <w:jc w:val="both"/>
        <w:rPr>
          <w:lang w:bidi="ar-QA"/>
        </w:rPr>
      </w:pPr>
    </w:p>
    <w:p w14:paraId="6E2C0AB3" w14:textId="77777777" w:rsidR="00D14BD2" w:rsidRDefault="00D14BD2" w:rsidP="00D14BD2">
      <w:pPr>
        <w:autoSpaceDE w:val="0"/>
        <w:autoSpaceDN w:val="0"/>
        <w:adjustRightInd w:val="0"/>
        <w:spacing w:after="0" w:line="240" w:lineRule="auto"/>
        <w:jc w:val="both"/>
        <w:rPr>
          <w:lang w:bidi="ar-QA"/>
        </w:rPr>
      </w:pPr>
    </w:p>
    <w:p w14:paraId="2AA36D70" w14:textId="77777777" w:rsidR="00D14BD2" w:rsidRDefault="00D14BD2" w:rsidP="00D14BD2">
      <w:pPr>
        <w:autoSpaceDE w:val="0"/>
        <w:autoSpaceDN w:val="0"/>
        <w:adjustRightInd w:val="0"/>
        <w:spacing w:after="0" w:line="240" w:lineRule="auto"/>
        <w:jc w:val="both"/>
        <w:rPr>
          <w:lang w:bidi="ar-QA"/>
        </w:rPr>
      </w:pPr>
    </w:p>
    <w:p w14:paraId="5AAA37A1" w14:textId="77777777" w:rsidR="00D14BD2" w:rsidRDefault="00D14BD2" w:rsidP="00D14BD2">
      <w:pPr>
        <w:autoSpaceDE w:val="0"/>
        <w:autoSpaceDN w:val="0"/>
        <w:adjustRightInd w:val="0"/>
        <w:spacing w:after="0" w:line="240" w:lineRule="auto"/>
        <w:jc w:val="both"/>
        <w:rPr>
          <w:lang w:bidi="ar-QA"/>
        </w:rPr>
      </w:pPr>
    </w:p>
    <w:p w14:paraId="4F250270" w14:textId="77777777" w:rsidR="00D14BD2" w:rsidRDefault="00D14BD2" w:rsidP="00D14BD2">
      <w:pPr>
        <w:autoSpaceDE w:val="0"/>
        <w:autoSpaceDN w:val="0"/>
        <w:adjustRightInd w:val="0"/>
        <w:spacing w:after="0" w:line="240" w:lineRule="auto"/>
        <w:jc w:val="both"/>
        <w:rPr>
          <w:lang w:bidi="ar-QA"/>
        </w:rPr>
      </w:pPr>
    </w:p>
    <w:p w14:paraId="59DB728E" w14:textId="77777777" w:rsidR="00D14BD2" w:rsidRDefault="00D14BD2" w:rsidP="00D14BD2">
      <w:pPr>
        <w:autoSpaceDE w:val="0"/>
        <w:autoSpaceDN w:val="0"/>
        <w:adjustRightInd w:val="0"/>
        <w:spacing w:after="0" w:line="240" w:lineRule="auto"/>
        <w:jc w:val="both"/>
        <w:rPr>
          <w:lang w:bidi="ar-QA"/>
        </w:rPr>
      </w:pPr>
    </w:p>
    <w:p w14:paraId="52C692B1" w14:textId="77777777" w:rsidR="00D14BD2" w:rsidRDefault="00D14BD2" w:rsidP="00D14BD2">
      <w:pPr>
        <w:autoSpaceDE w:val="0"/>
        <w:autoSpaceDN w:val="0"/>
        <w:adjustRightInd w:val="0"/>
        <w:spacing w:after="0" w:line="240" w:lineRule="auto"/>
        <w:jc w:val="both"/>
        <w:rPr>
          <w:lang w:bidi="ar-QA"/>
        </w:rPr>
      </w:pPr>
    </w:p>
    <w:p w14:paraId="26F679BA" w14:textId="77777777" w:rsidR="00D14BD2" w:rsidRDefault="00D14BD2" w:rsidP="00D14BD2">
      <w:pPr>
        <w:autoSpaceDE w:val="0"/>
        <w:autoSpaceDN w:val="0"/>
        <w:adjustRightInd w:val="0"/>
        <w:spacing w:after="0" w:line="240" w:lineRule="auto"/>
        <w:jc w:val="both"/>
        <w:rPr>
          <w:lang w:bidi="ar-QA"/>
        </w:rPr>
      </w:pPr>
    </w:p>
    <w:p w14:paraId="58A89DD9" w14:textId="77777777" w:rsidR="00D14BD2" w:rsidRDefault="00D14BD2" w:rsidP="00D14BD2">
      <w:pPr>
        <w:autoSpaceDE w:val="0"/>
        <w:autoSpaceDN w:val="0"/>
        <w:adjustRightInd w:val="0"/>
        <w:spacing w:after="0" w:line="240" w:lineRule="auto"/>
        <w:jc w:val="both"/>
        <w:rPr>
          <w:lang w:bidi="ar-QA"/>
        </w:rPr>
      </w:pPr>
    </w:p>
    <w:p w14:paraId="57BC8065" w14:textId="77777777" w:rsidR="00D14BD2" w:rsidRDefault="00D14BD2" w:rsidP="00D14BD2">
      <w:pPr>
        <w:autoSpaceDE w:val="0"/>
        <w:autoSpaceDN w:val="0"/>
        <w:adjustRightInd w:val="0"/>
        <w:spacing w:after="0" w:line="240" w:lineRule="auto"/>
        <w:jc w:val="both"/>
        <w:rPr>
          <w:color w:val="FF0000"/>
        </w:rPr>
      </w:pPr>
    </w:p>
    <w:p w14:paraId="7596987A" w14:textId="77777777" w:rsidR="00D14BD2" w:rsidRDefault="00D14BD2" w:rsidP="00D14BD2">
      <w:pPr>
        <w:autoSpaceDE w:val="0"/>
        <w:autoSpaceDN w:val="0"/>
        <w:adjustRightInd w:val="0"/>
        <w:spacing w:after="0" w:line="240" w:lineRule="auto"/>
        <w:jc w:val="both"/>
        <w:rPr>
          <w:color w:val="FF0000"/>
        </w:rPr>
      </w:pPr>
    </w:p>
    <w:p w14:paraId="2D646ED7" w14:textId="77777777" w:rsidR="00D14BD2" w:rsidRDefault="00D14BD2" w:rsidP="00D14BD2">
      <w:pPr>
        <w:autoSpaceDE w:val="0"/>
        <w:autoSpaceDN w:val="0"/>
        <w:adjustRightInd w:val="0"/>
        <w:spacing w:after="0" w:line="240" w:lineRule="auto"/>
        <w:jc w:val="both"/>
        <w:rPr>
          <w:color w:val="000000" w:themeColor="text1"/>
        </w:rPr>
      </w:pPr>
    </w:p>
    <w:p w14:paraId="00FD04F4" w14:textId="77777777" w:rsidR="00D14BD2" w:rsidRDefault="00D14BD2" w:rsidP="00D14BD2">
      <w:pPr>
        <w:autoSpaceDE w:val="0"/>
        <w:autoSpaceDN w:val="0"/>
        <w:adjustRightInd w:val="0"/>
        <w:spacing w:after="0" w:line="240" w:lineRule="auto"/>
        <w:jc w:val="both"/>
        <w:rPr>
          <w:color w:val="000000" w:themeColor="text1"/>
        </w:rPr>
      </w:pPr>
    </w:p>
    <w:p w14:paraId="05B3A5C3" w14:textId="70449079" w:rsidR="00D14BD2" w:rsidRDefault="00A14642" w:rsidP="001342C7">
      <w:pPr>
        <w:autoSpaceDE w:val="0"/>
        <w:autoSpaceDN w:val="0"/>
        <w:adjustRightInd w:val="0"/>
        <w:spacing w:after="0"/>
        <w:jc w:val="both"/>
        <w:rPr>
          <w:color w:val="000000" w:themeColor="text1"/>
        </w:rPr>
      </w:pPr>
      <w:r>
        <w:rPr>
          <w:color w:val="000000" w:themeColor="text1"/>
        </w:rPr>
        <w:t xml:space="preserve">In the end, </w:t>
      </w:r>
      <w:r w:rsidR="00D14BD2">
        <w:rPr>
          <w:color w:val="000000" w:themeColor="text1"/>
        </w:rPr>
        <w:t xml:space="preserve">the university’s reputation is negatively affected with the crisis of parking areas, because it is the first thing that guests see when visiting, and to students and staff the way they start their day. If the parking situation continues to be the </w:t>
      </w:r>
      <w:r w:rsidR="007D549E">
        <w:rPr>
          <w:color w:val="000000" w:themeColor="text1"/>
        </w:rPr>
        <w:t>same,</w:t>
      </w:r>
      <w:r w:rsidR="00D14BD2">
        <w:rPr>
          <w:color w:val="000000" w:themeColor="text1"/>
        </w:rPr>
        <w:t xml:space="preserve"> it would hugely impact the image of the university in people’s minds.</w:t>
      </w:r>
    </w:p>
    <w:p w14:paraId="54F38CE0" w14:textId="77777777" w:rsidR="00266E93" w:rsidRDefault="00266E93" w:rsidP="001342C7">
      <w:pPr>
        <w:autoSpaceDE w:val="0"/>
        <w:autoSpaceDN w:val="0"/>
        <w:adjustRightInd w:val="0"/>
        <w:spacing w:after="0"/>
        <w:jc w:val="both"/>
        <w:rPr>
          <w:color w:val="000000" w:themeColor="text1"/>
        </w:rPr>
      </w:pPr>
    </w:p>
    <w:p w14:paraId="69DCF6B6" w14:textId="31642B6A" w:rsidR="00D14BD2" w:rsidRDefault="00D14BD2" w:rsidP="007D549E">
      <w:pPr>
        <w:autoSpaceDE w:val="0"/>
        <w:autoSpaceDN w:val="0"/>
        <w:adjustRightInd w:val="0"/>
        <w:spacing w:after="0" w:line="240" w:lineRule="auto"/>
        <w:jc w:val="both"/>
        <w:rPr>
          <w:b/>
          <w:bCs/>
          <w:color w:val="000000" w:themeColor="text1"/>
          <w:u w:val="single"/>
        </w:rPr>
      </w:pPr>
      <w:r w:rsidRPr="007D549E">
        <w:rPr>
          <w:b/>
          <w:bCs/>
          <w:color w:val="000000" w:themeColor="text1"/>
          <w:u w:val="single"/>
        </w:rPr>
        <w:lastRenderedPageBreak/>
        <w:t>Technical challenges</w:t>
      </w:r>
    </w:p>
    <w:p w14:paraId="6AE25760" w14:textId="77777777" w:rsidR="007D549E" w:rsidRPr="007D549E" w:rsidRDefault="007D549E" w:rsidP="007D549E">
      <w:pPr>
        <w:autoSpaceDE w:val="0"/>
        <w:autoSpaceDN w:val="0"/>
        <w:adjustRightInd w:val="0"/>
        <w:spacing w:after="0" w:line="240" w:lineRule="auto"/>
        <w:jc w:val="both"/>
        <w:rPr>
          <w:b/>
          <w:bCs/>
          <w:color w:val="000000" w:themeColor="text1"/>
          <w:u w:val="single"/>
        </w:rPr>
      </w:pPr>
    </w:p>
    <w:p w14:paraId="62503BF7" w14:textId="42AC6DD1" w:rsidR="00D14BD2" w:rsidRPr="00D14BD2" w:rsidRDefault="00D14BD2" w:rsidP="001342C7">
      <w:pPr>
        <w:autoSpaceDE w:val="0"/>
        <w:autoSpaceDN w:val="0"/>
        <w:adjustRightInd w:val="0"/>
        <w:spacing w:after="0"/>
        <w:jc w:val="both"/>
        <w:rPr>
          <w:color w:val="000000" w:themeColor="text1"/>
        </w:rPr>
      </w:pPr>
      <w:r>
        <w:rPr>
          <w:color w:val="000000" w:themeColor="text1"/>
        </w:rPr>
        <w:t>The technical challenge we think we will face doing our project:</w:t>
      </w:r>
    </w:p>
    <w:p w14:paraId="42F8828D" w14:textId="53042D71" w:rsidR="004138CB" w:rsidRPr="00371323" w:rsidRDefault="004138CB" w:rsidP="001342C7">
      <w:pPr>
        <w:pStyle w:val="CommentText"/>
        <w:numPr>
          <w:ilvl w:val="0"/>
          <w:numId w:val="22"/>
        </w:numPr>
        <w:autoSpaceDE w:val="0"/>
        <w:autoSpaceDN w:val="0"/>
        <w:adjustRightInd w:val="0"/>
        <w:spacing w:after="0" w:line="276" w:lineRule="auto"/>
        <w:jc w:val="both"/>
        <w:rPr>
          <w:sz w:val="22"/>
          <w:szCs w:val="22"/>
        </w:rPr>
      </w:pPr>
      <w:r w:rsidRPr="00371323">
        <w:rPr>
          <w:sz w:val="22"/>
          <w:szCs w:val="22"/>
        </w:rPr>
        <w:t>Ultrasonic sensors might not detect a car if it is not close enough.</w:t>
      </w:r>
    </w:p>
    <w:p w14:paraId="0F621A3A" w14:textId="3AF182E8" w:rsidR="004138CB" w:rsidRPr="00371323" w:rsidRDefault="004138CB" w:rsidP="001342C7">
      <w:pPr>
        <w:pStyle w:val="CommentText"/>
        <w:numPr>
          <w:ilvl w:val="0"/>
          <w:numId w:val="22"/>
        </w:numPr>
        <w:autoSpaceDE w:val="0"/>
        <w:autoSpaceDN w:val="0"/>
        <w:adjustRightInd w:val="0"/>
        <w:spacing w:after="0" w:line="276" w:lineRule="auto"/>
        <w:jc w:val="both"/>
        <w:rPr>
          <w:sz w:val="22"/>
          <w:szCs w:val="22"/>
        </w:rPr>
      </w:pPr>
      <w:r w:rsidRPr="00371323">
        <w:rPr>
          <w:sz w:val="22"/>
          <w:szCs w:val="22"/>
        </w:rPr>
        <w:t>More financial and physical resources will be required to scale the system.</w:t>
      </w:r>
    </w:p>
    <w:p w14:paraId="4194D0DA" w14:textId="77777777" w:rsidR="004138CB" w:rsidRPr="00371323" w:rsidRDefault="004138CB" w:rsidP="001342C7">
      <w:pPr>
        <w:pStyle w:val="ListParagraph"/>
        <w:numPr>
          <w:ilvl w:val="0"/>
          <w:numId w:val="22"/>
        </w:numPr>
        <w:autoSpaceDE w:val="0"/>
        <w:autoSpaceDN w:val="0"/>
        <w:adjustRightInd w:val="0"/>
        <w:spacing w:after="0"/>
        <w:jc w:val="both"/>
      </w:pPr>
      <w:r w:rsidRPr="00371323">
        <w:t xml:space="preserve">Internet connection heavily affects keeping the system in real time </w:t>
      </w:r>
    </w:p>
    <w:p w14:paraId="2AAE7D73" w14:textId="77777777" w:rsidR="004138CB" w:rsidRPr="00371323" w:rsidRDefault="004138CB" w:rsidP="001342C7">
      <w:pPr>
        <w:pStyle w:val="CommentText"/>
        <w:numPr>
          <w:ilvl w:val="0"/>
          <w:numId w:val="22"/>
        </w:numPr>
        <w:spacing w:after="0" w:line="276" w:lineRule="auto"/>
        <w:rPr>
          <w:sz w:val="22"/>
          <w:szCs w:val="22"/>
        </w:rPr>
      </w:pPr>
      <w:r w:rsidRPr="00371323">
        <w:rPr>
          <w:sz w:val="22"/>
          <w:szCs w:val="22"/>
        </w:rPr>
        <w:t>Keeping up to date with the latest Android version.</w:t>
      </w:r>
    </w:p>
    <w:p w14:paraId="002879FC" w14:textId="083EDDDD" w:rsidR="00381D37" w:rsidRDefault="00381D37" w:rsidP="001342C7">
      <w:pPr>
        <w:pStyle w:val="CommentText"/>
        <w:numPr>
          <w:ilvl w:val="0"/>
          <w:numId w:val="22"/>
        </w:numPr>
        <w:spacing w:after="0" w:line="276" w:lineRule="auto"/>
        <w:rPr>
          <w:sz w:val="22"/>
          <w:szCs w:val="22"/>
        </w:rPr>
      </w:pPr>
      <w:r w:rsidRPr="00371323">
        <w:rPr>
          <w:sz w:val="22"/>
          <w:szCs w:val="22"/>
        </w:rPr>
        <w:t>Developing a scalable and extendable, user-friendly application with high level of performance and services.</w:t>
      </w:r>
    </w:p>
    <w:p w14:paraId="747B84B0" w14:textId="245F586F" w:rsidR="007D549E" w:rsidRDefault="007D549E" w:rsidP="007D549E">
      <w:pPr>
        <w:pStyle w:val="CommentText"/>
        <w:spacing w:after="0"/>
        <w:rPr>
          <w:sz w:val="22"/>
          <w:szCs w:val="22"/>
        </w:rPr>
      </w:pPr>
    </w:p>
    <w:p w14:paraId="74B9D1E4" w14:textId="66588AFE" w:rsidR="00381D37" w:rsidRPr="0063092F" w:rsidRDefault="00381D37" w:rsidP="00ED520A">
      <w:pPr>
        <w:pStyle w:val="Heading2"/>
        <w:numPr>
          <w:ilvl w:val="1"/>
          <w:numId w:val="1"/>
        </w:numPr>
        <w:spacing w:before="240" w:after="240"/>
        <w:ind w:left="540" w:hanging="540"/>
        <w:rPr>
          <w:color w:val="365F91" w:themeColor="accent1" w:themeShade="BF"/>
        </w:rPr>
      </w:pPr>
      <w:bookmarkStart w:id="55" w:name="_Toc274166447"/>
      <w:bookmarkStart w:id="56" w:name="_Toc368128751"/>
      <w:bookmarkStart w:id="57" w:name="_Toc532160959"/>
      <w:r w:rsidRPr="0063092F">
        <w:rPr>
          <w:color w:val="365F91" w:themeColor="accent1" w:themeShade="BF"/>
        </w:rPr>
        <w:t>Project significanc</w:t>
      </w:r>
      <w:bookmarkEnd w:id="55"/>
      <w:r w:rsidRPr="0063092F">
        <w:rPr>
          <w:color w:val="365F91" w:themeColor="accent1" w:themeShade="BF"/>
        </w:rPr>
        <w:t>e</w:t>
      </w:r>
      <w:bookmarkEnd w:id="56"/>
      <w:bookmarkEnd w:id="57"/>
    </w:p>
    <w:p w14:paraId="02A1879D" w14:textId="77777777" w:rsidR="0063092F" w:rsidRDefault="0063092F" w:rsidP="001342C7">
      <w:pPr>
        <w:autoSpaceDE w:val="0"/>
        <w:autoSpaceDN w:val="0"/>
        <w:adjustRightInd w:val="0"/>
        <w:spacing w:after="0"/>
        <w:rPr>
          <w:lang w:bidi="ar-QA"/>
        </w:rPr>
      </w:pPr>
      <w:r>
        <w:rPr>
          <w:lang w:bidi="ar-QA"/>
        </w:rPr>
        <w:t>Based on the above section, additional parking spaces are desperately needed on campus. If there are proper parking places, then traffic problems in Qatar University would be less apparent.</w:t>
      </w:r>
    </w:p>
    <w:p w14:paraId="09DC33FB" w14:textId="77777777" w:rsidR="0063092F" w:rsidRDefault="0063092F" w:rsidP="001342C7">
      <w:pPr>
        <w:autoSpaceDE w:val="0"/>
        <w:autoSpaceDN w:val="0"/>
        <w:adjustRightInd w:val="0"/>
        <w:spacing w:after="0"/>
        <w:rPr>
          <w:lang w:bidi="ar-QA"/>
        </w:rPr>
      </w:pPr>
    </w:p>
    <w:p w14:paraId="5FC2E286" w14:textId="77777777" w:rsidR="0063092F" w:rsidRDefault="0063092F" w:rsidP="001342C7">
      <w:pPr>
        <w:autoSpaceDE w:val="0"/>
        <w:autoSpaceDN w:val="0"/>
        <w:adjustRightInd w:val="0"/>
        <w:spacing w:after="0"/>
        <w:rPr>
          <w:lang w:bidi="ar-QA"/>
        </w:rPr>
      </w:pPr>
      <w:r>
        <w:rPr>
          <w:lang w:bidi="ar-QA"/>
        </w:rPr>
        <w:t xml:space="preserve">However, even with limited parking spaces, a parking system is needed to </w:t>
      </w:r>
      <w:r>
        <w:rPr>
          <w:color w:val="000000" w:themeColor="text1"/>
        </w:rPr>
        <w:t>organize and utilize the parking area resources</w:t>
      </w:r>
      <w:bookmarkStart w:id="58" w:name="OLE_LINK3"/>
      <w:bookmarkStart w:id="59" w:name="OLE_LINK4"/>
      <w:r>
        <w:rPr>
          <w:lang w:bidi="ar-QA"/>
        </w:rPr>
        <w:t xml:space="preserve">. The parking system can </w:t>
      </w:r>
      <w:bookmarkEnd w:id="58"/>
      <w:bookmarkEnd w:id="59"/>
      <w:r>
        <w:rPr>
          <w:lang w:bidi="ar-QA"/>
        </w:rPr>
        <w:t>also guide the vehicle owners at the university to reduce traffic overcrowdings by suggesting different routes at the campus roads</w:t>
      </w:r>
      <w:r>
        <w:rPr>
          <w:color w:val="000000" w:themeColor="text1"/>
        </w:rPr>
        <w:t xml:space="preserve">. </w:t>
      </w:r>
      <w:r w:rsidRPr="00957A7A">
        <w:t>The system is made more efficient as vehicle</w:t>
      </w:r>
      <w:r>
        <w:t xml:space="preserve"> owner’s</w:t>
      </w:r>
      <w:r w:rsidRPr="00957A7A">
        <w:t xml:space="preserve"> search time is significantly reduced due to the information provi</w:t>
      </w:r>
      <w:r>
        <w:t xml:space="preserve">ded by the smart parking system. This also means that the </w:t>
      </w:r>
      <w:r w:rsidRPr="00E50596">
        <w:rPr>
          <w:color w:val="000000" w:themeColor="text1"/>
        </w:rPr>
        <w:t>traffic congestion can be</w:t>
      </w:r>
      <w:r>
        <w:rPr>
          <w:color w:val="000000" w:themeColor="text1"/>
        </w:rPr>
        <w:t xml:space="preserve"> significantly</w:t>
      </w:r>
      <w:r w:rsidRPr="00E50596">
        <w:rPr>
          <w:color w:val="000000" w:themeColor="text1"/>
        </w:rPr>
        <w:t xml:space="preserve"> reduced</w:t>
      </w:r>
      <w:r>
        <w:rPr>
          <w:color w:val="000000" w:themeColor="text1"/>
        </w:rPr>
        <w:t xml:space="preserve">, </w:t>
      </w:r>
      <w:r>
        <w:rPr>
          <w:lang w:bidi="ar-QA"/>
        </w:rPr>
        <w:t xml:space="preserve">and the university could even charge vehicle owners when they park illegally. </w:t>
      </w:r>
    </w:p>
    <w:p w14:paraId="5279244F" w14:textId="77777777" w:rsidR="0063092F" w:rsidRDefault="0063092F" w:rsidP="001342C7">
      <w:pPr>
        <w:autoSpaceDE w:val="0"/>
        <w:autoSpaceDN w:val="0"/>
        <w:adjustRightInd w:val="0"/>
        <w:spacing w:after="0"/>
        <w:jc w:val="both"/>
        <w:rPr>
          <w:lang w:bidi="ar-QA"/>
        </w:rPr>
      </w:pPr>
    </w:p>
    <w:p w14:paraId="0C72BC00" w14:textId="77777777" w:rsidR="0063092F" w:rsidRPr="00DB1745" w:rsidRDefault="0063092F" w:rsidP="001342C7">
      <w:pPr>
        <w:autoSpaceDE w:val="0"/>
        <w:autoSpaceDN w:val="0"/>
        <w:adjustRightInd w:val="0"/>
        <w:spacing w:after="0"/>
        <w:jc w:val="both"/>
        <w:rPr>
          <w:lang w:bidi="ar-QA"/>
        </w:rPr>
      </w:pPr>
      <w:r>
        <w:rPr>
          <w:lang w:bidi="ar-QA"/>
        </w:rPr>
        <w:t xml:space="preserve">A smart parking system will not only be beneficial for Qatar University’ attendants, but also is considered valuable for the car parking operators and customers as well as the </w:t>
      </w:r>
      <w:r w:rsidRPr="00486328">
        <w:rPr>
          <w:lang w:bidi="ar-QA"/>
        </w:rPr>
        <w:t>environment [6][7]. For the parking operators, the data gathered via the implementation of the parking system can be used to predict future parking patterns. Pricing strategies can also be manipulated based on the information gained to increase the university’s profit. In terms of environment protection, the level of pollution can be reduced by decreasing cars emission in the air [6].</w:t>
      </w:r>
      <w:r>
        <w:rPr>
          <w:lang w:bidi="ar-QA"/>
        </w:rPr>
        <w:t xml:space="preserve"> </w:t>
      </w:r>
    </w:p>
    <w:p w14:paraId="2C6EBF46" w14:textId="77777777" w:rsidR="0063092F" w:rsidRPr="00381D37" w:rsidRDefault="0063092F" w:rsidP="00381D37"/>
    <w:p w14:paraId="1036301C" w14:textId="77777777" w:rsidR="00264F64" w:rsidRPr="0050108F" w:rsidRDefault="00264F64" w:rsidP="00ED520A">
      <w:pPr>
        <w:pStyle w:val="Heading2"/>
        <w:numPr>
          <w:ilvl w:val="1"/>
          <w:numId w:val="1"/>
        </w:numPr>
        <w:spacing w:before="240" w:after="240"/>
        <w:ind w:left="540" w:hanging="540"/>
        <w:rPr>
          <w:color w:val="365F91" w:themeColor="accent1" w:themeShade="BF"/>
        </w:rPr>
      </w:pPr>
      <w:bookmarkStart w:id="60" w:name="_Toc368128752"/>
      <w:bookmarkStart w:id="61" w:name="_Toc532160960"/>
      <w:r w:rsidRPr="008A5483">
        <w:rPr>
          <w:color w:val="365F91" w:themeColor="accent1" w:themeShade="BF"/>
        </w:rPr>
        <w:t>Project objectives</w:t>
      </w:r>
      <w:bookmarkEnd w:id="61"/>
    </w:p>
    <w:p w14:paraId="09E0622A" w14:textId="77777777" w:rsidR="00264F64" w:rsidRPr="0050108F" w:rsidRDefault="00264F64" w:rsidP="001342C7">
      <w:pPr>
        <w:pStyle w:val="ListParagraph"/>
        <w:numPr>
          <w:ilvl w:val="0"/>
          <w:numId w:val="5"/>
        </w:numPr>
        <w:spacing w:after="160"/>
        <w:ind w:left="360"/>
        <w:rPr>
          <w:rFonts w:cstheme="minorHAnsi"/>
        </w:rPr>
      </w:pPr>
      <w:r w:rsidRPr="0050108F">
        <w:rPr>
          <w:rFonts w:cstheme="minorHAnsi"/>
        </w:rPr>
        <w:t>To design and implement a system that can manage parking areas.</w:t>
      </w:r>
    </w:p>
    <w:p w14:paraId="00229D62" w14:textId="77777777" w:rsidR="00264F64" w:rsidRPr="0050108F" w:rsidRDefault="00264F64" w:rsidP="001342C7">
      <w:pPr>
        <w:pStyle w:val="ListParagraph"/>
        <w:numPr>
          <w:ilvl w:val="0"/>
          <w:numId w:val="5"/>
        </w:numPr>
        <w:spacing w:after="160"/>
        <w:ind w:left="360"/>
        <w:rPr>
          <w:rFonts w:cstheme="minorHAnsi"/>
        </w:rPr>
      </w:pPr>
      <w:r w:rsidRPr="0050108F">
        <w:rPr>
          <w:rFonts w:cstheme="minorHAnsi"/>
        </w:rPr>
        <w:t>To use Ultrasonic Sensor and RFID Reader to collect data.</w:t>
      </w:r>
    </w:p>
    <w:p w14:paraId="4AFC6DF3" w14:textId="77777777" w:rsidR="00264F64" w:rsidRPr="0050108F" w:rsidRDefault="00264F64" w:rsidP="001342C7">
      <w:pPr>
        <w:pStyle w:val="ListParagraph"/>
        <w:numPr>
          <w:ilvl w:val="0"/>
          <w:numId w:val="5"/>
        </w:numPr>
        <w:spacing w:after="160"/>
        <w:ind w:left="360"/>
        <w:rPr>
          <w:rFonts w:cstheme="minorHAnsi"/>
        </w:rPr>
      </w:pPr>
      <w:r w:rsidRPr="0050108F">
        <w:rPr>
          <w:rFonts w:cstheme="minorHAnsi"/>
        </w:rPr>
        <w:t>To use Arduino to receive data from used sensors and send it to the Firebase for storage.</w:t>
      </w:r>
    </w:p>
    <w:p w14:paraId="5112E9B4" w14:textId="77777777" w:rsidR="00264F64" w:rsidRPr="0050108F" w:rsidRDefault="00264F64" w:rsidP="001342C7">
      <w:pPr>
        <w:pStyle w:val="ListParagraph"/>
        <w:numPr>
          <w:ilvl w:val="0"/>
          <w:numId w:val="5"/>
        </w:numPr>
        <w:spacing w:after="160"/>
        <w:ind w:left="360"/>
        <w:rPr>
          <w:rFonts w:cstheme="minorHAnsi"/>
        </w:rPr>
      </w:pPr>
      <w:r w:rsidRPr="0050108F">
        <w:rPr>
          <w:rFonts w:cstheme="minorHAnsi"/>
        </w:rPr>
        <w:t>To design an Android application and a website.</w:t>
      </w:r>
    </w:p>
    <w:p w14:paraId="6FD3B339" w14:textId="7B86F0FB" w:rsidR="00E74F6D" w:rsidRDefault="00DB6107" w:rsidP="008E4462">
      <w:pPr>
        <w:pStyle w:val="Heading1"/>
        <w:numPr>
          <w:ilvl w:val="0"/>
          <w:numId w:val="1"/>
        </w:numPr>
        <w:spacing w:after="240"/>
      </w:pPr>
      <w:bookmarkStart w:id="62" w:name="_Toc274166449"/>
      <w:bookmarkStart w:id="63" w:name="_Toc368128753"/>
      <w:bookmarkStart w:id="64" w:name="_Toc532160961"/>
      <w:bookmarkEnd w:id="60"/>
      <w:r w:rsidRPr="008E4462">
        <w:t>Background and related work</w:t>
      </w:r>
      <w:bookmarkEnd w:id="62"/>
      <w:bookmarkEnd w:id="63"/>
      <w:bookmarkEnd w:id="64"/>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65" w:name="_Toc368128754"/>
      <w:bookmarkStart w:id="66" w:name="_Toc532160962"/>
      <w:r w:rsidRPr="002D28D4">
        <w:rPr>
          <w:color w:val="365F91" w:themeColor="accent1" w:themeShade="BF"/>
        </w:rPr>
        <w:lastRenderedPageBreak/>
        <w:t>Background</w:t>
      </w:r>
      <w:bookmarkEnd w:id="65"/>
      <w:bookmarkEnd w:id="66"/>
    </w:p>
    <w:p w14:paraId="0335E516" w14:textId="12C8727D" w:rsidR="002D28D4" w:rsidRDefault="002D28D4" w:rsidP="001342C7">
      <w:bookmarkStart w:id="67" w:name="OLE_LINK11"/>
      <w:bookmarkStart w:id="68" w:name="OLE_LINK12"/>
      <w:r>
        <w:t xml:space="preserve">No one can deny that parking related problems is a major concern in most of the modern cities worldwide, especially so in Qatar. </w:t>
      </w:r>
    </w:p>
    <w:p w14:paraId="45A23005" w14:textId="77777777" w:rsidR="002D28D4" w:rsidRDefault="002D28D4" w:rsidP="001342C7">
      <w:r>
        <w:t xml:space="preserve">Finding a </w:t>
      </w:r>
      <w:r w:rsidRPr="00EE0F28">
        <w:t>parking spot may seem like a superficial</w:t>
      </w:r>
      <w:r>
        <w:t xml:space="preserve"> problem, or an individual problem, but it is in fact a problem that causes major issues in our day to day life. </w:t>
      </w:r>
      <w:r w:rsidRPr="006536B7">
        <w:t>In metropolitan areas worldwide, having a parking area is increasingly important</w:t>
      </w:r>
      <w:r>
        <w:t xml:space="preserve"> and in order to accommodate the growing demand for parking spaces a significant amount of land and buildings are set aside. </w:t>
      </w:r>
      <w:r w:rsidRPr="007531DF">
        <w:t>For instance,</w:t>
      </w:r>
      <w:r>
        <w:t xml:space="preserve"> in</w:t>
      </w:r>
      <w:r w:rsidRPr="007531DF">
        <w:t xml:space="preserve"> </w:t>
      </w:r>
      <w:r>
        <w:t xml:space="preserve">Australia, parking areas hold great importance especially in </w:t>
      </w:r>
      <w:r w:rsidRPr="007531DF">
        <w:t>Brisbane</w:t>
      </w:r>
      <w:r>
        <w:t>, Sydney and Melbourne</w:t>
      </w:r>
      <w:r w:rsidRPr="007531DF">
        <w:t xml:space="preserve"> </w:t>
      </w:r>
      <w:r>
        <w:t>where they have a huge number of parking spaces ranging from 25,633 to 41,</w:t>
      </w:r>
      <w:r w:rsidRPr="00486328">
        <w:t>687 [8]. Furthermore, estimates show that around 30,000 square kilometers of land in Europe and 27,000 square kilometers in the US are devoted to parking spaces [9].</w:t>
      </w:r>
    </w:p>
    <w:p w14:paraId="7A18FE0A" w14:textId="77777777" w:rsidR="002D28D4" w:rsidRDefault="002D28D4" w:rsidP="001342C7">
      <w:r>
        <w:t xml:space="preserve">In addition, parking can be very time consuming and costly. This comes as no surprise, </w:t>
      </w:r>
      <w:r w:rsidRPr="00EE0F28">
        <w:t>“The U.S. economy bears the brunt of parking pain as 40% of drivers say they have avoided driving to shops</w:t>
      </w:r>
      <w:r>
        <w:t xml:space="preserve"> due to parking </w:t>
      </w:r>
      <w:r w:rsidRPr="00486328">
        <w:t>challenges.” [10]. According</w:t>
      </w:r>
      <w:r>
        <w:t xml:space="preserve"> to a study from car service company Inrix, Americans spend an average of 17 hours per year searching for a vacant parking spot, this leads to a loss of $345 per driver in wasted time and fuel. Similarly, drivers in UK spend an average of 44 hours a year looking for an empty parking, with an estimated total loss of £733. </w:t>
      </w:r>
    </w:p>
    <w:p w14:paraId="2BD6CEC1" w14:textId="77777777" w:rsidR="002D28D4" w:rsidRDefault="002D28D4" w:rsidP="001342C7">
      <w:r>
        <w:t xml:space="preserve">Contrary to the popular belief that generous parking allocations benefits users, the opposite can happen when there’s an exaggeration in parking allocations. A big parking lot prolongs transportation time and is a waste of useable land. These effects -along with recent land-use, socioeconomic and technological trends- are prompting towns to begin asking some important questions about how to solve the parking problem in a smart and cost-effective way. </w:t>
      </w:r>
    </w:p>
    <w:p w14:paraId="2F24211E" w14:textId="2EDCD6A4" w:rsidR="00381D37" w:rsidRPr="00381D37" w:rsidRDefault="002D28D4" w:rsidP="001342C7">
      <w:r>
        <w:t>For this reason, there have been many attempts to provide smart parking systems as a solution, with each having its own different approach as shown in the Related Work section. The used components in the related works varies and can include Ultrasonic sensors, Infrared sensors, and cameras for vehicle detection. The components above help in providing services to the user such as reserving or checking the availability of a parking spot.</w:t>
      </w:r>
      <w:bookmarkEnd w:id="67"/>
      <w:bookmarkEnd w:id="68"/>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69" w:name="_Toc368128755"/>
      <w:bookmarkStart w:id="70" w:name="_Toc532160963"/>
      <w:r w:rsidRPr="00A979BD">
        <w:rPr>
          <w:color w:val="365F91" w:themeColor="accent1" w:themeShade="BF"/>
        </w:rPr>
        <w:t>Related work</w:t>
      </w:r>
      <w:bookmarkEnd w:id="69"/>
      <w:bookmarkEnd w:id="70"/>
    </w:p>
    <w:p w14:paraId="4FE8362C" w14:textId="1A73063C" w:rsidR="00806FE3" w:rsidRDefault="00806FE3" w:rsidP="00806FE3">
      <w:pPr>
        <w:spacing w:after="0"/>
      </w:pPr>
      <w:r w:rsidRPr="00BD05E6">
        <w:t xml:space="preserve">We will present several studies and the previous literature related to our project which will help us in developing our own design and implementation in further stages. These studies illustrate some of the existing hardware and software solutions to design a parking system. </w:t>
      </w:r>
    </w:p>
    <w:p w14:paraId="12247B02" w14:textId="16624594" w:rsidR="00E74F6D" w:rsidRPr="00BD05E6" w:rsidRDefault="00E74F6D" w:rsidP="00E74F6D">
      <w:pPr>
        <w:spacing w:after="0"/>
      </w:pPr>
    </w:p>
    <w:p w14:paraId="2D2D2766" w14:textId="77777777" w:rsidR="00F71632" w:rsidRPr="00816935" w:rsidRDefault="00F71632" w:rsidP="00F71632">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384D2E0D" w14:textId="4040F82F" w:rsidR="00F71632" w:rsidRDefault="00F71632" w:rsidP="00BE74BA">
      <w:pPr>
        <w:rPr>
          <w:rFonts w:cstheme="minorHAnsi"/>
        </w:rPr>
      </w:pPr>
      <w:r w:rsidRPr="00486328">
        <w:rPr>
          <w:rFonts w:cstheme="minorHAnsi"/>
        </w:rPr>
        <w:fldChar w:fldCharType="begin"/>
      </w:r>
      <w:r w:rsidR="00BE74BA" w:rsidRPr="00486328">
        <w:rPr>
          <w:rFonts w:cstheme="minorHAnsi"/>
        </w:rPr>
        <w:instrText xml:space="preserve"> ADDIN ZOTERO_ITEM CSL_CITATION {"citationID":"Dbd4K097","properties":{"formattedCitation":"[1]","plainCitation":"[1]","dontUpdate":true,"noteIndex":0},"citationItems":[{"id":5,"uris":["http://zotero.org/users/5311832/items/3TBPID7M"],"uri":["http://zotero.org/users/5311832/items/3TBPID7M"],"itemData":{"id":5,"type":"article-journal","title":"A Secure Parking Reservation System Using GSM Technology","container-title":"International Journal of Computer and Communication Engineering","page":"518-520","source":"Crossref","abstract":"In this paper, a secure parking reservation system using Global System for Mobile communications (GSM) technology has been performed. It helps the drivers from facing the problem that always occurs at the car park, such as time being wasted in searching for the available parking spaces and keep on circling the parking area until they found an empty parking spot. This problem usually occurs in urban areas, where number of vehicles are higher as compared to the availability of parking spaces. In this proposed system there are two modules have been developed such as parking lot monitoring and security reservation modules. For the parking lot monitoring module, the layout animation is used to display the parking lot status. In security reservation module, the users need to send SMS to reserve the parking lot and use the password provided to enter and exit the parking lot. Our main contribution is the system has more security than other previous research with the used of password to enter and exit.","DOI":"10.7763/IJCCE.2013.V2.239","ISSN":"20103743","language":"en","author":[{"family":"Rahayu","given":"Yusnita"},{"family":"Mustapa","given":"Fariza N."}],"issued":{"date-parts":[["2013"]]}}}],"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1</w:t>
      </w:r>
      <w:r w:rsidRPr="00486328">
        <w:rPr>
          <w:rFonts w:ascii="Calibri" w:hAnsi="Calibri" w:cs="Calibri"/>
        </w:rPr>
        <w:t>]</w:t>
      </w:r>
      <w:r w:rsidRPr="00486328">
        <w:rPr>
          <w:rFonts w:cstheme="minorHAnsi"/>
        </w:rPr>
        <w:fldChar w:fldCharType="end"/>
      </w:r>
      <w:r w:rsidRPr="00486328">
        <w:rPr>
          <w:rFonts w:cstheme="minorHAnsi"/>
        </w:rPr>
        <w:t xml:space="preserve"> have</w:t>
      </w:r>
      <w:r w:rsidRPr="002A4DB1">
        <w:rPr>
          <w:rFonts w:cstheme="minorHAnsi"/>
        </w:rPr>
        <w:t xml:space="preserve"> used GSM technology to propose a secure and smart reservation system for parking areas. The system consists of two major modules which are security reservation module and parking lot monitoring.</w:t>
      </w:r>
    </w:p>
    <w:p w14:paraId="47F76A07" w14:textId="77777777" w:rsidR="00EC2623" w:rsidRDefault="00EC2623" w:rsidP="00BE74BA">
      <w:pPr>
        <w:rPr>
          <w:rFonts w:cstheme="minorHAnsi"/>
        </w:rPr>
      </w:pPr>
    </w:p>
    <w:p w14:paraId="79AB64C8" w14:textId="77777777" w:rsidR="00EC2623" w:rsidRPr="002A4DB1" w:rsidRDefault="00EC2623" w:rsidP="00BE74BA">
      <w:pPr>
        <w:rPr>
          <w:rFonts w:cstheme="minorHAnsi"/>
        </w:rPr>
      </w:pPr>
    </w:p>
    <w:p w14:paraId="03EC72D5" w14:textId="0583C3EA" w:rsidR="00F71632" w:rsidRPr="00C738B7" w:rsidRDefault="00F71632" w:rsidP="00F71632">
      <w:pPr>
        <w:rPr>
          <w:rFonts w:cstheme="minorHAnsi"/>
          <w:u w:val="single"/>
        </w:rPr>
      </w:pPr>
      <w:r w:rsidRPr="00C738B7">
        <w:rPr>
          <w:rFonts w:cstheme="minorHAnsi"/>
          <w:u w:val="single"/>
        </w:rPr>
        <w:lastRenderedPageBreak/>
        <w:t>Secure Reservation Module</w:t>
      </w:r>
    </w:p>
    <w:p w14:paraId="20FDFB25" w14:textId="3D4E7062" w:rsidR="00F71632" w:rsidRPr="002A4DB1" w:rsidRDefault="00F71632" w:rsidP="00F71632">
      <w:pPr>
        <w:rPr>
          <w:rFonts w:cstheme="minorHAnsi"/>
          <w:color w:val="000000"/>
        </w:rPr>
      </w:pPr>
      <w:r w:rsidRPr="002A4DB1">
        <w:rPr>
          <w:rFonts w:cstheme="minorHAnsi"/>
        </w:rPr>
        <w:t>The main idea is that the user has to send SMS message using GSM (</w:t>
      </w:r>
      <w:r w:rsidRPr="002A4DB1">
        <w:rPr>
          <w:rFonts w:cstheme="minorHAnsi"/>
          <w:shd w:val="clear" w:color="auto" w:fill="FFFFFF"/>
        </w:rPr>
        <w:t>Global System for Mobile communications</w:t>
      </w:r>
      <w:r w:rsidRPr="002A4DB1">
        <w:rPr>
          <w:rFonts w:cstheme="minorHAnsi"/>
          <w:b/>
          <w:bCs/>
          <w:color w:val="222222"/>
          <w:shd w:val="clear" w:color="auto" w:fill="FFFFFF"/>
        </w:rPr>
        <w:t>)</w:t>
      </w:r>
      <w:r w:rsidRPr="002A4DB1">
        <w:rPr>
          <w:rFonts w:cstheme="minorHAnsi"/>
        </w:rPr>
        <w:t xml:space="preserve"> to</w:t>
      </w:r>
      <w:r w:rsidR="007B6DFE">
        <w:rPr>
          <w:rFonts w:cstheme="minorHAnsi"/>
        </w:rPr>
        <w:t xml:space="preserve"> </w:t>
      </w:r>
      <w:r w:rsidR="007B6DFE" w:rsidRPr="00522DFE">
        <w:rPr>
          <w:rFonts w:cstheme="minorHAnsi"/>
        </w:rPr>
        <w:t>a</w:t>
      </w:r>
      <w:r w:rsidRPr="00522DFE">
        <w:rPr>
          <w:rFonts w:cstheme="minorHAnsi"/>
        </w:rPr>
        <w:t xml:space="preserve"> </w:t>
      </w:r>
      <w:r w:rsidRPr="002A4DB1">
        <w:rPr>
          <w:rFonts w:cstheme="minorHAnsi"/>
        </w:rPr>
        <w:t xml:space="preserve">Visual Basic application in a laptop/PC. The VB then </w:t>
      </w:r>
      <w:r w:rsidRPr="002A4DB1">
        <w:rPr>
          <w:rFonts w:cstheme="minorHAnsi"/>
          <w:color w:val="000000"/>
        </w:rPr>
        <w:t>processes the requested data and checks the available spot</w:t>
      </w:r>
      <w:r w:rsidRPr="002A4DB1">
        <w:rPr>
          <w:rFonts w:cstheme="minorHAnsi"/>
        </w:rPr>
        <w:t>. They used the available APIs in VB to process SMS messages.</w:t>
      </w:r>
      <w:r w:rsidRPr="002A4DB1">
        <w:rPr>
          <w:rFonts w:cstheme="minorHAnsi"/>
          <w:color w:val="000000"/>
        </w:rPr>
        <w:t xml:space="preserve"> If the requested parking lot is available, the user will receive a confirmation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6DB89B5D" w14:textId="7A773964" w:rsidR="00690028" w:rsidRDefault="00F71632" w:rsidP="00F01609">
      <w:pPr>
        <w:rPr>
          <w:rFonts w:cstheme="minorHAnsi"/>
        </w:rPr>
      </w:pPr>
      <w:r w:rsidRPr="002A4DB1">
        <w:rPr>
          <w:rFonts w:cstheme="minorHAnsi"/>
        </w:rPr>
        <w:t xml:space="preserve">The major aim of this module is to show the status of the parking spots using Parking Layout Animation program through Visual Basic application in a laptop/PC. Their program displays the status of each parking spot through colors. Green color for </w:t>
      </w:r>
      <w:r w:rsidRPr="002A4DB1">
        <w:rPr>
          <w:rFonts w:cstheme="minorHAnsi"/>
          <w:i/>
          <w:iCs/>
        </w:rPr>
        <w:t xml:space="preserve">empty, </w:t>
      </w:r>
      <w:r w:rsidRPr="002A4DB1">
        <w:rPr>
          <w:rFonts w:cstheme="minorHAnsi"/>
        </w:rPr>
        <w:t xml:space="preserve">yellow color for </w:t>
      </w:r>
      <w:r w:rsidRPr="002A4DB1">
        <w:rPr>
          <w:rFonts w:cstheme="minorHAnsi"/>
          <w:i/>
          <w:iCs/>
        </w:rPr>
        <w:t>reserved,</w:t>
      </w:r>
      <w:r w:rsidRPr="002A4DB1">
        <w:rPr>
          <w:rFonts w:cstheme="minorHAnsi"/>
        </w:rPr>
        <w:t xml:space="preserve"> and red color for </w:t>
      </w:r>
      <w:r w:rsidRPr="002A4DB1">
        <w:rPr>
          <w:rFonts w:cstheme="minorHAnsi"/>
          <w:i/>
          <w:iCs/>
        </w:rPr>
        <w:t>occupied</w:t>
      </w:r>
      <w:r w:rsidRPr="002A4DB1">
        <w:rPr>
          <w:rFonts w:cstheme="minorHAnsi"/>
        </w:rPr>
        <w:t xml:space="preserve">. Initially the status of all parking spots are initialized as </w:t>
      </w:r>
      <w:r w:rsidRPr="002A4DB1">
        <w:rPr>
          <w:rFonts w:cstheme="minorHAnsi"/>
          <w:i/>
          <w:iCs/>
        </w:rPr>
        <w:t>empty</w:t>
      </w:r>
      <w:r w:rsidRPr="002A4DB1">
        <w:rPr>
          <w:rFonts w:cstheme="minorHAnsi"/>
        </w:rPr>
        <w:t xml:space="preserve">. The status will change to </w:t>
      </w:r>
      <w:r w:rsidRPr="002A4DB1">
        <w:rPr>
          <w:rFonts w:cstheme="minorHAnsi"/>
          <w:i/>
          <w:iCs/>
        </w:rPr>
        <w:t>reserved</w:t>
      </w:r>
      <w:r w:rsidRPr="002A4DB1">
        <w:rPr>
          <w:rFonts w:cstheme="minorHAnsi"/>
        </w:rPr>
        <w:t xml:space="preserve"> if the user successfully reserves a parking spot. When the user arrives to the entrance gate, he enters the password then this password will be verified by the controller. If the password is valid, the gate will be opened, and the Parking Layout module will update the spot status to </w:t>
      </w:r>
      <w:r w:rsidRPr="002A4DB1">
        <w:rPr>
          <w:rFonts w:cstheme="minorHAnsi"/>
          <w:i/>
          <w:iCs/>
        </w:rPr>
        <w:t>occupied</w:t>
      </w:r>
      <w:r w:rsidRPr="002A4DB1">
        <w:rPr>
          <w:rFonts w:cstheme="minorHAnsi"/>
        </w:rPr>
        <w:t>.</w:t>
      </w:r>
    </w:p>
    <w:p w14:paraId="55CB27DF" w14:textId="5F209F8B" w:rsidR="00F71632" w:rsidRDefault="00690028" w:rsidP="00F01609">
      <w:pPr>
        <w:rPr>
          <w:rFonts w:cstheme="minorHAnsi"/>
        </w:rPr>
      </w:pPr>
      <w:r>
        <w:rPr>
          <w:noProof/>
        </w:rPr>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266700"/>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266700"/>
                        </a:xfrm>
                        <a:prstGeom prst="rect">
                          <a:avLst/>
                        </a:prstGeom>
                        <a:solidFill>
                          <a:prstClr val="white"/>
                        </a:solidFill>
                        <a:ln>
                          <a:noFill/>
                        </a:ln>
                      </wps:spPr>
                      <wps:txbx>
                        <w:txbxContent>
                          <w:p w14:paraId="3E62CD3A" w14:textId="4FEB60DB" w:rsidR="00073F33" w:rsidRPr="005C4EFC" w:rsidRDefault="00073F33" w:rsidP="00F71632">
                            <w:pPr>
                              <w:pStyle w:val="Caption"/>
                              <w:rPr>
                                <w:rFonts w:cstheme="minorHAnsi"/>
                                <w:noProof/>
                              </w:rPr>
                            </w:pPr>
                            <w:bookmarkStart w:id="71" w:name="_Toc5317321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21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" stroked="f">
                <v:textbox style="mso-fit-shape-to-text:t" inset="0,0,0,0">
                  <w:txbxContent>
                    <w:p w14:paraId="3E62CD3A" w14:textId="4FEB60DB" w:rsidR="00073F33" w:rsidRPr="005C4EFC" w:rsidRDefault="00073F33" w:rsidP="00F71632">
                      <w:pPr>
                        <w:pStyle w:val="Caption"/>
                        <w:rPr>
                          <w:rFonts w:cstheme="minorHAnsi"/>
                          <w:noProof/>
                        </w:rPr>
                      </w:pPr>
                      <w:bookmarkStart w:id="72" w:name="_Toc5317321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2"/>
                    </w:p>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1632" w:rsidRPr="002A4DB1">
        <w:rPr>
          <w:rFonts w:cstheme="minorHAnsi"/>
        </w:rPr>
        <w:t xml:space="preserve">By using this approach, the user will be charged by telecommunication company in order to send SMS messages. Also, GSM is prone to be easily congested in crowded areas </w:t>
      </w:r>
      <w:r w:rsidR="00F71632" w:rsidRPr="00486328">
        <w:rPr>
          <w:rFonts w:cstheme="minorHAnsi"/>
        </w:rPr>
        <w:fldChar w:fldCharType="begin"/>
      </w:r>
      <w:r w:rsidR="00F71632" w:rsidRPr="00486328">
        <w:rPr>
          <w:rFonts w:cstheme="minorHAnsi"/>
        </w:rPr>
        <w:instrText xml:space="preserve"> ADDIN ZOTERO_ITEM CSL_CITATION {"citationID":"JrfXErqs","properties":{"formattedCitation":"[2]","plainCitation":"[2]","noteIndex":0},"citationItems":[{"id":7,"uris":["http://zotero.org/users/5311832/items/N79IAZHK"],"uri":["http://zotero.org/users/5311832/items/N79IAZHK"],"itemData":{"id":7,"type":"article-journal","title":"Radio Frequency Optimization &amp; QoS Evaluation in Operational GSM Network","page":"6","source":"Zotero","abstract":"All GSM operators use Key Performance Indicators (KPIs) to judge their network performance and evaluate the Quality of Service (QoS) regarding end user perspective. All the events being occurred over air interface are triggering different counters in the Base Station Controller (BSC). The KPIs are derived with the help of these counters using different formulations. In this paper, a well established real GSM radio frequency (RF) network performance evaluation is presented on the basis of four major KPIs i.e., Call set up success rate (CSSR), Call Drop Rate (CDR), Handover Success Rate (HSR) and Radio traffic channel (TCH) congestion rate. It has been focused to analyze the live network performance; irrespective of the discussions and modeling available in the literature. Different issues, findings, trials and improvements have been summarized and observations/recommendations have been listed to correlate the practical aspects of RF optimization, which affect the performance, and QoS of an operational cellular network.","language":"en","author":[{"family":"Haider","given":"Bilal"},{"family":"Zafrullah","given":"M"},{"family":"Islam","given":"M K"}],"issued":{"date-parts":[["2009"]]}}}],"schema":"https://github.com/citation-style-language/schema/raw/master/csl-citation.json"} </w:instrText>
      </w:r>
      <w:r w:rsidR="00F71632" w:rsidRPr="00486328">
        <w:rPr>
          <w:rFonts w:cstheme="minorHAnsi"/>
        </w:rPr>
        <w:fldChar w:fldCharType="separate"/>
      </w:r>
      <w:r w:rsidR="00F71632" w:rsidRPr="00486328">
        <w:rPr>
          <w:rFonts w:ascii="Calibri" w:hAnsi="Calibri" w:cs="Calibri"/>
        </w:rPr>
        <w:t>[1</w:t>
      </w:r>
      <w:r w:rsidR="003952A2" w:rsidRPr="00486328">
        <w:rPr>
          <w:rFonts w:ascii="Calibri" w:hAnsi="Calibri" w:cs="Calibri"/>
        </w:rPr>
        <w:t>2</w:t>
      </w:r>
      <w:r w:rsidR="00F71632" w:rsidRPr="00486328">
        <w:rPr>
          <w:rFonts w:ascii="Calibri" w:hAnsi="Calibri" w:cs="Calibri"/>
        </w:rPr>
        <w:t>]</w:t>
      </w:r>
      <w:r w:rsidR="00F71632" w:rsidRPr="00486328">
        <w:rPr>
          <w:rFonts w:cstheme="minorHAnsi"/>
        </w:rPr>
        <w:fldChar w:fldCharType="end"/>
      </w:r>
      <w:r w:rsidR="00F71632" w:rsidRPr="00486328">
        <w:rPr>
          <w:rFonts w:cstheme="minorHAnsi"/>
        </w:rPr>
        <w:t>. In th</w:t>
      </w:r>
      <w:r w:rsidR="00F71632" w:rsidRPr="002A4DB1">
        <w:rPr>
          <w:rFonts w:cstheme="minorHAnsi"/>
        </w:rPr>
        <w:t xml:space="preserve">eir approach, all information is stored locally on one computer which is inefficient as the computer memory will eventually be full and not able to store any more information from the system. Also, if the computer is somehow damaged, all the data will be lost. </w:t>
      </w:r>
    </w:p>
    <w:p w14:paraId="24137885" w14:textId="77777777" w:rsidR="00F01609" w:rsidRPr="00F71632" w:rsidRDefault="00F01609" w:rsidP="00F01609">
      <w:pPr>
        <w:rPr>
          <w:rFonts w:cstheme="minorHAnsi"/>
        </w:rPr>
      </w:pPr>
    </w:p>
    <w:p w14:paraId="6DC5795D" w14:textId="2E038CCF" w:rsidR="00F71632" w:rsidRDefault="00F71632" w:rsidP="00F71632">
      <w:pPr>
        <w:spacing w:after="0"/>
        <w:rPr>
          <w:rFonts w:cstheme="minorHAnsi"/>
          <w:b/>
          <w:bCs/>
        </w:rPr>
      </w:pPr>
      <w:r w:rsidRPr="0000008F">
        <w:rPr>
          <w:rFonts w:cstheme="minorHAnsi"/>
          <w:b/>
          <w:bCs/>
        </w:rPr>
        <w:lastRenderedPageBreak/>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4C67170C" w14:textId="77777777" w:rsidR="00575B0B" w:rsidRDefault="00F71632" w:rsidP="00381D37">
      <w:pPr>
        <w:spacing w:after="0"/>
        <w:rPr>
          <w:rFonts w:cstheme="minorHAnsi"/>
        </w:rPr>
      </w:pPr>
      <w:r w:rsidRPr="00486328">
        <w:rPr>
          <w:rFonts w:cstheme="minorHAnsi"/>
        </w:rPr>
        <w:fldChar w:fldCharType="begin"/>
      </w:r>
      <w:r w:rsidRPr="00486328">
        <w:rPr>
          <w:rFonts w:cstheme="minorHAnsi"/>
        </w:rPr>
        <w:instrText xml:space="preserve"> ADDIN ZOTERO_ITEM CSL_CITATION {"citationID":"FTOUA6Am","properties":{"formattedCitation":"[3]","plainCitation":"[3]","noteIndex":0},"citationItems":[{"id":4,"uris":["http://zotero.org/users/5311832/items/GH9TD2S3"],"uri":["http://zotero.org/users/5311832/items/GH9TD2S3"],"itemData":{"id":4,"type":"article-journal","title":"Intelligent Parking Space Detection System Based on Image Processing","container-title":"International Journal of Innovation","page":"4","volume":"3","issue":"3","source":"Zotero","abstract":"This paper aims to present an intelligent system for parking space detection based on image processing technique that capture and process the brown rounded image drawn at parking lot and produce the information of the empty car parking spaces. It will be display at the display unit that consists of seven segments in real time. The seven segments display shows the number of current available parking lots in the parking area. This proposed system, has been developed in software and hardware platform.","language":"en","author":[{"family":"Yusnita","given":"R"},{"family":"Norbaya","given":"Fariza"},{"family":"Basharuddin","given":"Norazwinawati"}],"issued":{"date-parts":[["2012"]]}}}],"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3</w:t>
      </w:r>
      <w:r w:rsidRPr="00486328">
        <w:rPr>
          <w:rFonts w:ascii="Calibri" w:hAnsi="Calibri" w:cs="Calibri"/>
        </w:rPr>
        <w:t>]</w:t>
      </w:r>
      <w:r w:rsidRPr="00486328">
        <w:rPr>
          <w:rFonts w:cstheme="minorHAnsi"/>
        </w:rPr>
        <w:fldChar w:fldCharType="end"/>
      </w:r>
      <w:r w:rsidRPr="00486328">
        <w:rPr>
          <w:rFonts w:cstheme="minorHAnsi"/>
        </w:rPr>
        <w:t xml:space="preserve"> use</w:t>
      </w:r>
      <w:r w:rsidRPr="0000008F">
        <w:rPr>
          <w:rFonts w:cstheme="minorHAnsi"/>
        </w:rPr>
        <w:t>d image processing technique to detect if the parking lot is empty or not. The proposed solution is carried out in 5 steps as follows:</w:t>
      </w:r>
    </w:p>
    <w:p w14:paraId="45F7647B" w14:textId="29EBFF2D" w:rsidR="00F71632" w:rsidRPr="0000008F" w:rsidRDefault="00F71632" w:rsidP="00381D37">
      <w:pPr>
        <w:spacing w:after="0"/>
        <w:rPr>
          <w:rFonts w:cstheme="minorHAnsi"/>
        </w:rPr>
      </w:pPr>
      <w:r w:rsidRPr="0000008F">
        <w:rPr>
          <w:rFonts w:cstheme="minorHAnsi"/>
        </w:rPr>
        <w:t xml:space="preserve"> </w:t>
      </w: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97C1B25" w14:textId="003E890A" w:rsidR="00F71632" w:rsidRDefault="00F71632" w:rsidP="00F71632">
      <w:pPr>
        <w:spacing w:after="0"/>
        <w:rPr>
          <w:rFonts w:cstheme="minorHAnsi"/>
        </w:rPr>
      </w:pPr>
      <w:r w:rsidRPr="0000008F">
        <w:rPr>
          <w:rFonts w:cstheme="minorHAnsi"/>
        </w:rPr>
        <w:t xml:space="preserve">At the beginning a rounded brown image will be drawn at each parking manually. The benefit of this step is to determine the position of all parking spots in the image. </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4A9DD02C" w:rsidR="00073F33" w:rsidRPr="0050108F" w:rsidRDefault="00073F33" w:rsidP="00F71632">
                            <w:pPr>
                              <w:pStyle w:val="Caption"/>
                              <w:jc w:val="center"/>
                              <w:rPr>
                                <w:rFonts w:eastAsiaTheme="minorHAnsi" w:cstheme="minorHAnsi"/>
                                <w:noProof/>
                                <w:sz w:val="16"/>
                                <w:szCs w:val="16"/>
                              </w:rPr>
                            </w:pPr>
                            <w:bookmarkStart w:id="73" w:name="_Toc531732107"/>
                            <w:bookmarkStart w:id="74"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3"/>
                            <w:r w:rsidRPr="0050108F">
                              <w:rPr>
                                <w:rFonts w:cstheme="minorHAnsi"/>
                                <w:sz w:val="16"/>
                                <w:szCs w:val="16"/>
                              </w:rPr>
                              <w:t xml:space="preserve"> </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" stroked="f">
                <v:textbox style="mso-fit-shape-to-text:t" inset="0,0,0,0">
                  <w:txbxContent>
                    <w:p w14:paraId="590E6848" w14:textId="4A9DD02C" w:rsidR="00073F33" w:rsidRPr="0050108F" w:rsidRDefault="00073F33" w:rsidP="00F71632">
                      <w:pPr>
                        <w:pStyle w:val="Caption"/>
                        <w:jc w:val="center"/>
                        <w:rPr>
                          <w:rFonts w:eastAsiaTheme="minorHAnsi" w:cstheme="minorHAnsi"/>
                          <w:noProof/>
                          <w:sz w:val="16"/>
                          <w:szCs w:val="16"/>
                        </w:rPr>
                      </w:pPr>
                      <w:bookmarkStart w:id="75" w:name="_Toc531732107"/>
                      <w:bookmarkStart w:id="7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5"/>
                      <w:r w:rsidRPr="0050108F">
                        <w:rPr>
                          <w:rFonts w:cstheme="minorHAnsi"/>
                          <w:sz w:val="16"/>
                          <w:szCs w:val="16"/>
                        </w:rPr>
                        <w:t xml:space="preserve"> </w:t>
                      </w:r>
                      <w:bookmarkEnd w:id="76"/>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678ACD01" w14:textId="730E82A4" w:rsidR="00F71632" w:rsidRDefault="00F71632" w:rsidP="00F71632">
      <w:pPr>
        <w:spacing w:after="0"/>
        <w:rPr>
          <w:rFonts w:cstheme="minorHAnsi"/>
        </w:rPr>
      </w:pPr>
      <w:r w:rsidRPr="0000008F">
        <w:rPr>
          <w:rFonts w:cstheme="minorHAnsi"/>
        </w:rPr>
        <w:t>The camera will capture image for car park scene and send it to the processing unit that runs in MATLAB program. This step is known as image acquisition.</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35005C6D" w:rsidR="00073F33" w:rsidRPr="0050108F" w:rsidRDefault="00073F33" w:rsidP="00F71632">
                            <w:pPr>
                              <w:pStyle w:val="Caption"/>
                              <w:jc w:val="center"/>
                              <w:rPr>
                                <w:rFonts w:eastAsiaTheme="minorHAnsi" w:cstheme="minorHAnsi"/>
                                <w:noProof/>
                                <w:sz w:val="16"/>
                                <w:szCs w:val="16"/>
                              </w:rPr>
                            </w:pPr>
                            <w:bookmarkStart w:id="77" w:name="_Toc531732108"/>
                            <w:bookmarkStart w:id="78"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77"/>
                            <w:r w:rsidRPr="0050108F">
                              <w:rPr>
                                <w:rFonts w:cstheme="minorHAnsi"/>
                                <w:sz w:val="16"/>
                                <w:szCs w:val="16"/>
                              </w:rPr>
                              <w:t xml:space="preserve"> </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" stroked="f">
                <v:textbox style="mso-fit-shape-to-text:t" inset="0,0,0,0">
                  <w:txbxContent>
                    <w:p w14:paraId="18C36E52" w14:textId="35005C6D" w:rsidR="00073F33" w:rsidRPr="0050108F" w:rsidRDefault="00073F33" w:rsidP="00F71632">
                      <w:pPr>
                        <w:pStyle w:val="Caption"/>
                        <w:jc w:val="center"/>
                        <w:rPr>
                          <w:rFonts w:eastAsiaTheme="minorHAnsi" w:cstheme="minorHAnsi"/>
                          <w:noProof/>
                          <w:sz w:val="16"/>
                          <w:szCs w:val="16"/>
                        </w:rPr>
                      </w:pPr>
                      <w:bookmarkStart w:id="79" w:name="_Toc531732108"/>
                      <w:bookmarkStart w:id="80"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79"/>
                      <w:r w:rsidRPr="0050108F">
                        <w:rPr>
                          <w:rFonts w:cstheme="minorHAnsi"/>
                          <w:sz w:val="16"/>
                          <w:szCs w:val="16"/>
                        </w:rPr>
                        <w:t xml:space="preserve"> </w:t>
                      </w:r>
                      <w:bookmarkEnd w:id="80"/>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7777777" w:rsidR="00F71632"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6064" behindDoc="0" locked="0" layoutInCell="1" allowOverlap="1" wp14:anchorId="1FA1F08A" wp14:editId="2295B401">
                <wp:simplePos x="0" y="0"/>
                <wp:positionH relativeFrom="column">
                  <wp:posOffset>4164330</wp:posOffset>
                </wp:positionH>
                <wp:positionV relativeFrom="paragraph">
                  <wp:posOffset>65278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093A3C3F" w:rsidR="00073F33" w:rsidRPr="0050108F" w:rsidRDefault="00073F33" w:rsidP="00F71632">
                            <w:pPr>
                              <w:pStyle w:val="Caption"/>
                              <w:jc w:val="center"/>
                              <w:rPr>
                                <w:rFonts w:eastAsiaTheme="minorHAnsi" w:cstheme="minorHAnsi"/>
                                <w:noProof/>
                                <w:sz w:val="16"/>
                                <w:szCs w:val="16"/>
                              </w:rPr>
                            </w:pPr>
                            <w:bookmarkStart w:id="81" w:name="_Toc531732109"/>
                            <w:bookmarkStart w:id="82"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1"/>
                            <w:r w:rsidRPr="0050108F">
                              <w:rPr>
                                <w:rFonts w:cstheme="minorHAnsi"/>
                                <w:sz w:val="16"/>
                                <w:szCs w:val="16"/>
                              </w:rPr>
                              <w:t xml:space="preserve"> </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51.4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" stroked="f">
                <v:textbox inset="0,0,0,0">
                  <w:txbxContent>
                    <w:p w14:paraId="1C6C034D" w14:textId="093A3C3F" w:rsidR="00073F33" w:rsidRPr="0050108F" w:rsidRDefault="00073F33" w:rsidP="00F71632">
                      <w:pPr>
                        <w:pStyle w:val="Caption"/>
                        <w:jc w:val="center"/>
                        <w:rPr>
                          <w:rFonts w:eastAsiaTheme="minorHAnsi" w:cstheme="minorHAnsi"/>
                          <w:noProof/>
                          <w:sz w:val="16"/>
                          <w:szCs w:val="16"/>
                        </w:rPr>
                      </w:pPr>
                      <w:bookmarkStart w:id="83" w:name="_Toc531732109"/>
                      <w:bookmarkStart w:id="84"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3"/>
                      <w:r w:rsidRPr="0050108F">
                        <w:rPr>
                          <w:rFonts w:cstheme="minorHAnsi"/>
                          <w:sz w:val="16"/>
                          <w:szCs w:val="16"/>
                        </w:rPr>
                        <w:t xml:space="preserve"> </w:t>
                      </w:r>
                      <w:bookmarkEnd w:id="84"/>
                    </w:p>
                  </w:txbxContent>
                </v:textbox>
                <w10:wrap type="square"/>
              </v:shape>
            </w:pict>
          </mc:Fallback>
        </mc:AlternateContent>
      </w:r>
      <w:r w:rsidRPr="0000008F">
        <w:rPr>
          <w:rFonts w:cstheme="minorHAnsi"/>
        </w:rPr>
        <w:t>In the step RGB Image will be converted to grey scale image. Then applying thresholding technique on grey scale image to create the binary image. this technique is helping in separate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77777777" w:rsidR="00F71632" w:rsidRDefault="00F71632" w:rsidP="00F71632">
      <w:pPr>
        <w:spacing w:after="0"/>
        <w:rPr>
          <w:rFonts w:cstheme="minorHAnsi"/>
          <w:noProof/>
        </w:rPr>
      </w:pPr>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72A275E" w:rsidR="00073F33" w:rsidRPr="0050108F" w:rsidRDefault="00073F33" w:rsidP="00F71632">
                            <w:pPr>
                              <w:pStyle w:val="Caption"/>
                              <w:jc w:val="center"/>
                              <w:rPr>
                                <w:rFonts w:eastAsiaTheme="minorHAnsi" w:cstheme="minorHAnsi"/>
                                <w:noProof/>
                                <w:sz w:val="16"/>
                                <w:szCs w:val="16"/>
                              </w:rPr>
                            </w:pPr>
                            <w:bookmarkStart w:id="85" w:name="_Toc531732110"/>
                            <w:bookmarkStart w:id="86"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85"/>
                            <w:r w:rsidRPr="0050108F">
                              <w:rPr>
                                <w:rFonts w:cstheme="minorHAnsi"/>
                                <w:sz w:val="16"/>
                                <w:szCs w:val="16"/>
                              </w:rPr>
                              <w:t xml:space="preserve"> </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" stroked="f">
                <v:textbox inset="0,0,0,0">
                  <w:txbxContent>
                    <w:p w14:paraId="76C76DB2" w14:textId="072A275E" w:rsidR="00073F33" w:rsidRPr="0050108F" w:rsidRDefault="00073F33" w:rsidP="00F71632">
                      <w:pPr>
                        <w:pStyle w:val="Caption"/>
                        <w:jc w:val="center"/>
                        <w:rPr>
                          <w:rFonts w:eastAsiaTheme="minorHAnsi" w:cstheme="minorHAnsi"/>
                          <w:noProof/>
                          <w:sz w:val="16"/>
                          <w:szCs w:val="16"/>
                        </w:rPr>
                      </w:pPr>
                      <w:bookmarkStart w:id="87" w:name="_Toc531732110"/>
                      <w:bookmarkStart w:id="88"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87"/>
                      <w:r w:rsidRPr="0050108F">
                        <w:rPr>
                          <w:rFonts w:cstheme="minorHAnsi"/>
                          <w:sz w:val="16"/>
                          <w:szCs w:val="16"/>
                        </w:rPr>
                        <w:t xml:space="preserve"> </w:t>
                      </w:r>
                      <w:bookmarkEnd w:id="88"/>
                    </w:p>
                  </w:txbxContent>
                </v:textbox>
                <w10:wrap type="tight"/>
              </v:shape>
            </w:pict>
          </mc:Fallback>
        </mc:AlternateContent>
      </w:r>
      <w:r w:rsidRPr="0000008F">
        <w:rPr>
          <w:rFonts w:cstheme="minorHAnsi"/>
        </w:rPr>
        <w:t>In this part the morphology functions such as dilation, erosion, opening and closing will be used to remove noise from the binary image. Also, these functions are used to trace the exterior boundaries of the object.</w:t>
      </w:r>
      <w:r w:rsidRPr="0000008F">
        <w:rPr>
          <w:rFonts w:cstheme="minorHAnsi"/>
          <w:noProof/>
        </w:rPr>
        <w:t xml:space="preserve">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699AAE86" w14:textId="77777777" w:rsidR="00F71632" w:rsidRDefault="00F71632" w:rsidP="00F71632">
      <w:pPr>
        <w:spacing w:after="0"/>
        <w:rPr>
          <w:rFonts w:cstheme="minorHAnsi"/>
        </w:rPr>
      </w:pPr>
      <w:r w:rsidRPr="0000008F">
        <w:rPr>
          <w:rFonts w:cstheme="minorHAnsi"/>
        </w:rPr>
        <w:t>In the last step the system will detect if the parking lot is empty or not by identify the rounded brown image at every s</w:t>
      </w:r>
      <w:r>
        <w:rPr>
          <w:rFonts w:cstheme="minorHAnsi"/>
        </w:rPr>
        <w:t>pot</w:t>
      </w:r>
      <w:r w:rsidRPr="0000008F">
        <w:rPr>
          <w:rFonts w:cstheme="minorHAnsi"/>
        </w:rPr>
        <w: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15674D20" w:rsidR="00073F33" w:rsidRPr="0050108F" w:rsidRDefault="00073F33" w:rsidP="00F71632">
                            <w:pPr>
                              <w:pStyle w:val="Caption"/>
                              <w:jc w:val="center"/>
                              <w:rPr>
                                <w:rFonts w:eastAsiaTheme="minorHAnsi" w:cstheme="minorHAnsi"/>
                                <w:noProof/>
                                <w:sz w:val="16"/>
                                <w:szCs w:val="16"/>
                              </w:rPr>
                            </w:pPr>
                            <w:bookmarkStart w:id="89" w:name="_Toc531732111"/>
                            <w:bookmarkStart w:id="90"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89"/>
                            <w:r w:rsidRPr="0050108F">
                              <w:rPr>
                                <w:rFonts w:cstheme="minorHAnsi"/>
                                <w:sz w:val="16"/>
                                <w:szCs w:val="16"/>
                              </w:rPr>
                              <w:t xml:space="preserve"> </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" stroked="f">
                <v:textbox style="mso-fit-shape-to-text:t" inset="0,0,0,0">
                  <w:txbxContent>
                    <w:p w14:paraId="5BC845DD" w14:textId="15674D20" w:rsidR="00073F33" w:rsidRPr="0050108F" w:rsidRDefault="00073F33" w:rsidP="00F71632">
                      <w:pPr>
                        <w:pStyle w:val="Caption"/>
                        <w:jc w:val="center"/>
                        <w:rPr>
                          <w:rFonts w:eastAsiaTheme="minorHAnsi" w:cstheme="minorHAnsi"/>
                          <w:noProof/>
                          <w:sz w:val="16"/>
                          <w:szCs w:val="16"/>
                        </w:rPr>
                      </w:pPr>
                      <w:bookmarkStart w:id="91" w:name="_Toc531732111"/>
                      <w:bookmarkStart w:id="9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91"/>
                      <w:r w:rsidRPr="0050108F">
                        <w:rPr>
                          <w:rFonts w:cstheme="minorHAnsi"/>
                          <w:sz w:val="16"/>
                          <w:szCs w:val="16"/>
                        </w:rPr>
                        <w:t xml:space="preserve"> </w:t>
                      </w:r>
                      <w:bookmarkEnd w:id="92"/>
                    </w:p>
                  </w:txbxContent>
                </v:textbox>
                <w10:wrap type="tight"/>
              </v:shape>
            </w:pict>
          </mc:Fallback>
        </mc:AlternateContent>
      </w:r>
    </w:p>
    <w:p w14:paraId="1646009E" w14:textId="77777777" w:rsidR="00F71632" w:rsidRDefault="00F71632" w:rsidP="00F71632">
      <w:pPr>
        <w:spacing w:after="0"/>
        <w:rPr>
          <w:rFonts w:cstheme="minorHAnsi"/>
        </w:rPr>
      </w:pPr>
    </w:p>
    <w:p w14:paraId="6F2D7A31" w14:textId="524445F2" w:rsidR="00F71632" w:rsidRDefault="00F71632" w:rsidP="005D7063">
      <w:pPr>
        <w:spacing w:after="0"/>
        <w:rPr>
          <w:rFonts w:cstheme="minorHAnsi"/>
        </w:rPr>
      </w:pPr>
      <w:r w:rsidRPr="0000008F">
        <w:rPr>
          <w:rFonts w:cstheme="minorHAnsi"/>
        </w:rPr>
        <w:t>This approach may not function well in extreme weather conditions as the camera might be damaged. Also, camera must be placed in a suitable location where all parking areas are seen clearly and there are no objects that might obstructed the vision.</w:t>
      </w:r>
    </w:p>
    <w:p w14:paraId="203C42FC" w14:textId="51559503" w:rsidR="005D7063" w:rsidRDefault="005D7063" w:rsidP="005D7063">
      <w:pPr>
        <w:spacing w:after="0"/>
        <w:rPr>
          <w:rFonts w:cstheme="minorHAnsi"/>
        </w:rPr>
      </w:pPr>
    </w:p>
    <w:p w14:paraId="0158988B" w14:textId="5681FB9E" w:rsidR="003952A2" w:rsidRDefault="003952A2" w:rsidP="005D7063">
      <w:pPr>
        <w:spacing w:after="0"/>
        <w:rPr>
          <w:rFonts w:cstheme="minorHAnsi"/>
        </w:rPr>
      </w:pPr>
    </w:p>
    <w:p w14:paraId="539EAD78" w14:textId="6C51468F" w:rsidR="00A979BD" w:rsidRDefault="00A979BD" w:rsidP="005D7063">
      <w:pPr>
        <w:spacing w:after="0"/>
        <w:rPr>
          <w:rFonts w:cstheme="minorHAnsi"/>
        </w:rPr>
      </w:pPr>
    </w:p>
    <w:p w14:paraId="050CCB12" w14:textId="48D43B9C" w:rsidR="00A979BD" w:rsidRDefault="00A979BD" w:rsidP="005D7063">
      <w:pPr>
        <w:spacing w:after="0"/>
        <w:rPr>
          <w:rFonts w:cstheme="minorHAnsi"/>
        </w:rPr>
      </w:pPr>
    </w:p>
    <w:p w14:paraId="10FFA9D0" w14:textId="32A4C520" w:rsidR="00A979BD" w:rsidRDefault="00A979BD" w:rsidP="005D7063">
      <w:pPr>
        <w:spacing w:after="0"/>
        <w:rPr>
          <w:rFonts w:cstheme="minorHAnsi"/>
        </w:rPr>
      </w:pPr>
    </w:p>
    <w:p w14:paraId="762B22E8" w14:textId="5B335D4D" w:rsidR="00A979BD" w:rsidRDefault="00A979BD" w:rsidP="005D7063">
      <w:pPr>
        <w:spacing w:after="0"/>
        <w:rPr>
          <w:rFonts w:cstheme="minorHAnsi"/>
        </w:rPr>
      </w:pPr>
    </w:p>
    <w:p w14:paraId="5C8F48B0" w14:textId="647CB819" w:rsidR="00A979BD" w:rsidRDefault="00A979BD" w:rsidP="005D7063">
      <w:pPr>
        <w:spacing w:after="0"/>
        <w:rPr>
          <w:rFonts w:cstheme="minorHAnsi"/>
        </w:rPr>
      </w:pP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93" w:name="_Toc501591023"/>
      <w:r w:rsidRPr="00381D37">
        <w:rPr>
          <w:rFonts w:cstheme="minorHAnsi"/>
          <w:b/>
          <w:bCs/>
        </w:rPr>
        <w:lastRenderedPageBreak/>
        <w:t>Monitoring Parking Space Availability via Zigbee Technology</w:t>
      </w:r>
    </w:p>
    <w:p w14:paraId="1E81DB82" w14:textId="56C5ADEE" w:rsidR="00F732D7" w:rsidRPr="003120B5" w:rsidRDefault="00681262" w:rsidP="00A979BD">
      <w:pPr>
        <w:rPr>
          <w:rFonts w:cstheme="minorHAnsi"/>
        </w:rPr>
      </w:pPr>
      <w:r w:rsidRPr="00486328">
        <w:rPr>
          <w:rFonts w:cstheme="minorHAnsi"/>
        </w:rPr>
        <w:t>In [1</w:t>
      </w:r>
      <w:r w:rsidR="00983B4B" w:rsidRPr="00486328">
        <w:rPr>
          <w:rFonts w:cstheme="minorHAnsi"/>
        </w:rPr>
        <w:t>4</w:t>
      </w:r>
      <w:r w:rsidRPr="00486328">
        <w:rPr>
          <w:rFonts w:cstheme="minorHAnsi"/>
        </w:rPr>
        <w:t>], the</w:t>
      </w:r>
      <w:r w:rsidRPr="003120B5">
        <w:rPr>
          <w:rFonts w:cstheme="minorHAnsi"/>
        </w:rPr>
        <w:t xml:space="preserve"> system’s main functionality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77777777" w:rsidR="00681262" w:rsidRPr="00C738B7" w:rsidRDefault="00681262" w:rsidP="00681262">
      <w:pPr>
        <w:rPr>
          <w:rFonts w:cstheme="minorHAnsi"/>
          <w:u w:val="single"/>
        </w:rPr>
      </w:pPr>
      <w:r w:rsidRPr="00C738B7">
        <w:rPr>
          <w:rFonts w:cstheme="minorHAnsi"/>
          <w:u w:val="single"/>
        </w:rPr>
        <w:t>Parking Lot Vacancy Monitoring Module</w:t>
      </w:r>
    </w:p>
    <w:p w14:paraId="4EE73326" w14:textId="2019A553" w:rsidR="00690028" w:rsidRPr="003120B5" w:rsidRDefault="00681262" w:rsidP="00EF4E40">
      <w:pPr>
        <w:rPr>
          <w:rFonts w:cstheme="minorHAnsi"/>
        </w:rPr>
      </w:pPr>
      <w:r w:rsidRPr="003120B5">
        <w:rPr>
          <w:rFonts w:cstheme="minorHAnsi"/>
        </w:rPr>
        <w:t>The module consists of digital infrared sensor, Zigbee module, PIC microcontroller 18F4550, and an LCD. This module is used to detect the available parking spots. To explain further, a digital infrared sensor is implemented on the top of each parking spot to detect the existence of a vehicle such that each sensor is used to monitor one parking spot. Infrared sensors work with reflected light wave and consist of an IR transmitter and an IR receiver. The IR transmitter emits infrared light, which gets reflected in case it met a reflecting surface (e.g. white color). The IR receiver then detects the reflected light and calculates the distance between the sensor and the object. The infrared sensor is interfaced with a PIC microcontroller, which is also interfaced with a Zigbee module for wireless transmission. When the sensor senses a vehicle in the parking spot, it informs the microcontroller, then the microcontroller inform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t>Master Module</w:t>
      </w:r>
    </w:p>
    <w:p w14:paraId="501AE4CF" w14:textId="59AF6C1C" w:rsidR="00681262" w:rsidRPr="003120B5" w:rsidRDefault="00681262" w:rsidP="00681262">
      <w:pPr>
        <w:rPr>
          <w:rFonts w:cstheme="minorHAnsi"/>
        </w:rPr>
      </w:pPr>
      <w:r w:rsidRPr="003120B5">
        <w:rPr>
          <w:rFonts w:cstheme="minorHAnsi"/>
        </w:rPr>
        <w:t xml:space="preserve">The master module consists of GUI display shown through a PC or a laptop, and a Zigbee module. The GUI display, shown in </w:t>
      </w:r>
      <w:r w:rsidR="008F733E">
        <w:rPr>
          <w:rFonts w:cstheme="minorHAnsi"/>
        </w:rPr>
        <w:t>F</w:t>
      </w:r>
      <w:r w:rsidRPr="003120B5">
        <w:rPr>
          <w:rFonts w:cstheme="minorHAnsi"/>
        </w:rPr>
        <w:t xml:space="preserve">igure </w:t>
      </w:r>
      <w:r w:rsidR="008F733E">
        <w:rPr>
          <w:rFonts w:cstheme="minorHAnsi"/>
        </w:rPr>
        <w:t>2-</w:t>
      </w:r>
      <w:r w:rsidR="00983B4B">
        <w:rPr>
          <w:rFonts w:cstheme="minorHAnsi"/>
        </w:rPr>
        <w:t>7</w:t>
      </w:r>
      <w:r w:rsidRPr="003120B5">
        <w:rPr>
          <w:rFonts w:cstheme="minorHAnsi"/>
        </w:rPr>
        <w:t>, allows the user to see exactly which parking spot is available. Whenever the Zigbee module receives data about a particular parking spot from the Parking Lot Vacancy Monitoring module, it informs the PC/laptop that it is interfaced with to update the status of a parking spot.</w:t>
      </w:r>
    </w:p>
    <w:p w14:paraId="32C8B2AA" w14:textId="77777777" w:rsidR="00681262" w:rsidRPr="003120B5" w:rsidRDefault="00681262" w:rsidP="00681262">
      <w:pPr>
        <w:rPr>
          <w:rFonts w:cstheme="minorHAnsi"/>
        </w:rPr>
      </w:pPr>
      <w:r w:rsidRPr="003120B5">
        <w:rPr>
          <w:rFonts w:cstheme="minorHAnsi"/>
        </w:rPr>
        <w:t>Furthermore, their system has several disadvantages. The infrared sensor is hugely dependent on light; as brighter surfaces are easier to detect than darker surfaces which the sensor does not detect. Hence, changing light conditions could give wrong outputs. Also, the system does not have a mobile for a remote user interface and is only restricted to a GUI interface at the gates of the parking lot.</w:t>
      </w:r>
    </w:p>
    <w:p w14:paraId="635EA7D4" w14:textId="22678801" w:rsidR="00E25D1E" w:rsidRDefault="00E25D1E" w:rsidP="00E25D1E">
      <w:pPr>
        <w:rPr>
          <w:rFonts w:cstheme="minorHAnsi"/>
        </w:rPr>
      </w:pPr>
      <w:r>
        <w:rPr>
          <w:noProof/>
        </w:rPr>
        <w:lastRenderedPageBreak/>
        <mc:AlternateContent>
          <mc:Choice Requires="wps">
            <w:drawing>
              <wp:anchor distT="0" distB="0" distL="114300" distR="114300" simplePos="0" relativeHeight="251850752" behindDoc="0" locked="0" layoutInCell="1" allowOverlap="1" wp14:anchorId="4C1F9E84" wp14:editId="31572E88">
                <wp:simplePos x="0" y="0"/>
                <wp:positionH relativeFrom="column">
                  <wp:posOffset>1769745</wp:posOffset>
                </wp:positionH>
                <wp:positionV relativeFrom="paragraph">
                  <wp:posOffset>3035300</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31F3A999" w:rsidR="00073F33" w:rsidRDefault="00073F33" w:rsidP="00EF5D5C">
                            <w:pPr>
                              <w:pStyle w:val="Caption"/>
                              <w:jc w:val="center"/>
                              <w:rPr>
                                <w:noProof/>
                              </w:rPr>
                            </w:pPr>
                            <w:bookmarkStart w:id="94" w:name="_Toc531732112"/>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39.35pt;margin-top:239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" stroked="f">
                <v:textbox style="mso-fit-shape-to-text:t" inset="0,0,0,0">
                  <w:txbxContent>
                    <w:p w14:paraId="121E4556" w14:textId="31F3A999" w:rsidR="00073F33" w:rsidRDefault="00073F33" w:rsidP="00EF5D5C">
                      <w:pPr>
                        <w:pStyle w:val="Caption"/>
                        <w:jc w:val="center"/>
                        <w:rPr>
                          <w:noProof/>
                        </w:rPr>
                      </w:pPr>
                      <w:bookmarkStart w:id="95" w:name="_Toc531732112"/>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95"/>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5196C7B8">
            <wp:simplePos x="0" y="0"/>
            <wp:positionH relativeFrom="margin">
              <wp:posOffset>730885</wp:posOffset>
            </wp:positionH>
            <wp:positionV relativeFrom="paragraph">
              <wp:posOffset>41529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1262" w:rsidRPr="003120B5">
        <w:rPr>
          <w:rFonts w:cstheme="minorHAnsi"/>
        </w:rPr>
        <w:t xml:space="preserve">The hardware architecture of the system is shown in </w:t>
      </w:r>
      <w:r w:rsidR="008F733E">
        <w:rPr>
          <w:rFonts w:cstheme="minorHAnsi"/>
        </w:rPr>
        <w:t>F</w:t>
      </w:r>
      <w:r w:rsidR="00681262" w:rsidRPr="003120B5">
        <w:rPr>
          <w:rFonts w:cstheme="minorHAnsi"/>
        </w:rPr>
        <w:t>igure 2-</w:t>
      </w:r>
      <w:r w:rsidR="00983B4B">
        <w:rPr>
          <w:rFonts w:cstheme="minorHAnsi"/>
        </w:rPr>
        <w:t>8</w:t>
      </w:r>
    </w:p>
    <w:p w14:paraId="366FE1F5" w14:textId="77777777" w:rsidR="00EF4E40" w:rsidRPr="00EF4E40" w:rsidRDefault="00EF4E40" w:rsidP="00EF4E40">
      <w:pPr>
        <w:rPr>
          <w:rFonts w:cstheme="minorHAnsi"/>
        </w:rPr>
      </w:pPr>
    </w:p>
    <w:p w14:paraId="7427BC54" w14:textId="6605A4BC" w:rsidR="00EF4E40" w:rsidRDefault="00EF4E40" w:rsidP="00983B4B">
      <w:pPr>
        <w:keepNext/>
      </w:pPr>
      <w:r>
        <w:rPr>
          <w:noProof/>
        </w:rPr>
        <w:drawing>
          <wp:anchor distT="0" distB="0" distL="114300" distR="114300" simplePos="0" relativeHeight="251851776" behindDoc="0" locked="0" layoutInCell="1" allowOverlap="1" wp14:anchorId="57FB6587" wp14:editId="547C0337">
            <wp:simplePos x="0" y="0"/>
            <wp:positionH relativeFrom="margin">
              <wp:posOffset>967105</wp:posOffset>
            </wp:positionH>
            <wp:positionV relativeFrom="paragraph">
              <wp:posOffset>22225</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3C5063" w14:textId="77777777" w:rsidR="00EF4E40" w:rsidRDefault="00EF4E40" w:rsidP="00681262">
      <w:pPr>
        <w:pStyle w:val="Caption"/>
        <w:jc w:val="center"/>
      </w:pPr>
      <w:bookmarkStart w:id="96"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5FCF64AF" w:rsidR="00681262" w:rsidRPr="00681262" w:rsidRDefault="00681262" w:rsidP="00A979BD">
      <w:pPr>
        <w:pStyle w:val="Caption"/>
        <w:jc w:val="center"/>
      </w:pPr>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2</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8</w:t>
      </w:r>
      <w:r w:rsidR="002B23D1">
        <w:rPr>
          <w:noProof/>
        </w:rPr>
        <w:fldChar w:fldCharType="end"/>
      </w:r>
      <w:r w:rsidR="00802B63">
        <w:t>:</w:t>
      </w:r>
      <w:r>
        <w:t xml:space="preserve"> </w:t>
      </w:r>
      <w:r w:rsidRPr="00180DEF">
        <w:t>Hardware architecture of the system</w:t>
      </w:r>
      <w:bookmarkEnd w:id="96"/>
      <w:r>
        <w:rPr>
          <w:rFonts w:ascii="Times New Roman" w:hAnsi="Times New Roman" w:cs="Times New Roman"/>
          <w:sz w:val="24"/>
          <w:szCs w:val="24"/>
        </w:rPr>
        <w:t xml:space="preserve">  </w:t>
      </w:r>
      <w:r>
        <w:t xml:space="preserve">                 </w:t>
      </w:r>
    </w:p>
    <w:p w14:paraId="3A9110D4" w14:textId="473C30E2" w:rsidR="00681262" w:rsidRPr="003120B5" w:rsidRDefault="00681262" w:rsidP="00681262">
      <w:pPr>
        <w:rPr>
          <w:rFonts w:cstheme="minorHAnsi"/>
          <w:b/>
          <w:bCs/>
        </w:rPr>
      </w:pPr>
      <w:r w:rsidRPr="003120B5">
        <w:rPr>
          <w:rFonts w:cstheme="minorHAnsi"/>
          <w:b/>
          <w:bCs/>
        </w:rPr>
        <w:t>Smart Parking System (SPS) Architecture Using Ultrasonic Detector</w:t>
      </w:r>
    </w:p>
    <w:p w14:paraId="6A3F67E2" w14:textId="01A75678" w:rsidR="00681262" w:rsidRDefault="00681262" w:rsidP="00633123">
      <w:pPr>
        <w:rPr>
          <w:rFonts w:ascii="Times New Roman" w:hAnsi="Times New Roman" w:cs="Times New Roman"/>
          <w:sz w:val="24"/>
          <w:szCs w:val="24"/>
        </w:rPr>
      </w:pPr>
      <w:r w:rsidRPr="00486328">
        <w:rPr>
          <w:rFonts w:cstheme="minorHAnsi"/>
        </w:rPr>
        <w:t>[</w:t>
      </w:r>
      <w:r w:rsidR="00381D37" w:rsidRPr="00486328">
        <w:rPr>
          <w:rFonts w:cstheme="minorHAnsi"/>
        </w:rPr>
        <w:t>1</w:t>
      </w:r>
      <w:r w:rsidR="00983B4B" w:rsidRPr="00486328">
        <w:rPr>
          <w:rFonts w:cstheme="minorHAnsi"/>
        </w:rPr>
        <w:t>5</w:t>
      </w:r>
      <w:r w:rsidRPr="00486328">
        <w:rPr>
          <w:rFonts w:cstheme="minorHAnsi"/>
        </w:rPr>
        <w:t>] is a</w:t>
      </w:r>
      <w:r w:rsidRPr="003120B5">
        <w:rPr>
          <w:rFonts w:cstheme="minorHAnsi"/>
        </w:rPr>
        <w:t xml:space="preserve"> smart parking system for multilevel parking lots which uses ultrasonic sensors to detect the occupancy of a car and shows it to the user at the parking area using display boards. The display boards display the number of available parking spots, and they are implemented indoors -at each entrance to each level and at the end of each aisle of the parking lot- and outdoors -at the entrance and exit of the parking lot-. Furthermore, an ultrasonic sensor is applied on the ceiling of a parking spot and is used to detect cars on that spot only. LEDs with different colors accompany each ultrasonic sensor to inform the user of the parking spot status (reserved, occupied, vacant or handicapped). The system includes a monitoring software and line detection system to detect improper parking. The line detection system is done by adding two additional ultrasonic sensors horizontally on the right and left of each parking spot such that they face the parking spot lines. Whenever a car goes through the detection line, an alarm will go off until the car is moved out of the line.</w:t>
      </w:r>
    </w:p>
    <w:p w14:paraId="1D814543" w14:textId="77777777" w:rsidR="00681262" w:rsidRDefault="00681262" w:rsidP="003952A2">
      <w:pPr>
        <w:keepNext/>
        <w:jc w:val="center"/>
      </w:pPr>
      <w:r w:rsidRPr="00B91E14">
        <w:rPr>
          <w:rFonts w:ascii="Times New Roman" w:hAnsi="Times New Roman" w:cs="Times New Roman"/>
          <w:noProof/>
          <w:sz w:val="24"/>
          <w:szCs w:val="24"/>
        </w:rPr>
        <w:lastRenderedPageBreak/>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0E14ED5D" w:rsidR="00681262" w:rsidRDefault="00681262" w:rsidP="003952A2">
      <w:pPr>
        <w:pStyle w:val="Caption"/>
        <w:jc w:val="center"/>
        <w:rPr>
          <w:rFonts w:ascii="Times New Roman" w:hAnsi="Times New Roman" w:cs="Times New Roman"/>
          <w:sz w:val="24"/>
          <w:szCs w:val="24"/>
        </w:rPr>
      </w:pPr>
      <w:bookmarkStart w:id="97" w:name="_Toc529807376"/>
      <w:bookmarkStart w:id="98" w:name="_Toc531732114"/>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2</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9</w:t>
      </w:r>
      <w:r w:rsidR="002B23D1">
        <w:rPr>
          <w:noProof/>
        </w:rPr>
        <w:fldChar w:fldCharType="end"/>
      </w:r>
      <w:r>
        <w:t xml:space="preserve">: </w:t>
      </w:r>
      <w:r w:rsidRPr="0035525D">
        <w:t>Hardware architecture of the system</w:t>
      </w:r>
      <w:bookmarkEnd w:id="97"/>
      <w:bookmarkEnd w:id="98"/>
    </w:p>
    <w:p w14:paraId="4C29AF2D" w14:textId="1A25FFC7" w:rsidR="00681262" w:rsidRPr="003120B5" w:rsidRDefault="00681262" w:rsidP="00681262">
      <w:pPr>
        <w:rPr>
          <w:rFonts w:cstheme="minorHAnsi"/>
          <w:u w:val="single"/>
        </w:rPr>
      </w:pPr>
      <w:r w:rsidRPr="003120B5">
        <w:rPr>
          <w:rFonts w:cstheme="minorHAnsi"/>
        </w:rPr>
        <w:t xml:space="preserve">Figure </w:t>
      </w:r>
      <w:r w:rsidR="00706EF9" w:rsidRPr="003120B5">
        <w:rPr>
          <w:rFonts w:cstheme="minorHAnsi"/>
        </w:rPr>
        <w:t>2-</w:t>
      </w:r>
      <w:r w:rsidR="00A052FA">
        <w:rPr>
          <w:rFonts w:cstheme="minorHAnsi"/>
        </w:rPr>
        <w:t>9</w:t>
      </w:r>
      <w:r w:rsidRPr="003120B5">
        <w:rPr>
          <w:rFonts w:cstheme="minorHAnsi"/>
        </w:rPr>
        <w:t xml:space="preserve"> shows the overall hardware architecture of the system. The system consists of ultrasonic sensors, LED indicators, indoor display boards, outdoor display board(s), zone control unit (ZCU),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w:t>
      </w:r>
      <w:r w:rsidR="00F83048" w:rsidRPr="003120B5">
        <w:rPr>
          <w:rFonts w:cstheme="minorHAnsi"/>
        </w:rPr>
        <w:t>cables and</w:t>
      </w:r>
      <w:r w:rsidRPr="003120B5">
        <w:rPr>
          <w:rFonts w:cstheme="minorHAnsi"/>
        </w:rPr>
        <w:t xml:space="preserve"> sends commands to the indoor display boards and the LEDs on the parking sports to change status accordingly. Both the indoor display boards and the LEDs are connected to the ZCU through RS-485 ports. The ZCU is connected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1BCD3128" w:rsidR="00DB6107" w:rsidRPr="00486328" w:rsidRDefault="00681262" w:rsidP="003952A2">
      <w:pPr>
        <w:rPr>
          <w:rFonts w:cstheme="minorHAnsi"/>
        </w:rPr>
      </w:pPr>
      <w:r w:rsidRPr="003120B5">
        <w:rPr>
          <w:rFonts w:cstheme="minorHAnsi"/>
        </w:rPr>
        <w:t xml:space="preserve">The system manages the multilevel parking area nicely. However, the system is wired with a lot of hardware components which has a huge number of cables. Any extension to the system would </w:t>
      </w:r>
      <w:r w:rsidRPr="00486328">
        <w:rPr>
          <w:rFonts w:cstheme="minorHAnsi"/>
        </w:rPr>
        <w:t>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03A97D3" w14:textId="313DD0AA" w:rsidR="00EF5D5C" w:rsidRPr="00832BFA" w:rsidRDefault="00EF5D5C" w:rsidP="00EF5D5C">
      <w:pPr>
        <w:rPr>
          <w:rFonts w:cstheme="minorHAnsi"/>
        </w:rPr>
      </w:pPr>
      <w:r w:rsidRPr="00486328">
        <w:rPr>
          <w:rFonts w:cstheme="minorHAnsi"/>
        </w:rPr>
        <w:t>In [1</w:t>
      </w:r>
      <w:r w:rsidR="00983B4B" w:rsidRPr="00486328">
        <w:rPr>
          <w:rFonts w:cstheme="minorHAnsi"/>
        </w:rPr>
        <w:t>6</w:t>
      </w:r>
      <w:r w:rsidRPr="00486328">
        <w:rPr>
          <w:rFonts w:cstheme="minorHAnsi"/>
        </w:rPr>
        <w:t>],</w:t>
      </w:r>
      <w:r w:rsidRPr="00832BFA">
        <w:rPr>
          <w:rFonts w:cstheme="minorHAnsi"/>
        </w:rPr>
        <w:t xml:space="preserve"> the system is based on image processing techniques which capture, and processes circles or rounded images drawn at parking lot and shown in an android application. This rounded image indicates the empty parking spaces to the users. </w:t>
      </w:r>
    </w:p>
    <w:p w14:paraId="62DF3405" w14:textId="77777777" w:rsidR="00EF5D5C" w:rsidRPr="00832BFA" w:rsidRDefault="00EF5D5C" w:rsidP="00EF5D5C">
      <w:pPr>
        <w:rPr>
          <w:rFonts w:cstheme="minorHAnsi"/>
        </w:rPr>
      </w:pPr>
      <w:r w:rsidRPr="00832BFA">
        <w:rPr>
          <w:rFonts w:cstheme="minorHAnsi"/>
        </w:rPr>
        <w:lastRenderedPageBreak/>
        <w:t xml:space="preserve">A camera is used with a sensor to take photos to show the occupancy of car parks. The information about whether a parking space is available or not is displayed on the application. If the space is available, a green circle is displayed to the user. As the camera detect the vacant space of parking and shown on the screen with green circles are placed on the vacant car parks. Green circle helps users so that users can easily differentiate whether a car is parked in a spot or not. So, if there is a car in a spot, no green circle will be shown at that spot. </w:t>
      </w:r>
    </w:p>
    <w:p w14:paraId="27DB90C4" w14:textId="77777777" w:rsidR="00EF5D5C" w:rsidRPr="00832BFA" w:rsidRDefault="00EF5D5C" w:rsidP="00EF5D5C">
      <w:pPr>
        <w:rPr>
          <w:rFonts w:cstheme="minorHAnsi"/>
        </w:rPr>
      </w:pPr>
      <w:r w:rsidRPr="00832BFA">
        <w:rPr>
          <w:rFonts w:cstheme="minorHAnsi"/>
        </w:rPr>
        <w:t>The system contains three modules: Monitoring module, Control module and a displaying unit</w:t>
      </w:r>
    </w:p>
    <w:p w14:paraId="2D4D751D" w14:textId="77777777" w:rsidR="00EF5D5C" w:rsidRPr="00832BFA" w:rsidRDefault="00EF5D5C" w:rsidP="00EF5D5C">
      <w:pPr>
        <w:rPr>
          <w:rFonts w:cstheme="minorHAnsi"/>
          <w:rtl/>
        </w:rPr>
      </w:pPr>
      <w:r w:rsidRPr="00832BFA">
        <w:rPr>
          <w:rFonts w:cstheme="minorHAnsi"/>
        </w:rPr>
        <w:t>The monitoring module has ultrasonic sensors which identifies the free parking spaces and transmits the Information to control unit which process/send information to the administrative system. Besides that, there’s a centralized system for supervisory receives information of parking space from the controller. It then sends the information to the user’s phone.</w:t>
      </w:r>
    </w:p>
    <w:p w14:paraId="06ED3E99" w14:textId="20B1B041" w:rsidR="00EF5D5C" w:rsidRPr="00832BFA" w:rsidRDefault="00EF5D5C" w:rsidP="00EF5D5C">
      <w:pPr>
        <w:rPr>
          <w:rFonts w:cstheme="minorHAnsi"/>
          <w:rtl/>
        </w:rPr>
      </w:pPr>
      <w:r w:rsidRPr="00832BFA">
        <w:rPr>
          <w:rFonts w:cstheme="minorHAnsi"/>
        </w:rPr>
        <w:t>Below (</w:t>
      </w:r>
      <w:r>
        <w:rPr>
          <w:rFonts w:cstheme="minorHAnsi"/>
        </w:rPr>
        <w:t>F</w:t>
      </w:r>
      <w:r w:rsidRPr="00832BFA">
        <w:rPr>
          <w:rFonts w:cstheme="minorHAnsi"/>
        </w:rPr>
        <w:t>igure 2</w:t>
      </w:r>
      <w:r>
        <w:rPr>
          <w:rFonts w:cstheme="minorHAnsi"/>
        </w:rPr>
        <w:t>-</w:t>
      </w:r>
      <w:r w:rsidR="00A052FA">
        <w:rPr>
          <w:rFonts w:cstheme="minorHAnsi"/>
        </w:rPr>
        <w:t>10</w:t>
      </w:r>
      <w:r w:rsidRPr="00832BFA">
        <w:rPr>
          <w:rFonts w:cstheme="minorHAnsi"/>
        </w:rPr>
        <w:t xml:space="preserve">) illustrate the working process of the system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2F83AD3D" w:rsidR="00983B4B" w:rsidRPr="00983B4B" w:rsidRDefault="00EF5D5C" w:rsidP="00A85443">
      <w:pPr>
        <w:pStyle w:val="Caption"/>
        <w:jc w:val="center"/>
      </w:pPr>
      <w:bookmarkStart w:id="99" w:name="_Toc531732115"/>
      <w:r>
        <w:t xml:space="preserve">Figure </w:t>
      </w:r>
      <w:r w:rsidR="002B23D1">
        <w:rPr>
          <w:noProof/>
        </w:rPr>
        <w:fldChar w:fldCharType="begin"/>
      </w:r>
      <w:r w:rsidR="002B23D1">
        <w:rPr>
          <w:noProof/>
        </w:rPr>
        <w:instrText xml:space="preserve"> STYLEREF 1 \s </w:instrText>
      </w:r>
      <w:r w:rsidR="002B23D1">
        <w:rPr>
          <w:noProof/>
        </w:rPr>
        <w:fldChar w:fldCharType="separate"/>
      </w:r>
      <w:r>
        <w:rPr>
          <w:noProof/>
          <w:cs/>
        </w:rPr>
        <w:t>‎</w:t>
      </w:r>
      <w:r>
        <w:rPr>
          <w:noProof/>
        </w:rPr>
        <w:t>2</w:t>
      </w:r>
      <w:r w:rsidR="002B23D1">
        <w:rPr>
          <w:noProof/>
        </w:rPr>
        <w:fldChar w:fldCharType="end"/>
      </w:r>
      <w:r>
        <w:noBreakHyphen/>
      </w:r>
      <w:r w:rsidR="002B23D1">
        <w:rPr>
          <w:noProof/>
        </w:rPr>
        <w:fldChar w:fldCharType="begin"/>
      </w:r>
      <w:r w:rsidR="002B23D1">
        <w:rPr>
          <w:noProof/>
        </w:rPr>
        <w:instrText xml:space="preserve"> SEQ Figure \* ARABIC \s 1 </w:instrText>
      </w:r>
      <w:r w:rsidR="002B23D1">
        <w:rPr>
          <w:noProof/>
        </w:rPr>
        <w:fldChar w:fldCharType="separate"/>
      </w:r>
      <w:r>
        <w:rPr>
          <w:noProof/>
        </w:rPr>
        <w:t>10</w:t>
      </w:r>
      <w:r w:rsidR="002B23D1">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99"/>
    </w:p>
    <w:p w14:paraId="14FBD4AD" w14:textId="77777777" w:rsidR="00A20F64" w:rsidRDefault="00A20F64" w:rsidP="00DB6107">
      <w:pPr>
        <w:pStyle w:val="Caption"/>
        <w:keepNext/>
        <w:rPr>
          <w:color w:val="auto"/>
          <w:sz w:val="22"/>
          <w:szCs w:val="22"/>
          <w:highlight w:val="yellow"/>
        </w:rPr>
      </w:pPr>
      <w:bookmarkStart w:id="100" w:name="_Toc529725408"/>
    </w:p>
    <w:p w14:paraId="1C1AB3E9" w14:textId="77777777" w:rsidR="00A20F64" w:rsidRDefault="00A20F64" w:rsidP="00DB6107">
      <w:pPr>
        <w:pStyle w:val="Caption"/>
        <w:keepNext/>
        <w:rPr>
          <w:color w:val="auto"/>
          <w:sz w:val="22"/>
          <w:szCs w:val="22"/>
          <w:highlight w:val="yellow"/>
        </w:rPr>
      </w:pPr>
    </w:p>
    <w:p w14:paraId="4774BAED" w14:textId="77777777" w:rsidR="00A20F64" w:rsidRDefault="00A20F64" w:rsidP="00DB6107">
      <w:pPr>
        <w:pStyle w:val="Caption"/>
        <w:keepNext/>
        <w:rPr>
          <w:color w:val="auto"/>
          <w:sz w:val="22"/>
          <w:szCs w:val="22"/>
          <w:highlight w:val="yellow"/>
        </w:rPr>
      </w:pPr>
    </w:p>
    <w:p w14:paraId="6433E24C" w14:textId="77777777" w:rsidR="00A20F64" w:rsidRDefault="00A20F64" w:rsidP="00DB6107">
      <w:pPr>
        <w:pStyle w:val="Caption"/>
        <w:keepNext/>
        <w:rPr>
          <w:color w:val="auto"/>
          <w:sz w:val="22"/>
          <w:szCs w:val="22"/>
          <w:highlight w:val="yellow"/>
        </w:rPr>
      </w:pPr>
    </w:p>
    <w:p w14:paraId="357D7366" w14:textId="77777777" w:rsidR="00A20F64" w:rsidRDefault="00A20F64" w:rsidP="00DB6107">
      <w:pPr>
        <w:pStyle w:val="Caption"/>
        <w:keepNext/>
        <w:rPr>
          <w:color w:val="auto"/>
          <w:sz w:val="22"/>
          <w:szCs w:val="22"/>
          <w:highlight w:val="yellow"/>
        </w:rPr>
      </w:pPr>
    </w:p>
    <w:p w14:paraId="28C0D836" w14:textId="77777777" w:rsidR="00A20F64" w:rsidRDefault="00A20F64" w:rsidP="00DB6107">
      <w:pPr>
        <w:pStyle w:val="Caption"/>
        <w:keepNext/>
        <w:rPr>
          <w:color w:val="auto"/>
          <w:sz w:val="22"/>
          <w:szCs w:val="22"/>
          <w:highlight w:val="yellow"/>
        </w:rPr>
      </w:pPr>
    </w:p>
    <w:p w14:paraId="6D8BCB28" w14:textId="77777777" w:rsidR="00A20F64" w:rsidRPr="00A20F64" w:rsidRDefault="00A20F64" w:rsidP="00A20F64">
      <w:pPr>
        <w:rPr>
          <w:highlight w:val="yellow"/>
        </w:rPr>
      </w:pPr>
    </w:p>
    <w:p w14:paraId="72553FDB" w14:textId="0BAFCC74" w:rsidR="00DB6107" w:rsidRPr="00A641DF" w:rsidRDefault="00DB6107" w:rsidP="00DB6107">
      <w:pPr>
        <w:pStyle w:val="Caption"/>
        <w:keepNext/>
        <w:rPr>
          <w:color w:val="auto"/>
          <w:sz w:val="22"/>
          <w:szCs w:val="22"/>
        </w:rPr>
      </w:pPr>
      <w:r w:rsidRPr="00A979BD">
        <w:rPr>
          <w:color w:val="auto"/>
          <w:sz w:val="22"/>
          <w:szCs w:val="22"/>
        </w:rPr>
        <w:lastRenderedPageBreak/>
        <w:t>Related work comparison</w:t>
      </w:r>
      <w:bookmarkEnd w:id="93"/>
      <w:bookmarkEnd w:id="100"/>
    </w:p>
    <w:p w14:paraId="704307A8" w14:textId="7F3F9C44" w:rsidR="00A641DF" w:rsidRDefault="00A641DF" w:rsidP="00A641DF">
      <w:pPr>
        <w:pStyle w:val="Caption"/>
        <w:keepNext/>
      </w:pPr>
      <w:bookmarkStart w:id="101" w:name="_Toc53172953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101"/>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03D4FD88" w14:textId="01D059E5" w:rsidR="004B493A" w:rsidRPr="00D177E6" w:rsidRDefault="001D42D5" w:rsidP="00D177E6">
      <w:pPr>
        <w:widowControl w:val="0"/>
        <w:autoSpaceDE w:val="0"/>
        <w:autoSpaceDN w:val="0"/>
        <w:adjustRightInd w:val="0"/>
        <w:rPr>
          <w:rFonts w:cs="Helvetica"/>
          <w:color w:val="353535"/>
        </w:rPr>
      </w:pPr>
      <w:r>
        <w:rPr>
          <w:rFonts w:cs="Helvetica"/>
          <w:color w:val="353535"/>
        </w:rPr>
        <w:t>Having compared the existing solutions to ours in Table XX, the following remarks come to mind.</w:t>
      </w:r>
      <w:r w:rsidR="00D1089A">
        <w:rPr>
          <w:rFonts w:cs="Helvetica"/>
          <w:color w:val="353535"/>
        </w:rPr>
        <w:t xml:space="preserve"> All the related works implement one of the following services (Checking Availability, Reservations, Payment) except [16]. [16] provides all the above services as we aim to do in our system. However, [16] only provides an Android application</w:t>
      </w:r>
      <w:r w:rsidR="00D177E6">
        <w:rPr>
          <w:rFonts w:cs="Helvetica"/>
          <w:color w:val="353535"/>
        </w:rPr>
        <w:t xml:space="preserve"> while we will provide in addition to that a website</w:t>
      </w:r>
      <w:r w:rsidR="00D1089A">
        <w:rPr>
          <w:rFonts w:cs="Helvetica"/>
          <w:color w:val="353535"/>
        </w:rPr>
        <w:t>.</w:t>
      </w:r>
      <w:r w:rsidR="00D177E6">
        <w:rPr>
          <w:rFonts w:cs="Helvetica"/>
          <w:color w:val="353535"/>
        </w:rPr>
        <w:t xml:space="preserve"> Furthermore, the above approaches use ultrasonic, infrared and camera for car detection only. Our approach uses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102" w:name="_Toc532160964"/>
      <w:r w:rsidRPr="00C01B29">
        <w:t>Requirements analysis</w:t>
      </w:r>
      <w:bookmarkEnd w:id="13"/>
      <w:bookmarkEnd w:id="102"/>
    </w:p>
    <w:p w14:paraId="7B8FAF90" w14:textId="246BB91D" w:rsidR="00F91AF1" w:rsidRP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AF15CF8" w14:textId="2043BE94" w:rsidR="69B12D6F" w:rsidRPr="00B44C0B" w:rsidRDefault="69B12D6F" w:rsidP="0042015F">
      <w:pPr>
        <w:pStyle w:val="Heading2"/>
        <w:numPr>
          <w:ilvl w:val="1"/>
          <w:numId w:val="1"/>
        </w:numPr>
        <w:spacing w:before="240" w:after="240"/>
        <w:ind w:left="540" w:hanging="540"/>
        <w:rPr>
          <w:color w:val="365F91" w:themeColor="accent1" w:themeShade="BF"/>
        </w:rPr>
      </w:pPr>
      <w:bookmarkStart w:id="103" w:name="_Toc532160965"/>
      <w:r w:rsidRPr="00B44C0B">
        <w:rPr>
          <w:color w:val="365F91" w:themeColor="accent1" w:themeShade="BF"/>
        </w:rPr>
        <w:t>Software development process</w:t>
      </w:r>
      <w:bookmarkEnd w:id="103"/>
    </w:p>
    <w:p w14:paraId="37BACBF8" w14:textId="76F9494B" w:rsidR="0031442F" w:rsidRDefault="0031442F" w:rsidP="0031442F">
      <w:r>
        <w:t xml:space="preserve">The software development process in our project is Scrum. Scrum is an iterative and incremental agile software development process that focuses on adapting to rapid changes. Scrum was chosen </w:t>
      </w:r>
      <w:r>
        <w:lastRenderedPageBreak/>
        <w:t>for our project because it does not require us to know exactly how and what to do from the beginning of the development process. The Scrum process is responsive to changes and improvements with repeated reviews and work inspection</w:t>
      </w:r>
      <w:r w:rsidR="00982959">
        <w:t xml:space="preserve"> [17]</w:t>
      </w:r>
      <w:r>
        <w:t xml:space="preserve">. Figure </w:t>
      </w:r>
      <w:r w:rsidR="00FF135E">
        <w:t>3-1</w:t>
      </w:r>
      <w:r>
        <w:t xml:space="preserve"> shows the Scrum process overview </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68446C8C" w:rsidR="00073F33" w:rsidRPr="00A36BC5" w:rsidRDefault="00073F33" w:rsidP="0031442F">
                            <w:pPr>
                              <w:pStyle w:val="Caption"/>
                              <w:jc w:val="center"/>
                              <w:rPr>
                                <w:noProof/>
                              </w:rPr>
                            </w:pPr>
                            <w:bookmarkStart w:id="104" w:name="_Toc5317321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0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" stroked="f">
                <v:textbox style="mso-fit-shape-to-text:t" inset="0,0,0,0">
                  <w:txbxContent>
                    <w:p w14:paraId="360AB700" w14:textId="68446C8C" w:rsidR="00073F33" w:rsidRPr="00A36BC5" w:rsidRDefault="00073F33" w:rsidP="0031442F">
                      <w:pPr>
                        <w:pStyle w:val="Caption"/>
                        <w:jc w:val="center"/>
                        <w:rPr>
                          <w:noProof/>
                        </w:rPr>
                      </w:pPr>
                      <w:bookmarkStart w:id="105" w:name="_Toc531732116"/>
                      <w:r>
                        <w:t xml:space="preserve">Figure </w:t>
                      </w:r>
                      <w:r>
                        <w:rPr>
                          <w:noProof/>
                        </w:rPr>
                        <w:fldChar w:fldCharType="begin"/>
                      </w:r>
                      <w:r>
                        <w:rPr>
                          <w:noProof/>
                        </w:rPr>
                        <w:instrText xml:space="preserve"> STYLEREF 1 \s </w:instrText>
                      </w:r>
                      <w:r>
                        <w:rPr>
                          <w:noProof/>
                        </w:rPr>
                        <w:fldChar w:fldCharType="separate"/>
                      </w:r>
                      <w:r>
                        <w:rPr>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05"/>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5F522CA" w:rsidR="0031442F" w:rsidRPr="007E4ED8" w:rsidRDefault="0031442F" w:rsidP="00667DDA">
      <w:r>
        <w:t xml:space="preserve">The main part of the Scrum cycle is the Sprint. Each Sprint is time restricted to one week and has 4 steps as shown in Figure </w:t>
      </w:r>
      <w:r w:rsidR="00FF135E">
        <w:t>3-2</w:t>
      </w:r>
      <w:r>
        <w:t xml:space="preserve">.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15589851" w14:textId="08C17C60" w:rsidR="0031442F" w:rsidRDefault="0031442F" w:rsidP="00AB4993">
      <w:pPr>
        <w:pStyle w:val="Caption"/>
        <w:jc w:val="center"/>
      </w:pPr>
      <w:bookmarkStart w:id="106" w:name="_Toc531732117"/>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3</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2</w:t>
      </w:r>
      <w:r w:rsidR="002B23D1">
        <w:rPr>
          <w:noProof/>
        </w:rPr>
        <w:fldChar w:fldCharType="end"/>
      </w:r>
      <w:r w:rsidR="00AB4993">
        <w:t xml:space="preserve">: </w:t>
      </w:r>
      <w:r>
        <w:t>Scrum cycle</w:t>
      </w:r>
      <w:bookmarkEnd w:id="106"/>
    </w:p>
    <w:p w14:paraId="62B73F2D" w14:textId="53A94D86" w:rsidR="00CE38EE" w:rsidRDefault="00CE38EE" w:rsidP="00CE38EE"/>
    <w:p w14:paraId="210FEC2B" w14:textId="77777777" w:rsidR="0042015F" w:rsidRPr="00CE38EE" w:rsidRDefault="0042015F" w:rsidP="00CE38EE"/>
    <w:p w14:paraId="02D80A1C" w14:textId="1844678B" w:rsidR="0031442F" w:rsidRDefault="0031442F" w:rsidP="0031442F">
      <w:pPr>
        <w:rPr>
          <w:b/>
          <w:bCs/>
          <w:u w:val="single"/>
        </w:rPr>
      </w:pPr>
      <w:r>
        <w:rPr>
          <w:b/>
          <w:bCs/>
          <w:u w:val="single"/>
        </w:rPr>
        <w:t xml:space="preserve">1. </w:t>
      </w:r>
      <w:r w:rsidRPr="0093281A">
        <w:rPr>
          <w:b/>
          <w:bCs/>
          <w:u w:val="single"/>
        </w:rPr>
        <w:t>Sprint Planning</w:t>
      </w:r>
    </w:p>
    <w:p w14:paraId="35088DDE" w14:textId="1E621897" w:rsidR="0031442F" w:rsidRDefault="00667DDA" w:rsidP="00667DDA">
      <w:r w:rsidRPr="005A43BA">
        <w:t>At the beginning of the project, we collected the requirements into a Product Backlog from the users by researching the parking problem in Qatar University and the users’ needs</w:t>
      </w:r>
      <w:r>
        <w:t xml:space="preserve">. </w:t>
      </w:r>
      <w:r w:rsidR="0031442F">
        <w:t>Before starting a Sprint, we hold up a meeting to decide on the top priority requirements from the Product Backlog and create a Sprint Backlog. The Sprint Backlog contains tasks that we think will be done during the Sprint which is in our case one week.</w:t>
      </w:r>
    </w:p>
    <w:p w14:paraId="1735A76F" w14:textId="77777777" w:rsidR="0031442F" w:rsidRDefault="0031442F" w:rsidP="0031442F">
      <w:pPr>
        <w:rPr>
          <w:b/>
          <w:bCs/>
          <w:u w:val="single"/>
        </w:rPr>
      </w:pPr>
      <w:r>
        <w:rPr>
          <w:b/>
          <w:bCs/>
          <w:u w:val="single"/>
        </w:rPr>
        <w:lastRenderedPageBreak/>
        <w:t xml:space="preserve">2. </w:t>
      </w:r>
      <w:r w:rsidRPr="00C3223A">
        <w:rPr>
          <w:b/>
          <w:bCs/>
          <w:u w:val="single"/>
        </w:rPr>
        <w:t>Sprint</w:t>
      </w:r>
    </w:p>
    <w:p w14:paraId="755C7185" w14:textId="2AFF8155" w:rsidR="00316387" w:rsidRDefault="0031442F" w:rsidP="00CE38EE">
      <w:r>
        <w:t>In this stage, we start working on the tasks as specified in the Sprint Backlog. In addition, a Daily Scrum Meeting is held to discuss the tasks that was done by each member so far, and what will be done before the next meeting. Also, if any member has faced any difficulties during the task, we try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4AD4D196" w14:textId="77777777" w:rsidR="0031442F" w:rsidRDefault="0031442F" w:rsidP="0031442F">
      <w:r>
        <w:t>At the end of a Sprint, a meeting is held with the ScrumMaster (supervisor) to demonstrate what was done. The ScrumMaster suggest solutions to the issues we faced during the Sprint.</w:t>
      </w:r>
    </w:p>
    <w:p w14:paraId="027EBA8E" w14:textId="77777777" w:rsidR="0031442F" w:rsidRDefault="0031442F" w:rsidP="0031442F">
      <w:pPr>
        <w:rPr>
          <w:b/>
          <w:bCs/>
          <w:u w:val="single"/>
        </w:rPr>
      </w:pPr>
      <w:r>
        <w:rPr>
          <w:b/>
          <w:bCs/>
          <w:u w:val="single"/>
        </w:rPr>
        <w:t>4. Sprint Retrospective</w:t>
      </w:r>
    </w:p>
    <w:p w14:paraId="6AE6DF20" w14:textId="4E560858" w:rsidR="0031442F" w:rsidRDefault="0031442F" w:rsidP="00AB4993">
      <w:r>
        <w:t>After the Sprint Review, we refine our tasks to meet the comments and suggestions given by the ScrumMaster and decide on the improvements to be done to make the next Sprint smoother.</w:t>
      </w:r>
    </w:p>
    <w:p w14:paraId="083121D8" w14:textId="77777777" w:rsidR="00AB4775" w:rsidRPr="00AB4993" w:rsidRDefault="00AB4775" w:rsidP="00AB4993"/>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107" w:name="_Toc274166451"/>
      <w:bookmarkStart w:id="108" w:name="_Toc532160966"/>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107"/>
      <w:bookmarkEnd w:id="108"/>
    </w:p>
    <w:p w14:paraId="4C384945"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bookmarkStart w:id="109" w:name="_Hlk530420108"/>
      <w:r>
        <w:rPr>
          <w:rFonts w:eastAsia="Times New Roman" w:cs="Calibri"/>
          <w:color w:val="000000"/>
        </w:rPr>
        <w:t xml:space="preserve">An </w:t>
      </w:r>
      <w:r w:rsidRPr="0084012F">
        <w:rPr>
          <w:rFonts w:eastAsia="Times New Roman" w:cs="Calibri"/>
          <w:color w:val="000000"/>
        </w:rPr>
        <w:t>RFID reader should be installed</w:t>
      </w:r>
      <w:r>
        <w:rPr>
          <w:rFonts w:eastAsia="Times New Roman" w:cs="Calibri"/>
          <w:color w:val="000000"/>
        </w:rPr>
        <w:t xml:space="preserve"> and</w:t>
      </w:r>
      <w:r w:rsidRPr="0084012F">
        <w:rPr>
          <w:rFonts w:eastAsia="Times New Roman" w:cs="Calibri"/>
          <w:color w:val="000000"/>
        </w:rPr>
        <w:t xml:space="preserve"> kept operational</w:t>
      </w:r>
      <w:r>
        <w:rPr>
          <w:rFonts w:eastAsia="Times New Roman" w:cs="Calibri"/>
          <w:color w:val="000000"/>
        </w:rPr>
        <w:t xml:space="preserve"> at</w:t>
      </w:r>
      <w:r w:rsidRPr="0084012F">
        <w:rPr>
          <w:rFonts w:eastAsia="Times New Roman" w:cs="Calibri"/>
          <w:color w:val="000000"/>
        </w:rPr>
        <w:t xml:space="preserve"> the gate of the parking facility.</w:t>
      </w:r>
    </w:p>
    <w:p w14:paraId="265FC664"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r w:rsidRPr="0084012F">
        <w:rPr>
          <w:rFonts w:eastAsia="Times New Roman" w:cs="Calibri"/>
          <w:color w:val="000000"/>
        </w:rPr>
        <w:t>VIP users</w:t>
      </w:r>
      <w:r>
        <w:rPr>
          <w:rFonts w:eastAsia="Times New Roman" w:cs="Calibri"/>
          <w:color w:val="000000"/>
        </w:rPr>
        <w:t xml:space="preserve"> must </w:t>
      </w:r>
      <w:r w:rsidRPr="0084012F">
        <w:rPr>
          <w:rFonts w:eastAsia="Times New Roman" w:cs="Calibri"/>
          <w:color w:val="000000"/>
        </w:rPr>
        <w:t>have</w:t>
      </w:r>
      <w:r>
        <w:rPr>
          <w:rFonts w:eastAsia="Times New Roman" w:cs="Calibri"/>
          <w:color w:val="000000"/>
        </w:rPr>
        <w:t xml:space="preserve"> an </w:t>
      </w:r>
      <w:r w:rsidRPr="0084012F">
        <w:rPr>
          <w:rFonts w:eastAsia="Times New Roman" w:cs="Calibri"/>
          <w:color w:val="000000"/>
        </w:rPr>
        <w:t xml:space="preserve">RFID tag in their possession before entering the parking facility. </w:t>
      </w:r>
    </w:p>
    <w:p w14:paraId="434ABA80"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Sensors should be hardwired to Arduino</w:t>
      </w:r>
      <w:r>
        <w:rPr>
          <w:rFonts w:eastAsia="Times New Roman" w:cs="Calibri"/>
          <w:color w:val="000000"/>
        </w:rPr>
        <w:t>.</w:t>
      </w:r>
      <w:r w:rsidRPr="003A6902">
        <w:rPr>
          <w:rFonts w:eastAsia="Times New Roman" w:cs="Calibri"/>
          <w:color w:val="000000"/>
        </w:rPr>
        <w:t xml:space="preserve"> </w:t>
      </w:r>
    </w:p>
    <w:p w14:paraId="24E1A7FA"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Arduino must be connected to a power source</w:t>
      </w:r>
      <w:r>
        <w:rPr>
          <w:rFonts w:eastAsia="Times New Roman" w:cs="Calibri"/>
          <w:color w:val="000000"/>
        </w:rPr>
        <w:t>.</w:t>
      </w:r>
    </w:p>
    <w:p w14:paraId="7FF5F5BD" w14:textId="2A230BAC"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Arduino must be connected </w:t>
      </w:r>
      <w:r w:rsidR="00825591">
        <w:rPr>
          <w:rFonts w:eastAsia="Times New Roman" w:cs="Calibri"/>
          <w:color w:val="000000"/>
        </w:rPr>
        <w:t>to</w:t>
      </w:r>
      <w:r w:rsidRPr="003A6902">
        <w:rPr>
          <w:rFonts w:eastAsia="Times New Roman" w:cs="Calibri"/>
          <w:color w:val="000000"/>
        </w:rPr>
        <w:t xml:space="preserve"> a Wi-Fi module</w:t>
      </w:r>
      <w:r>
        <w:rPr>
          <w:rFonts w:eastAsia="Times New Roman" w:cs="Calibri"/>
          <w:color w:val="000000"/>
        </w:rPr>
        <w:t>.</w:t>
      </w:r>
      <w:r w:rsidRPr="003A6902">
        <w:rPr>
          <w:rFonts w:eastAsia="Times New Roman" w:cs="Calibri"/>
          <w:color w:val="000000"/>
        </w:rPr>
        <w:t xml:space="preserve">  </w:t>
      </w:r>
    </w:p>
    <w:p w14:paraId="19E13E49"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Firebase must have a connection with the Arduinos, the mobile application and the website via Wi-Fi</w:t>
      </w:r>
      <w:r>
        <w:rPr>
          <w:rFonts w:eastAsia="Times New Roman" w:cs="Calibri"/>
          <w:color w:val="000000"/>
        </w:rPr>
        <w:t>.</w:t>
      </w:r>
    </w:p>
    <w:p w14:paraId="711F3C46" w14:textId="35B7C0F0"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The mobile must </w:t>
      </w:r>
      <w:r w:rsidRPr="005A43BA">
        <w:rPr>
          <w:rFonts w:eastAsia="Times New Roman" w:cs="Calibri"/>
          <w:color w:val="000000"/>
        </w:rPr>
        <w:t xml:space="preserve">have </w:t>
      </w:r>
      <w:r w:rsidR="00FB6315" w:rsidRPr="005A43BA">
        <w:rPr>
          <w:rFonts w:eastAsia="Times New Roman" w:cs="Calibri"/>
          <w:color w:val="000000"/>
        </w:rPr>
        <w:t xml:space="preserve">internet </w:t>
      </w:r>
      <w:r w:rsidRPr="005A43BA">
        <w:rPr>
          <w:rFonts w:eastAsia="Times New Roman" w:cs="Calibri"/>
          <w:color w:val="000000"/>
        </w:rPr>
        <w:t>connection.</w:t>
      </w:r>
      <w:r w:rsidRPr="003A6902">
        <w:rPr>
          <w:rFonts w:eastAsia="Times New Roman" w:cs="Calibri"/>
          <w:color w:val="000000"/>
        </w:rPr>
        <w:t xml:space="preserve"> </w:t>
      </w:r>
    </w:p>
    <w:p w14:paraId="56584DC1" w14:textId="50AC0FDA" w:rsidR="000A5937" w:rsidRPr="000A5937" w:rsidRDefault="000A5937" w:rsidP="00633123">
      <w:pPr>
        <w:pStyle w:val="ListParagraph"/>
        <w:numPr>
          <w:ilvl w:val="0"/>
          <w:numId w:val="7"/>
        </w:numPr>
        <w:shd w:val="clear" w:color="auto" w:fill="FFFFFF"/>
        <w:spacing w:after="0"/>
        <w:rPr>
          <w:rFonts w:eastAsia="Times New Roman" w:cs="Calibri"/>
          <w:color w:val="000000"/>
        </w:rPr>
      </w:pPr>
      <w:r w:rsidRPr="000A5937">
        <w:rPr>
          <w:rFonts w:eastAsia="Times New Roman"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lastRenderedPageBreak/>
        <w:drawing>
          <wp:inline distT="0" distB="0" distL="0" distR="0" wp14:anchorId="1AAF8FAA" wp14:editId="1A3CEC53">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85212" cy="4058586"/>
                    </a:xfrm>
                    <a:prstGeom prst="rect">
                      <a:avLst/>
                    </a:prstGeom>
                    <a:noFill/>
                    <a:ln>
                      <a:noFill/>
                    </a:ln>
                  </pic:spPr>
                </pic:pic>
              </a:graphicData>
            </a:graphic>
          </wp:inline>
        </w:drawing>
      </w:r>
    </w:p>
    <w:p w14:paraId="10994488" w14:textId="0E7C8EAE" w:rsidR="008C73D8" w:rsidRDefault="000A5937" w:rsidP="0063571F">
      <w:pPr>
        <w:pStyle w:val="Caption"/>
        <w:jc w:val="center"/>
      </w:pPr>
      <w:bookmarkStart w:id="110" w:name="_Toc531732118"/>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3</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3</w:t>
      </w:r>
      <w:r w:rsidR="002B23D1">
        <w:rPr>
          <w:noProof/>
        </w:rPr>
        <w:fldChar w:fldCharType="end"/>
      </w:r>
      <w:r w:rsidR="00802B63">
        <w:t>:</w:t>
      </w:r>
      <w:r w:rsidRPr="000A5937">
        <w:t xml:space="preserve"> </w:t>
      </w:r>
      <w:r>
        <w:t>Use case diagram</w:t>
      </w:r>
      <w:bookmarkEnd w:id="110"/>
    </w:p>
    <w:p w14:paraId="676296D4" w14:textId="0CAA1151" w:rsidR="001C16A4" w:rsidRDefault="001C16A4" w:rsidP="001C16A4">
      <w:pPr>
        <w:pStyle w:val="Caption"/>
        <w:keepNext/>
      </w:pPr>
      <w:bookmarkStart w:id="111" w:name="_Toc53172953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111"/>
    </w:p>
    <w:tbl>
      <w:tblPr>
        <w:tblStyle w:val="LightGrid-Accent11"/>
        <w:tblW w:w="0" w:type="auto"/>
        <w:tblLook w:val="04A0" w:firstRow="1" w:lastRow="0" w:firstColumn="1" w:lastColumn="0" w:noHBand="0" w:noVBand="1"/>
      </w:tblPr>
      <w:tblGrid>
        <w:gridCol w:w="2153"/>
        <w:gridCol w:w="6853"/>
      </w:tblGrid>
      <w:tr w:rsidR="000A5937" w:rsidRPr="00A06B4B" w14:paraId="03ADD6B9" w14:textId="77777777" w:rsidTr="008C7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71ABD9D" w14:textId="7CA4C182" w:rsidR="000A5937" w:rsidRPr="00A06B4B" w:rsidRDefault="000A5937" w:rsidP="00A66A17">
            <w:pPr>
              <w:spacing w:line="276" w:lineRule="auto"/>
              <w:rPr>
                <w:rFonts w:asciiTheme="minorHAnsi" w:hAnsiTheme="minorHAnsi" w:cstheme="minorHAnsi"/>
              </w:rPr>
            </w:pPr>
            <w:r w:rsidRPr="00A06B4B">
              <w:rPr>
                <w:rFonts w:asciiTheme="minorHAnsi" w:hAnsiTheme="minorHAnsi" w:cstheme="minorHAnsi"/>
              </w:rPr>
              <w:t xml:space="preserve">Actor types </w:t>
            </w:r>
          </w:p>
        </w:tc>
        <w:tc>
          <w:tcPr>
            <w:tcW w:w="6853" w:type="dxa"/>
          </w:tcPr>
          <w:p w14:paraId="37E913EA" w14:textId="7B97BBA5" w:rsidR="000A5937" w:rsidRPr="00A06B4B"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06B4B">
              <w:rPr>
                <w:rFonts w:asciiTheme="minorHAnsi" w:hAnsiTheme="minorHAnsi" w:cstheme="minorHAnsi"/>
              </w:rPr>
              <w:t xml:space="preserve">Description </w:t>
            </w:r>
          </w:p>
        </w:tc>
      </w:tr>
      <w:tr w:rsidR="000A5937" w:rsidRPr="00A06B4B" w14:paraId="2CBF3A05" w14:textId="77777777" w:rsidTr="008C7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131B19" w14:textId="2B301ED6"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VIP User</w:t>
            </w:r>
          </w:p>
        </w:tc>
        <w:tc>
          <w:tcPr>
            <w:tcW w:w="6853" w:type="dxa"/>
          </w:tcPr>
          <w:p w14:paraId="5B036825" w14:textId="4F49036E" w:rsidR="000A5937" w:rsidRPr="00A06B4B" w:rsidRDefault="00A06B4B"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A06B4B">
              <w:rPr>
                <w:rFonts w:cstheme="minorHAnsi"/>
              </w:rPr>
              <w:t>Anyone who subscribed to the VIP services such as reservation service and request car care service.</w:t>
            </w:r>
          </w:p>
        </w:tc>
      </w:tr>
      <w:tr w:rsidR="000A5937" w:rsidRPr="00A06B4B" w14:paraId="744EA079" w14:textId="77777777" w:rsidTr="008C73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219ED8" w14:textId="008BD2BC"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Normal User</w:t>
            </w:r>
          </w:p>
        </w:tc>
        <w:tc>
          <w:tcPr>
            <w:tcW w:w="6853" w:type="dxa"/>
          </w:tcPr>
          <w:p w14:paraId="07D793D2" w14:textId="0DFDFDE1" w:rsidR="000A5937" w:rsidRPr="00A06B4B" w:rsidRDefault="00A06B4B"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A06B4B">
              <w:rPr>
                <w:rFonts w:cstheme="minorHAns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112" w:name="_Toc53172954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112"/>
    </w:p>
    <w:tbl>
      <w:tblPr>
        <w:tblStyle w:val="LightGrid-Accent11"/>
        <w:tblW w:w="0" w:type="auto"/>
        <w:jc w:val="center"/>
        <w:tblLook w:val="04A0" w:firstRow="1" w:lastRow="0" w:firstColumn="1" w:lastColumn="0" w:noHBand="0" w:noVBand="1"/>
      </w:tblPr>
      <w:tblGrid>
        <w:gridCol w:w="2728"/>
        <w:gridCol w:w="6278"/>
      </w:tblGrid>
      <w:tr w:rsidR="000A5937" w:rsidRPr="0084012F" w14:paraId="79E8064C" w14:textId="77777777" w:rsidTr="008C73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76EDCEE" w14:textId="77777777" w:rsidR="000A5937" w:rsidRPr="0084012F" w:rsidRDefault="000A5937" w:rsidP="00A66A17">
            <w:pPr>
              <w:spacing w:line="276" w:lineRule="auto"/>
              <w:rPr>
                <w:rFonts w:asciiTheme="minorHAnsi" w:hAnsiTheme="minorHAnsi"/>
              </w:rPr>
            </w:pPr>
            <w:r w:rsidRPr="0084012F">
              <w:rPr>
                <w:rFonts w:asciiTheme="minorHAnsi" w:hAnsiTheme="minorHAnsi"/>
              </w:rPr>
              <w:t>Use case</w:t>
            </w:r>
          </w:p>
        </w:tc>
        <w:tc>
          <w:tcPr>
            <w:tcW w:w="6278" w:type="dxa"/>
          </w:tcPr>
          <w:p w14:paraId="431E3BC6" w14:textId="77777777" w:rsidR="000A5937" w:rsidRPr="0084012F"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84012F">
              <w:rPr>
                <w:rFonts w:asciiTheme="minorHAnsi" w:hAnsiTheme="minorHAnsi"/>
              </w:rPr>
              <w:t>Brief description</w:t>
            </w:r>
          </w:p>
        </w:tc>
      </w:tr>
      <w:tr w:rsidR="000A5937" w:rsidRPr="0084012F" w14:paraId="6D0F3AE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5469CFA" w14:textId="77777777" w:rsidR="000A5937" w:rsidRPr="002C0C33" w:rsidRDefault="000A5937" w:rsidP="00A66A17">
            <w:pPr>
              <w:spacing w:line="276" w:lineRule="auto"/>
              <w:rPr>
                <w:rFonts w:asciiTheme="minorHAnsi" w:hAnsiTheme="minorHAnsi"/>
              </w:rPr>
            </w:pPr>
            <w:r w:rsidRPr="002C0C33">
              <w:rPr>
                <w:rFonts w:asciiTheme="minorHAnsi" w:hAnsiTheme="minorHAnsi"/>
              </w:rPr>
              <w:t>Sign Up</w:t>
            </w:r>
          </w:p>
        </w:tc>
        <w:tc>
          <w:tcPr>
            <w:tcW w:w="6278" w:type="dxa"/>
          </w:tcPr>
          <w:p w14:paraId="1100F6F8"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color w:val="000000"/>
                <w:u w:color="000000"/>
              </w:rPr>
              <w:t>VIP user registers in the system.</w:t>
            </w:r>
          </w:p>
        </w:tc>
      </w:tr>
      <w:tr w:rsidR="000A5937" w:rsidRPr="0084012F" w14:paraId="31AD8393"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7C5342DF"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Sign In </w:t>
            </w:r>
          </w:p>
        </w:tc>
        <w:tc>
          <w:tcPr>
            <w:tcW w:w="6278" w:type="dxa"/>
          </w:tcPr>
          <w:p w14:paraId="21396391" w14:textId="77777777" w:rsidR="000A5937" w:rsidRPr="0084012F" w:rsidRDefault="000A5937"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color w:val="000000"/>
                <w:u w:color="000000"/>
              </w:rPr>
              <w:t>VIP user logs into the system.</w:t>
            </w:r>
          </w:p>
        </w:tc>
      </w:tr>
      <w:tr w:rsidR="000A5937" w:rsidRPr="0084012F" w14:paraId="33C2DFB0" w14:textId="77777777" w:rsidTr="008C73D8">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689D6655"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Reserve Parking </w:t>
            </w:r>
          </w:p>
        </w:tc>
        <w:tc>
          <w:tcPr>
            <w:tcW w:w="6278" w:type="dxa"/>
          </w:tcPr>
          <w:p w14:paraId="796BB31A"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VIP user reserves a parking spot for several hours.</w:t>
            </w:r>
          </w:p>
        </w:tc>
      </w:tr>
      <w:tr w:rsidR="00BD4D98" w:rsidRPr="0084012F" w14:paraId="600E6FFD" w14:textId="77777777" w:rsidTr="008C73D8">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5764FC95" w14:textId="38BB29DE" w:rsidR="00BD4D98" w:rsidRPr="002C0C33" w:rsidRDefault="00BD4D98" w:rsidP="00BD4D98">
            <w:r w:rsidRPr="002C0C33">
              <w:rPr>
                <w:rFonts w:asciiTheme="minorHAnsi" w:hAnsiTheme="minorHAnsi"/>
              </w:rPr>
              <w:t xml:space="preserve">View Reservation </w:t>
            </w:r>
          </w:p>
        </w:tc>
        <w:tc>
          <w:tcPr>
            <w:tcW w:w="6278" w:type="dxa"/>
          </w:tcPr>
          <w:p w14:paraId="583ABA6B" w14:textId="7F420728" w:rsidR="00BD4D98" w:rsidRPr="0084012F" w:rsidRDefault="00BD4D98" w:rsidP="00BD4D98">
            <w:pPr>
              <w:cnfStyle w:val="000000010000" w:firstRow="0" w:lastRow="0" w:firstColumn="0" w:lastColumn="0" w:oddVBand="0" w:evenVBand="0" w:oddHBand="0" w:evenHBand="1" w:firstRowFirstColumn="0" w:firstRowLastColumn="0" w:lastRowFirstColumn="0" w:lastRowLastColumn="0"/>
              <w:rPr>
                <w:rFonts w:cstheme="majorBidi"/>
                <w:kern w:val="1"/>
                <w:u w:color="000000"/>
              </w:rPr>
            </w:pPr>
            <w:r w:rsidRPr="0084012F">
              <w:rPr>
                <w:rFonts w:cstheme="majorBidi"/>
              </w:rPr>
              <w:t>VIP user views reservation details.</w:t>
            </w:r>
          </w:p>
        </w:tc>
      </w:tr>
      <w:tr w:rsidR="00BD4D98" w:rsidRPr="0084012F" w14:paraId="18AA2B8C"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60C2480"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Extend Reservation </w:t>
            </w:r>
          </w:p>
        </w:tc>
        <w:tc>
          <w:tcPr>
            <w:tcW w:w="6278" w:type="dxa"/>
          </w:tcPr>
          <w:p w14:paraId="2AE119DE"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The VIP user extends a reservation.</w:t>
            </w:r>
          </w:p>
        </w:tc>
      </w:tr>
      <w:tr w:rsidR="00BD4D98" w:rsidRPr="0084012F" w14:paraId="3827AF8D" w14:textId="77777777" w:rsidTr="008C73D8">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535561CA"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Cancel Reservation </w:t>
            </w:r>
          </w:p>
        </w:tc>
        <w:tc>
          <w:tcPr>
            <w:tcW w:w="6278" w:type="dxa"/>
          </w:tcPr>
          <w:p w14:paraId="0D956A9D"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kern w:val="1"/>
                <w:u w:color="000000"/>
              </w:rPr>
              <w:t>The VIP user cancels a reservation.</w:t>
            </w:r>
          </w:p>
        </w:tc>
      </w:tr>
      <w:tr w:rsidR="00BD4D98" w:rsidRPr="0084012F" w14:paraId="43A10F1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58675A2"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In</w:t>
            </w:r>
          </w:p>
        </w:tc>
        <w:tc>
          <w:tcPr>
            <w:tcW w:w="6278" w:type="dxa"/>
          </w:tcPr>
          <w:p w14:paraId="725BB7A4"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rPr>
              <w:t>The system reads the RFID tag on the car, checks its validity, then allows reserved VIP users only to enter the parking lot.</w:t>
            </w:r>
          </w:p>
        </w:tc>
      </w:tr>
      <w:tr w:rsidR="00BD4D98" w:rsidRPr="0084012F" w14:paraId="062E7036"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4CC5FE4"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Out</w:t>
            </w:r>
          </w:p>
        </w:tc>
        <w:tc>
          <w:tcPr>
            <w:tcW w:w="6278" w:type="dxa"/>
          </w:tcPr>
          <w:p w14:paraId="7F875756"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ads the RFID tag on the car, checks its validity, then update available parking spots.</w:t>
            </w:r>
          </w:p>
        </w:tc>
      </w:tr>
      <w:tr w:rsidR="00BD4D98" w:rsidRPr="0084012F" w14:paraId="5377A731"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E9385BC" w14:textId="77777777" w:rsidR="00BD4D98" w:rsidRPr="002C0C33" w:rsidRDefault="00BD4D98" w:rsidP="00BD4D98">
            <w:pPr>
              <w:spacing w:line="276" w:lineRule="auto"/>
              <w:rPr>
                <w:rFonts w:asciiTheme="minorHAnsi" w:hAnsiTheme="minorHAnsi"/>
              </w:rPr>
            </w:pPr>
            <w:r w:rsidRPr="002C0C33">
              <w:rPr>
                <w:rFonts w:asciiTheme="minorHAnsi" w:hAnsiTheme="minorHAnsi"/>
              </w:rPr>
              <w:t>View Parking</w:t>
            </w:r>
          </w:p>
        </w:tc>
        <w:tc>
          <w:tcPr>
            <w:tcW w:w="6278" w:type="dxa"/>
          </w:tcPr>
          <w:p w14:paraId="3C7E4707" w14:textId="7653865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BD4D98" w:rsidRPr="0084012F" w14:paraId="0553A6F1"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055DFDD" w14:textId="77777777" w:rsidR="00BD4D98" w:rsidRPr="002C0C33" w:rsidRDefault="00BD4D98" w:rsidP="00BD4D98">
            <w:pPr>
              <w:spacing w:line="276" w:lineRule="auto"/>
              <w:rPr>
                <w:rFonts w:asciiTheme="minorHAnsi" w:hAnsiTheme="minorHAnsi"/>
              </w:rPr>
            </w:pPr>
            <w:r w:rsidRPr="002C0C33">
              <w:rPr>
                <w:rFonts w:asciiTheme="minorHAnsi" w:hAnsiTheme="minorHAnsi"/>
              </w:rPr>
              <w:lastRenderedPageBreak/>
              <w:t xml:space="preserve">Update Parking Availability </w:t>
            </w:r>
          </w:p>
        </w:tc>
        <w:tc>
          <w:tcPr>
            <w:tcW w:w="6278" w:type="dxa"/>
          </w:tcPr>
          <w:p w14:paraId="6979EBB0"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ceives updated data from sensors through the Arduino board.</w:t>
            </w:r>
          </w:p>
        </w:tc>
      </w:tr>
      <w:tr w:rsidR="00BD4D98" w:rsidRPr="0084012F" w14:paraId="7571E104"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530DAA5" w14:textId="77777777" w:rsidR="00BD4D98" w:rsidRPr="002C0C33" w:rsidRDefault="00BD4D98" w:rsidP="00BD4D98">
            <w:pPr>
              <w:spacing w:line="276" w:lineRule="auto"/>
              <w:rPr>
                <w:rFonts w:asciiTheme="minorHAnsi" w:hAnsiTheme="minorHAnsi"/>
              </w:rPr>
            </w:pPr>
            <w:r w:rsidRPr="002C0C33">
              <w:rPr>
                <w:rFonts w:asciiTheme="minorHAnsi" w:hAnsiTheme="minorHAnsi"/>
              </w:rPr>
              <w:t>Request Car Care</w:t>
            </w:r>
          </w:p>
        </w:tc>
        <w:tc>
          <w:tcPr>
            <w:tcW w:w="6278" w:type="dxa"/>
          </w:tcPr>
          <w:p w14:paraId="5E40C27B" w14:textId="450CC663"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FD00B7">
              <w:rPr>
                <w:rFonts w:cstheme="majorBidi"/>
                <w:kern w:val="1"/>
                <w:u w:color="000000"/>
              </w:rPr>
              <w:t>The VIP user request car care service which</w:t>
            </w:r>
            <w:r>
              <w:rPr>
                <w:rFonts w:cstheme="majorBidi"/>
                <w:kern w:val="1"/>
                <w:u w:color="000000"/>
              </w:rPr>
              <w:t xml:space="preserve"> will display contact numbers of car care company</w:t>
            </w:r>
            <w:r w:rsidRPr="00FD00B7">
              <w:rPr>
                <w:rFonts w:cstheme="majorBidi"/>
                <w:kern w:val="1"/>
                <w:u w:color="000000"/>
              </w:rPr>
              <w:t xml:space="preserve">. </w:t>
            </w:r>
          </w:p>
        </w:tc>
      </w:tr>
      <w:bookmarkEnd w:id="109"/>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113" w:name="_Toc525507472"/>
      <w:bookmarkStart w:id="114" w:name="_Toc525554835"/>
      <w:bookmarkStart w:id="115" w:name="_Toc525554958"/>
      <w:bookmarkStart w:id="116" w:name="_Toc525583586"/>
      <w:bookmarkStart w:id="117" w:name="_Toc525507475"/>
      <w:bookmarkStart w:id="118" w:name="_Toc525554838"/>
      <w:bookmarkStart w:id="119" w:name="_Toc525554961"/>
      <w:bookmarkStart w:id="120" w:name="_Toc525583589"/>
      <w:bookmarkStart w:id="121" w:name="_Toc274166453"/>
      <w:bookmarkStart w:id="122" w:name="_Toc532160967"/>
      <w:bookmarkEnd w:id="113"/>
      <w:bookmarkEnd w:id="114"/>
      <w:bookmarkEnd w:id="115"/>
      <w:bookmarkEnd w:id="116"/>
      <w:bookmarkEnd w:id="117"/>
      <w:bookmarkEnd w:id="118"/>
      <w:bookmarkEnd w:id="119"/>
      <w:bookmarkEnd w:id="120"/>
      <w:r>
        <w:rPr>
          <w:color w:val="365F91" w:themeColor="accent1" w:themeShade="BF"/>
        </w:rPr>
        <w:t>Non-functional requirements</w:t>
      </w:r>
      <w:bookmarkEnd w:id="122"/>
    </w:p>
    <w:p w14:paraId="50FD0F55" w14:textId="22856FB9" w:rsidR="00AB4993" w:rsidRPr="00C738B7" w:rsidRDefault="002A59DF" w:rsidP="00C738B7">
      <w:pPr>
        <w:rPr>
          <w:b/>
          <w:bCs/>
          <w:u w:val="single"/>
        </w:rPr>
      </w:pPr>
      <w:bookmarkStart w:id="123" w:name="_Toc368128758"/>
      <w:r w:rsidRPr="00C738B7">
        <w:rPr>
          <w:b/>
          <w:bCs/>
          <w:u w:val="single"/>
        </w:rPr>
        <w:t>Design constraints</w:t>
      </w:r>
      <w:bookmarkEnd w:id="123"/>
    </w:p>
    <w:p w14:paraId="11BFE051" w14:textId="21D6A01A" w:rsidR="001C16A4" w:rsidRDefault="001C16A4" w:rsidP="001C16A4">
      <w:pPr>
        <w:pStyle w:val="Caption"/>
        <w:keepNext/>
      </w:pPr>
      <w:bookmarkStart w:id="124" w:name="_Toc531729541"/>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124"/>
    </w:p>
    <w:tbl>
      <w:tblPr>
        <w:tblStyle w:val="LightGrid-Accent1"/>
        <w:tblW w:w="8990" w:type="dxa"/>
        <w:tblLook w:val="04A0" w:firstRow="1" w:lastRow="0" w:firstColumn="1" w:lastColumn="0" w:noHBand="0" w:noVBand="1"/>
      </w:tblPr>
      <w:tblGrid>
        <w:gridCol w:w="1582"/>
        <w:gridCol w:w="7408"/>
      </w:tblGrid>
      <w:tr w:rsidR="002A59DF" w:rsidRPr="00865E33" w14:paraId="7EE19EFC" w14:textId="77777777" w:rsidTr="00706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2A7F571" w14:textId="77777777" w:rsidR="002A59DF" w:rsidRPr="00865E33" w:rsidRDefault="002A59DF" w:rsidP="0070617D">
            <w:pPr>
              <w:pStyle w:val="Default"/>
              <w:spacing w:line="276" w:lineRule="auto"/>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Name </w:t>
            </w:r>
          </w:p>
        </w:tc>
        <w:tc>
          <w:tcPr>
            <w:tcW w:w="7408" w:type="dxa"/>
          </w:tcPr>
          <w:p w14:paraId="407FB8CE" w14:textId="77777777" w:rsidR="002A59DF" w:rsidRPr="00865E33" w:rsidRDefault="002A59DF" w:rsidP="0070617D">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Description </w:t>
            </w:r>
          </w:p>
        </w:tc>
      </w:tr>
      <w:tr w:rsidR="002A59DF" w:rsidRPr="00865E33" w14:paraId="5A25ED94"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09D15D2"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Reliability</w:t>
            </w:r>
          </w:p>
        </w:tc>
        <w:tc>
          <w:tcPr>
            <w:tcW w:w="7408" w:type="dxa"/>
          </w:tcPr>
          <w:p w14:paraId="155ADEE6" w14:textId="77777777" w:rsidR="002A59DF" w:rsidRPr="00865E33" w:rsidRDefault="002A59DF" w:rsidP="0070617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rPr>
            </w:pPr>
            <w:r w:rsidRPr="00865E33">
              <w:rPr>
                <w:rFonts w:asciiTheme="minorHAnsi" w:hAnsiTheme="minorHAnsi" w:cstheme="minorHAnsi"/>
                <w:color w:val="000000" w:themeColor="text1"/>
                <w:sz w:val="22"/>
                <w:szCs w:val="22"/>
              </w:rPr>
              <w:t>Data is saved at all times on the Firebase database, so no data will be lost.</w:t>
            </w:r>
          </w:p>
        </w:tc>
      </w:tr>
      <w:tr w:rsidR="002A59DF" w:rsidRPr="00865E33" w14:paraId="3663EE29"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C18204D"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Scalability</w:t>
            </w:r>
          </w:p>
        </w:tc>
        <w:tc>
          <w:tcPr>
            <w:tcW w:w="7408" w:type="dxa"/>
          </w:tcPr>
          <w:p w14:paraId="449C2C7F" w14:textId="77777777" w:rsidR="002A59DF" w:rsidRPr="00865E33" w:rsidRDefault="002A59DF" w:rsidP="0070617D">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can support the addition of sensors and components as well as having more users and the cloud can be upgraded accordingly.</w:t>
            </w:r>
          </w:p>
        </w:tc>
      </w:tr>
      <w:tr w:rsidR="002A59DF" w:rsidRPr="00865E33" w14:paraId="60FD8D47"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2B4758F"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Connectivity</w:t>
            </w:r>
          </w:p>
        </w:tc>
        <w:tc>
          <w:tcPr>
            <w:tcW w:w="7408" w:type="dxa"/>
          </w:tcPr>
          <w:p w14:paraId="500EC08C" w14:textId="77777777" w:rsidR="002A59DF" w:rsidRPr="00865E33" w:rsidRDefault="002A59DF" w:rsidP="0070617D">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5E33">
              <w:rPr>
                <w:rFonts w:eastAsiaTheme="majorEastAsia" w:cstheme="minorHAnsi"/>
              </w:rPr>
              <w:t>Firebase database needs to be connected to the internet to collect updated data from the sensors through the Arduino board. Also, the mobile application needs to be connected to the internet to get the data</w:t>
            </w:r>
          </w:p>
        </w:tc>
      </w:tr>
      <w:tr w:rsidR="002A59DF" w:rsidRPr="00865E33" w14:paraId="0452F72D"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A21D580"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Availability</w:t>
            </w:r>
          </w:p>
        </w:tc>
        <w:tc>
          <w:tcPr>
            <w:tcW w:w="7408" w:type="dxa"/>
          </w:tcPr>
          <w:p w14:paraId="7F08813D" w14:textId="77777777" w:rsidR="002A59DF" w:rsidRPr="00865E33" w:rsidRDefault="002A59DF" w:rsidP="0070617D">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should be always available. During using the application, if any data changed in firebase database, the application should automatically display the updates without needing to refresh</w:t>
            </w:r>
            <w:r>
              <w:rPr>
                <w:rFonts w:cstheme="minorHAnsi"/>
                <w:color w:val="000000" w:themeColor="text1"/>
              </w:rPr>
              <w:t xml:space="preserve"> the page</w:t>
            </w:r>
            <w:r w:rsidRPr="00865E33">
              <w:rPr>
                <w:rFonts w:cstheme="minorHAnsi"/>
                <w:color w:val="000000" w:themeColor="text1"/>
              </w:rPr>
              <w:t>.</w:t>
            </w:r>
          </w:p>
        </w:tc>
      </w:tr>
      <w:tr w:rsidR="002A59DF" w:rsidRPr="00865E33" w14:paraId="6E3FB8E1"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DE1301E" w14:textId="77777777" w:rsidR="002A59DF" w:rsidRPr="00865E33" w:rsidRDefault="002A59DF" w:rsidP="0070617D">
            <w:pPr>
              <w:spacing w:line="276" w:lineRule="auto"/>
              <w:rPr>
                <w:rFonts w:asciiTheme="minorHAnsi" w:hAnsiTheme="minorHAnsi" w:cstheme="minorHAnsi"/>
              </w:rPr>
            </w:pPr>
            <w:r w:rsidRPr="00865E33">
              <w:rPr>
                <w:rFonts w:asciiTheme="minorHAnsi" w:hAnsiTheme="minorHAnsi" w:cstheme="minorHAnsi"/>
              </w:rPr>
              <w:t>Mobility</w:t>
            </w:r>
          </w:p>
        </w:tc>
        <w:tc>
          <w:tcPr>
            <w:tcW w:w="7408" w:type="dxa"/>
          </w:tcPr>
          <w:p w14:paraId="42FFE6A2" w14:textId="77777777" w:rsidR="002A59DF" w:rsidRPr="00865E33" w:rsidRDefault="002A59DF" w:rsidP="0070617D">
            <w:pPr>
              <w:spacing w:line="276"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865E33">
              <w:rPr>
                <w:rFonts w:eastAsiaTheme="majorEastAsia" w:cstheme="minorHAnsi"/>
              </w:rPr>
              <w:t>The system can be accessed from two different platforms: an Android application and a website</w:t>
            </w:r>
          </w:p>
        </w:tc>
      </w:tr>
      <w:tr w:rsidR="002A59DF" w:rsidRPr="00865E33" w14:paraId="6C37AB46"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DA47C63" w14:textId="77777777" w:rsidR="002A59DF" w:rsidRPr="00865E33" w:rsidRDefault="002A59DF" w:rsidP="0070617D">
            <w:pPr>
              <w:pStyle w:val="Default"/>
              <w:spacing w:line="276" w:lineRule="auto"/>
              <w:rPr>
                <w:rFonts w:asciiTheme="minorHAnsi" w:hAnsiTheme="minorHAnsi" w:cstheme="minorHAnsi"/>
                <w:b w:val="0"/>
                <w:bCs w:val="0"/>
                <w:sz w:val="22"/>
                <w:szCs w:val="22"/>
              </w:rPr>
            </w:pPr>
            <w:r w:rsidRPr="00865E33">
              <w:rPr>
                <w:rFonts w:asciiTheme="minorHAnsi" w:hAnsiTheme="minorHAnsi" w:cstheme="minorHAnsi"/>
                <w:sz w:val="22"/>
                <w:szCs w:val="22"/>
              </w:rPr>
              <w:t xml:space="preserve">Power </w:t>
            </w:r>
          </w:p>
        </w:tc>
        <w:tc>
          <w:tcPr>
            <w:tcW w:w="7408" w:type="dxa"/>
          </w:tcPr>
          <w:p w14:paraId="4A44A42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Power source needed for:</w:t>
            </w:r>
          </w:p>
          <w:p w14:paraId="4659486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 xml:space="preserve"> Motor: 3-7V</w:t>
            </w:r>
          </w:p>
          <w:p w14:paraId="6A3A622A"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Sensor: 5V</w:t>
            </w:r>
          </w:p>
          <w:p w14:paraId="5CD4D68C"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125" w:name="_Toc531729542"/>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125"/>
    </w:p>
    <w:tbl>
      <w:tblPr>
        <w:tblStyle w:val="LightGrid-Accent1"/>
        <w:tblW w:w="0" w:type="auto"/>
        <w:tblLook w:val="04A0" w:firstRow="1" w:lastRow="0" w:firstColumn="1" w:lastColumn="0" w:noHBand="0" w:noVBand="1"/>
      </w:tblPr>
      <w:tblGrid>
        <w:gridCol w:w="1722"/>
        <w:gridCol w:w="1445"/>
        <w:gridCol w:w="5839"/>
      </w:tblGrid>
      <w:tr w:rsidR="002A59DF" w:rsidRPr="00A44CA9" w14:paraId="53BBAAD7"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19DDE991" w14:textId="77777777" w:rsidR="002A59DF" w:rsidRPr="00A44CA9" w:rsidRDefault="002A59DF" w:rsidP="00A66A17">
            <w:pPr>
              <w:pStyle w:val="Default"/>
              <w:spacing w:line="276" w:lineRule="auto"/>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Type </w:t>
            </w:r>
          </w:p>
        </w:tc>
        <w:tc>
          <w:tcPr>
            <w:tcW w:w="1445" w:type="dxa"/>
          </w:tcPr>
          <w:p w14:paraId="71561E9D"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Name </w:t>
            </w:r>
          </w:p>
        </w:tc>
        <w:tc>
          <w:tcPr>
            <w:tcW w:w="5839" w:type="dxa"/>
          </w:tcPr>
          <w:p w14:paraId="0FE15D0E"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Description </w:t>
            </w:r>
          </w:p>
        </w:tc>
      </w:tr>
      <w:tr w:rsidR="002A59DF" w:rsidRPr="00A44CA9" w14:paraId="2D2D64BF" w14:textId="77777777" w:rsidTr="002A59D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195E241" w14:textId="77777777" w:rsidR="002A59DF" w:rsidRPr="00A44CA9" w:rsidRDefault="002A59DF" w:rsidP="00A66A17">
            <w:pPr>
              <w:spacing w:line="276" w:lineRule="auto"/>
              <w:rPr>
                <w:rFonts w:asciiTheme="minorHAnsi" w:eastAsia="Times New Roman" w:hAnsiTheme="minorHAnsi" w:cstheme="minorHAnsi"/>
              </w:rPr>
            </w:pPr>
            <w:r w:rsidRPr="00A44CA9">
              <w:rPr>
                <w:rFonts w:asciiTheme="minorHAnsi" w:eastAsia="Times New Roman" w:hAnsiTheme="minorHAnsi" w:cstheme="minorHAnsi"/>
                <w:color w:val="000000"/>
              </w:rPr>
              <w:t>Economics</w:t>
            </w:r>
          </w:p>
        </w:tc>
        <w:tc>
          <w:tcPr>
            <w:tcW w:w="1445" w:type="dxa"/>
          </w:tcPr>
          <w:p w14:paraId="4E15C3E2"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C</w:t>
            </w:r>
            <w:r w:rsidRPr="00A44CA9">
              <w:rPr>
                <w:rFonts w:eastAsia="Times New Roman" w:cstheme="minorHAnsi"/>
                <w:color w:val="000000"/>
              </w:rPr>
              <w:t>ost</w:t>
            </w:r>
          </w:p>
        </w:tc>
        <w:tc>
          <w:tcPr>
            <w:tcW w:w="5839" w:type="dxa"/>
          </w:tcPr>
          <w:p w14:paraId="3408A100" w14:textId="77777777" w:rsid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eastAsia="Times New Roman" w:cstheme="minorHAnsi"/>
                <w:color w:val="000000"/>
              </w:rPr>
              <w:t xml:space="preserve">The </w:t>
            </w:r>
            <w:r w:rsidRPr="00A44CA9">
              <w:rPr>
                <w:rFonts w:eastAsia="Times New Roman" w:cstheme="minorHAnsi"/>
                <w:color w:val="000000"/>
              </w:rPr>
              <w:t>prototype</w:t>
            </w:r>
            <w:r>
              <w:rPr>
                <w:rFonts w:eastAsia="Times New Roman" w:cstheme="minorHAnsi"/>
                <w:color w:val="000000"/>
              </w:rPr>
              <w:t xml:space="preserve"> for availability module which consists of 4 parking spots</w:t>
            </w:r>
            <w:r w:rsidRPr="00A44CA9">
              <w:rPr>
                <w:rFonts w:eastAsia="Times New Roman" w:cstheme="minorHAnsi"/>
                <w:color w:val="000000"/>
              </w:rPr>
              <w:t xml:space="preserve"> should </w:t>
            </w:r>
            <w:r>
              <w:rPr>
                <w:rFonts w:eastAsia="Times New Roman" w:cstheme="minorHAnsi"/>
                <w:color w:val="000000"/>
              </w:rPr>
              <w:t>cost on average 270</w:t>
            </w:r>
            <w:r w:rsidRPr="00A44CA9">
              <w:rPr>
                <w:rFonts w:eastAsia="Times New Roman" w:cstheme="minorHAnsi"/>
                <w:color w:val="000000"/>
              </w:rPr>
              <w:t xml:space="preserve"> QR</w:t>
            </w:r>
            <w:r>
              <w:rPr>
                <w:rFonts w:eastAsia="Times New Roman" w:cstheme="minorHAnsi"/>
                <w:color w:val="000000"/>
              </w:rPr>
              <w:t>.</w:t>
            </w:r>
          </w:p>
          <w:p w14:paraId="4A15460E"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 xml:space="preserve">The prototype for reservation module </w:t>
            </w:r>
            <w:r w:rsidRPr="00A44CA9">
              <w:rPr>
                <w:rFonts w:eastAsia="Times New Roman" w:cstheme="minorHAnsi"/>
                <w:color w:val="000000"/>
              </w:rPr>
              <w:t xml:space="preserve">should </w:t>
            </w:r>
            <w:r>
              <w:rPr>
                <w:rFonts w:eastAsia="Times New Roman" w:cstheme="minorHAnsi"/>
                <w:color w:val="000000"/>
              </w:rPr>
              <w:t>cost on average 260</w:t>
            </w:r>
            <w:r w:rsidRPr="00A44CA9">
              <w:rPr>
                <w:rFonts w:eastAsia="Times New Roman" w:cstheme="minorHAnsi"/>
                <w:color w:val="000000"/>
              </w:rPr>
              <w:t xml:space="preserve"> QR</w:t>
            </w:r>
            <w:r>
              <w:rPr>
                <w:rFonts w:eastAsia="Times New Roman" w:cstheme="minorHAnsi"/>
                <w:color w:val="000000"/>
              </w:rPr>
              <w:t>.</w:t>
            </w:r>
          </w:p>
        </w:tc>
      </w:tr>
      <w:tr w:rsidR="002A59DF" w:rsidRPr="00A44CA9" w14:paraId="628AB301" w14:textId="77777777" w:rsidTr="002A59DF">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417ECF2D"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 xml:space="preserve">Social </w:t>
            </w:r>
          </w:p>
        </w:tc>
        <w:tc>
          <w:tcPr>
            <w:tcW w:w="1445" w:type="dxa"/>
          </w:tcPr>
          <w:p w14:paraId="38DEB861"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eastAsia="Times New Roman" w:cstheme="minorHAnsi"/>
                <w:color w:val="000000"/>
              </w:rPr>
              <w:t>Usability</w:t>
            </w:r>
          </w:p>
        </w:tc>
        <w:tc>
          <w:tcPr>
            <w:tcW w:w="5839" w:type="dxa"/>
          </w:tcPr>
          <w:p w14:paraId="53544292"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Pr>
                <w:rFonts w:eastAsia="Times New Roman" w:cstheme="minorHAnsi"/>
                <w:color w:val="000000"/>
              </w:rPr>
              <w:t>A normal user with minimal software knowledge should be able to use the mobile application and the website with ease</w:t>
            </w:r>
          </w:p>
        </w:tc>
      </w:tr>
      <w:tr w:rsidR="002A59DF" w:rsidRPr="00A44CA9" w14:paraId="6143792A" w14:textId="77777777" w:rsidTr="002A59DF">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7E0210A4"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Sustainability</w:t>
            </w:r>
          </w:p>
        </w:tc>
        <w:tc>
          <w:tcPr>
            <w:tcW w:w="1445" w:type="dxa"/>
          </w:tcPr>
          <w:p w14:paraId="30455745"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A44CA9">
              <w:rPr>
                <w:rFonts w:eastAsia="Times New Roman" w:cstheme="minorHAnsi"/>
                <w:color w:val="000000"/>
              </w:rPr>
              <w:t>Maintenance</w:t>
            </w:r>
          </w:p>
        </w:tc>
        <w:tc>
          <w:tcPr>
            <w:tcW w:w="5839" w:type="dxa"/>
          </w:tcPr>
          <w:p w14:paraId="6F31B6EC"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 xml:space="preserve">The system’s component should be easy to replace, remove and implement. </w:t>
            </w:r>
          </w:p>
        </w:tc>
      </w:tr>
      <w:tr w:rsidR="002A59DF" w:rsidRPr="00A44CA9" w14:paraId="36A94D21"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48C1CCB" w14:textId="77777777" w:rsidR="002A59DF" w:rsidRPr="00A44CA9" w:rsidRDefault="002A59DF" w:rsidP="00A66A17">
            <w:pPr>
              <w:spacing w:line="276" w:lineRule="auto"/>
              <w:jc w:val="both"/>
              <w:rPr>
                <w:rFonts w:asciiTheme="minorHAnsi" w:eastAsia="Times New Roman" w:hAnsiTheme="minorHAnsi" w:cstheme="minorHAnsi"/>
                <w:color w:val="000000"/>
              </w:rPr>
            </w:pPr>
            <w:r w:rsidRPr="00A44CA9">
              <w:rPr>
                <w:rFonts w:asciiTheme="minorHAnsi" w:hAnsiTheme="minorHAnsi" w:cstheme="minorHAnsi"/>
              </w:rPr>
              <w:t xml:space="preserve">Quality </w:t>
            </w:r>
          </w:p>
        </w:tc>
        <w:tc>
          <w:tcPr>
            <w:tcW w:w="1445" w:type="dxa"/>
          </w:tcPr>
          <w:p w14:paraId="3E397E19"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cstheme="minorHAnsi"/>
              </w:rPr>
              <w:t>Performance</w:t>
            </w:r>
          </w:p>
        </w:tc>
        <w:tc>
          <w:tcPr>
            <w:tcW w:w="5839" w:type="dxa"/>
          </w:tcPr>
          <w:p w14:paraId="3EA763B8"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color w:val="000000"/>
              </w:rPr>
            </w:pPr>
            <w:r>
              <w:rPr>
                <w:rFonts w:cstheme="minorHAns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lastRenderedPageBreak/>
        <w:t xml:space="preserve">Design standards </w:t>
      </w:r>
    </w:p>
    <w:p w14:paraId="26019475" w14:textId="3F673430" w:rsidR="001C16A4" w:rsidRDefault="001C16A4" w:rsidP="001C16A4">
      <w:pPr>
        <w:pStyle w:val="Caption"/>
        <w:keepNext/>
      </w:pPr>
      <w:bookmarkStart w:id="126" w:name="_Toc531729543"/>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126"/>
    </w:p>
    <w:tbl>
      <w:tblPr>
        <w:tblStyle w:val="LightGrid-Accent11"/>
        <w:tblW w:w="0" w:type="auto"/>
        <w:tblLook w:val="04A0" w:firstRow="1" w:lastRow="0" w:firstColumn="1" w:lastColumn="0" w:noHBand="0" w:noVBand="1"/>
      </w:tblPr>
      <w:tblGrid>
        <w:gridCol w:w="4566"/>
        <w:gridCol w:w="4440"/>
      </w:tblGrid>
      <w:tr w:rsidR="002A59DF" w:rsidRPr="002A59DF" w14:paraId="59206CB1"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C14981A"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Standard Types  </w:t>
            </w:r>
          </w:p>
        </w:tc>
        <w:tc>
          <w:tcPr>
            <w:tcW w:w="4440" w:type="dxa"/>
          </w:tcPr>
          <w:p w14:paraId="1D1C1363" w14:textId="77777777" w:rsidR="002A59DF" w:rsidRPr="002A59DF" w:rsidRDefault="002A59DF"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A59DF">
              <w:rPr>
                <w:rFonts w:asciiTheme="minorHAnsi" w:hAnsiTheme="minorHAnsi" w:cstheme="minorHAnsi"/>
              </w:rPr>
              <w:t xml:space="preserve">Description </w:t>
            </w:r>
          </w:p>
        </w:tc>
      </w:tr>
      <w:tr w:rsidR="002A59DF" w:rsidRPr="002A59DF" w14:paraId="3FE30BAB"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4BF6B730"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Networking Standard </w:t>
            </w:r>
          </w:p>
        </w:tc>
        <w:tc>
          <w:tcPr>
            <w:tcW w:w="4440" w:type="dxa"/>
          </w:tcPr>
          <w:p w14:paraId="52DE9410"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HTTP (Hypertext transfer protocol)</w:t>
            </w:r>
          </w:p>
        </w:tc>
      </w:tr>
      <w:tr w:rsidR="002A59DF" w:rsidRPr="002A59DF" w14:paraId="28014B8F"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4438182"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Security Standard</w:t>
            </w:r>
          </w:p>
        </w:tc>
        <w:tc>
          <w:tcPr>
            <w:tcW w:w="4440" w:type="dxa"/>
          </w:tcPr>
          <w:p w14:paraId="2CCBF84C" w14:textId="77777777" w:rsidR="002A59DF" w:rsidRPr="002A59DF" w:rsidRDefault="002A59DF"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 xml:space="preserve">OpenID Connect (used for delegated authentication) </w:t>
            </w:r>
          </w:p>
        </w:tc>
      </w:tr>
      <w:tr w:rsidR="002A59DF" w:rsidRPr="002A59DF" w14:paraId="47656415"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4BC7F85"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Wireless Standard</w:t>
            </w:r>
          </w:p>
        </w:tc>
        <w:tc>
          <w:tcPr>
            <w:tcW w:w="4440" w:type="dxa"/>
          </w:tcPr>
          <w:p w14:paraId="5E74F199"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 xml:space="preserve">IEEE 802.11 (Wi-Fi) </w:t>
            </w:r>
          </w:p>
        </w:tc>
      </w:tr>
      <w:tr w:rsidR="002A59DF" w:rsidRPr="002A59DF" w14:paraId="3B6DBC17"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7BD49E1" w14:textId="77777777" w:rsidR="002A59DF" w:rsidRPr="002A59DF" w:rsidRDefault="002A59DF" w:rsidP="00A66A17">
            <w:pPr>
              <w:autoSpaceDE w:val="0"/>
              <w:autoSpaceDN w:val="0"/>
              <w:adjustRightInd w:val="0"/>
              <w:spacing w:line="276" w:lineRule="auto"/>
              <w:jc w:val="both"/>
              <w:rPr>
                <w:rFonts w:asciiTheme="minorHAnsi" w:hAnsiTheme="minorHAnsi" w:cstheme="minorHAnsi"/>
              </w:rPr>
            </w:pPr>
            <w:r w:rsidRPr="002A59DF">
              <w:rPr>
                <w:rFonts w:asciiTheme="minorHAnsi" w:hAnsiTheme="minorHAnsi" w:cstheme="minorHAnsi"/>
              </w:rPr>
              <w:t>Serial Communication Standards</w:t>
            </w:r>
          </w:p>
        </w:tc>
        <w:tc>
          <w:tcPr>
            <w:tcW w:w="4440" w:type="dxa"/>
          </w:tcPr>
          <w:p w14:paraId="53C804D2" w14:textId="77777777" w:rsidR="002A59DF" w:rsidRPr="002A59DF" w:rsidRDefault="002A59DF" w:rsidP="00A66A17">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127" w:name="_Toc532160968"/>
      <w:r w:rsidRPr="00D177E6">
        <w:rPr>
          <w:color w:val="365F91" w:themeColor="accent1" w:themeShade="BF"/>
        </w:rPr>
        <w:t>Assumptions</w:t>
      </w:r>
      <w:bookmarkEnd w:id="127"/>
    </w:p>
    <w:p w14:paraId="1936F458" w14:textId="2DA41BCD" w:rsidR="006E44FC" w:rsidRDefault="006E44FC" w:rsidP="006E44FC">
      <w:pPr>
        <w:spacing w:after="0" w:line="240" w:lineRule="auto"/>
        <w:rPr>
          <w:rFonts w:ascii="Times New Roman" w:eastAsia="Times New Roman" w:hAnsi="Times New Roman" w:cs="Times New Roman"/>
          <w:sz w:val="24"/>
          <w:szCs w:val="24"/>
        </w:rPr>
      </w:pPr>
      <w:r w:rsidRPr="006E44FC">
        <w:rPr>
          <w:rFonts w:ascii="Calibri" w:eastAsia="Times New Roman" w:hAnsi="Calibri" w:cs="Times New Roman"/>
          <w:color w:val="212121"/>
          <w:shd w:val="clear" w:color="auto" w:fill="FFFFFF"/>
        </w:rPr>
        <w:t>Below are some assumptions that are out of the scope of the work done in this project but necessary for the project to work properly:</w:t>
      </w:r>
    </w:p>
    <w:p w14:paraId="0BCB5135" w14:textId="77777777" w:rsidR="006E44FC" w:rsidRPr="006E44FC" w:rsidRDefault="006E44FC" w:rsidP="006E44FC">
      <w:pPr>
        <w:spacing w:after="0" w:line="240" w:lineRule="auto"/>
        <w:rPr>
          <w:rFonts w:ascii="Times New Roman" w:eastAsia="Times New Roman" w:hAnsi="Times New Roman" w:cs="Times New Roman"/>
          <w:sz w:val="24"/>
          <w:szCs w:val="24"/>
        </w:rPr>
      </w:pPr>
    </w:p>
    <w:p w14:paraId="3292F387" w14:textId="77777777" w:rsidR="003912F4" w:rsidRDefault="003912F4" w:rsidP="00633123">
      <w:pPr>
        <w:pStyle w:val="ListParagraph"/>
        <w:numPr>
          <w:ilvl w:val="0"/>
          <w:numId w:val="7"/>
        </w:numPr>
        <w:autoSpaceDE w:val="0"/>
        <w:autoSpaceDN w:val="0"/>
        <w:adjustRightInd w:val="0"/>
        <w:spacing w:after="0"/>
        <w:jc w:val="both"/>
      </w:pPr>
      <w:r>
        <w:t>Arduino is always connected to the sensors.</w:t>
      </w:r>
    </w:p>
    <w:p w14:paraId="2F93CF75" w14:textId="16C53390" w:rsidR="003912F4" w:rsidRDefault="003912F4" w:rsidP="00633123">
      <w:pPr>
        <w:pStyle w:val="ListParagraph"/>
        <w:numPr>
          <w:ilvl w:val="0"/>
          <w:numId w:val="7"/>
        </w:numPr>
        <w:autoSpaceDE w:val="0"/>
        <w:autoSpaceDN w:val="0"/>
        <w:adjustRightInd w:val="0"/>
        <w:spacing w:after="0"/>
        <w:jc w:val="both"/>
      </w:pPr>
      <w:r>
        <w:t>A power source is connected to the Arduino.</w:t>
      </w:r>
    </w:p>
    <w:p w14:paraId="645725AF" w14:textId="15D23CF3" w:rsidR="00AB4993" w:rsidRDefault="003912F4" w:rsidP="00633123">
      <w:pPr>
        <w:pStyle w:val="ListParagraph"/>
        <w:numPr>
          <w:ilvl w:val="0"/>
          <w:numId w:val="7"/>
        </w:numPr>
        <w:autoSpaceDE w:val="0"/>
        <w:autoSpaceDN w:val="0"/>
        <w:adjustRightInd w:val="0"/>
        <w:spacing w:after="0"/>
        <w:jc w:val="both"/>
      </w:pPr>
      <w:r>
        <w:t>Arduino always has a Wi-Fi connection.</w:t>
      </w:r>
    </w:p>
    <w:p w14:paraId="3D78EACD" w14:textId="39E817E7" w:rsidR="003912F4" w:rsidRDefault="003912F4" w:rsidP="00633123">
      <w:pPr>
        <w:pStyle w:val="ListParagraph"/>
        <w:numPr>
          <w:ilvl w:val="0"/>
          <w:numId w:val="7"/>
        </w:numPr>
        <w:autoSpaceDE w:val="0"/>
        <w:autoSpaceDN w:val="0"/>
        <w:adjustRightInd w:val="0"/>
        <w:spacing w:after="0"/>
        <w:jc w:val="both"/>
      </w:pPr>
      <w:r>
        <w:t>Firebase can always store data without limits.</w:t>
      </w:r>
    </w:p>
    <w:p w14:paraId="36FFB322" w14:textId="17E9D874" w:rsidR="003912F4" w:rsidRDefault="003912F4" w:rsidP="00633123">
      <w:pPr>
        <w:pStyle w:val="ListParagraph"/>
        <w:numPr>
          <w:ilvl w:val="0"/>
          <w:numId w:val="7"/>
        </w:numPr>
        <w:autoSpaceDE w:val="0"/>
        <w:autoSpaceDN w:val="0"/>
        <w:adjustRightInd w:val="0"/>
        <w:spacing w:after="0"/>
        <w:jc w:val="both"/>
      </w:pPr>
      <w:r>
        <w:t>Application and website are always available.</w:t>
      </w:r>
    </w:p>
    <w:p w14:paraId="37699F8E" w14:textId="0121A453" w:rsidR="003912F4" w:rsidRDefault="003912F4" w:rsidP="00633123">
      <w:pPr>
        <w:pStyle w:val="ListParagraph"/>
        <w:numPr>
          <w:ilvl w:val="0"/>
          <w:numId w:val="7"/>
        </w:numPr>
        <w:autoSpaceDE w:val="0"/>
        <w:autoSpaceDN w:val="0"/>
        <w:adjustRightInd w:val="0"/>
        <w:spacing w:after="0"/>
        <w:jc w:val="both"/>
      </w:pPr>
      <w:r>
        <w:t>Mobile and PC that access our application and website is always connected to the internet.</w:t>
      </w:r>
    </w:p>
    <w:p w14:paraId="71C55202" w14:textId="5C6DBC09" w:rsidR="003912F4" w:rsidRDefault="003912F4" w:rsidP="00633123">
      <w:pPr>
        <w:pStyle w:val="ListParagraph"/>
        <w:numPr>
          <w:ilvl w:val="0"/>
          <w:numId w:val="7"/>
        </w:numPr>
        <w:autoSpaceDE w:val="0"/>
        <w:autoSpaceDN w:val="0"/>
        <w:adjustRightInd w:val="0"/>
        <w:spacing w:after="0"/>
        <w:jc w:val="both"/>
      </w:pPr>
      <w:r>
        <w:t>VIP user always</w:t>
      </w:r>
      <w:r w:rsidR="009E5975">
        <w:t xml:space="preserve"> has</w:t>
      </w:r>
      <w:r>
        <w:t xml:space="preserve"> an RFID tag</w:t>
      </w:r>
      <w:r w:rsidR="009E5975">
        <w:t>.</w:t>
      </w:r>
    </w:p>
    <w:p w14:paraId="5C62C5FC" w14:textId="77777777" w:rsidR="00AB4993" w:rsidRDefault="00AB4993" w:rsidP="00930FC8">
      <w:pPr>
        <w:autoSpaceDE w:val="0"/>
        <w:autoSpaceDN w:val="0"/>
        <w:adjustRightInd w:val="0"/>
        <w:spacing w:after="0" w:line="240" w:lineRule="auto"/>
        <w:jc w:val="both"/>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128" w:name="_Toc532160969"/>
      <w:r>
        <w:rPr>
          <w:color w:val="365F91" w:themeColor="accent1" w:themeShade="BF"/>
        </w:rPr>
        <w:t>Ethics</w:t>
      </w:r>
      <w:bookmarkStart w:id="129" w:name="_Toc525507479"/>
      <w:bookmarkStart w:id="130" w:name="_Toc525554842"/>
      <w:bookmarkStart w:id="131" w:name="_Toc525554965"/>
      <w:bookmarkEnd w:id="128"/>
      <w:bookmarkEnd w:id="129"/>
      <w:bookmarkEnd w:id="130"/>
      <w:bookmarkEnd w:id="131"/>
    </w:p>
    <w:p w14:paraId="4C710A25" w14:textId="01D47792" w:rsidR="001C16A4" w:rsidRDefault="001C16A4" w:rsidP="001C16A4">
      <w:pPr>
        <w:pStyle w:val="Caption"/>
        <w:keepNext/>
      </w:pPr>
      <w:bookmarkStart w:id="132" w:name="_Toc53172954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132"/>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lastRenderedPageBreak/>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206A03B7" w14:textId="7DCA7296" w:rsidR="001430FF" w:rsidRDefault="0039593B" w:rsidP="00F91AF1">
      <w:pPr>
        <w:pStyle w:val="Heading1"/>
        <w:numPr>
          <w:ilvl w:val="0"/>
          <w:numId w:val="1"/>
        </w:numPr>
        <w:spacing w:after="240"/>
      </w:pPr>
      <w:bookmarkStart w:id="133" w:name="_Toc532160970"/>
      <w:r w:rsidRPr="00C01B29">
        <w:t>Proposed solution</w:t>
      </w:r>
      <w:bookmarkEnd w:id="121"/>
      <w:bookmarkEnd w:id="133"/>
    </w:p>
    <w:p w14:paraId="5A9ACFCA" w14:textId="26033A6D" w:rsidR="00F91AF1" w:rsidRPr="00F91AF1" w:rsidRDefault="00F91AF1" w:rsidP="00F91AF1">
      <w:pPr>
        <w:spacing w:after="0"/>
      </w:pPr>
      <w:r w:rsidRPr="00BD05E6">
        <w:t>The possible solutions for our system are listed with their properties. Then our solution is presented with the justification.</w:t>
      </w:r>
    </w:p>
    <w:p w14:paraId="478DB5EF" w14:textId="4B24D4E1" w:rsidR="001E27AE" w:rsidRPr="001E27AE" w:rsidRDefault="005A43BA" w:rsidP="00D21400">
      <w:pPr>
        <w:pStyle w:val="Heading2"/>
        <w:numPr>
          <w:ilvl w:val="1"/>
          <w:numId w:val="1"/>
        </w:numPr>
        <w:spacing w:before="240" w:after="240"/>
        <w:ind w:left="540" w:hanging="540"/>
        <w:rPr>
          <w:color w:val="365F91" w:themeColor="accent1" w:themeShade="BF"/>
        </w:rPr>
      </w:pPr>
      <w:bookmarkStart w:id="134" w:name="_Toc274166454"/>
      <w:bookmarkStart w:id="135" w:name="_Toc532160971"/>
      <w:r>
        <w:rPr>
          <w:color w:val="365F91" w:themeColor="accent1" w:themeShade="BF"/>
        </w:rPr>
        <w:t xml:space="preserve">Possible </w:t>
      </w:r>
      <w:r w:rsidR="006E4EAE">
        <w:rPr>
          <w:color w:val="365F91" w:themeColor="accent1" w:themeShade="BF"/>
        </w:rPr>
        <w:t>s</w:t>
      </w:r>
      <w:r w:rsidR="00355BFF" w:rsidRPr="00C01B29">
        <w:rPr>
          <w:color w:val="365F91" w:themeColor="accent1" w:themeShade="BF"/>
        </w:rPr>
        <w:t>olution</w:t>
      </w:r>
      <w:r w:rsidR="003960D2">
        <w:rPr>
          <w:color w:val="365F91" w:themeColor="accent1" w:themeShade="BF"/>
        </w:rPr>
        <w:t>s</w:t>
      </w:r>
      <w:r w:rsidR="00355BFF" w:rsidRPr="00C01B29">
        <w:rPr>
          <w:color w:val="365F91" w:themeColor="accent1" w:themeShade="BF"/>
        </w:rPr>
        <w:t xml:space="preserve"> </w:t>
      </w:r>
      <w:r w:rsidR="003960D2">
        <w:rPr>
          <w:color w:val="365F91" w:themeColor="accent1" w:themeShade="BF"/>
        </w:rPr>
        <w:t>and tradeoffs</w:t>
      </w:r>
      <w:bookmarkEnd w:id="134"/>
      <w:bookmarkEnd w:id="135"/>
    </w:p>
    <w:p w14:paraId="56EBFECD" w14:textId="625A98CF" w:rsidR="00841ECA" w:rsidRDefault="00841ECA" w:rsidP="002729D9">
      <w:r>
        <w:t xml:space="preserve">The system has a software and hardware part. Each of these parts has its own </w:t>
      </w:r>
      <w:r w:rsidR="002729D9">
        <w:t>possible</w:t>
      </w:r>
      <w:r>
        <w:t xml:space="preserve"> solutions.</w:t>
      </w:r>
    </w:p>
    <w:p w14:paraId="369AD3AB" w14:textId="2721BCAD" w:rsidR="00841ECA" w:rsidRPr="00193E72" w:rsidRDefault="00841ECA" w:rsidP="00AA1C9A">
      <w:pPr>
        <w:rPr>
          <w:b/>
          <w:bCs/>
          <w:u w:val="single"/>
        </w:rPr>
      </w:pPr>
      <w:r w:rsidRPr="00193E72">
        <w:rPr>
          <w:b/>
          <w:bCs/>
          <w:u w:val="single"/>
        </w:rPr>
        <w:t>Hardware</w:t>
      </w:r>
      <w:r w:rsidR="005E45D1">
        <w:rPr>
          <w:b/>
          <w:bCs/>
          <w:u w:val="single"/>
        </w:rPr>
        <w:t xml:space="preserve"> possible</w:t>
      </w:r>
      <w:r>
        <w:rPr>
          <w:b/>
          <w:bCs/>
          <w:u w:val="single"/>
        </w:rPr>
        <w:t xml:space="preserve"> </w:t>
      </w:r>
      <w:r w:rsidR="00AA1C9A">
        <w:rPr>
          <w:b/>
          <w:bCs/>
          <w:u w:val="single"/>
        </w:rPr>
        <w:t>solutions</w:t>
      </w:r>
    </w:p>
    <w:p w14:paraId="6CB70EC0" w14:textId="77777777" w:rsidR="00841ECA" w:rsidRPr="00841ECA" w:rsidRDefault="00841ECA" w:rsidP="00841ECA">
      <w:pPr>
        <w:pStyle w:val="ListParagraph"/>
        <w:numPr>
          <w:ilvl w:val="0"/>
          <w:numId w:val="10"/>
        </w:numPr>
      </w:pPr>
      <w:r w:rsidRPr="00841ECA">
        <w:t>Comparison between different sensors</w:t>
      </w:r>
      <w:r w:rsidRPr="00841ECA">
        <w:tab/>
      </w:r>
    </w:p>
    <w:p w14:paraId="45BDCE77" w14:textId="77777777" w:rsidR="00841ECA" w:rsidRPr="00176536" w:rsidRDefault="00841ECA" w:rsidP="00841ECA">
      <w:r>
        <w:t>There are m</w:t>
      </w:r>
      <w:r w:rsidRPr="00176536">
        <w:t xml:space="preserve">any different sensors </w:t>
      </w:r>
      <w:r>
        <w:t xml:space="preserve">that </w:t>
      </w:r>
      <w:r w:rsidRPr="00176536">
        <w:t xml:space="preserve">can be used for detecting </w:t>
      </w:r>
      <w:r>
        <w:t xml:space="preserve">the presence of </w:t>
      </w:r>
      <w:r w:rsidRPr="00176536">
        <w:t xml:space="preserve">vehicles </w:t>
      </w:r>
      <w:r>
        <w:t>which are suitable for our</w:t>
      </w:r>
      <w:r w:rsidRPr="00176536">
        <w:t xml:space="preserve"> smart parking system. One of them is the RFID (Radio Frequency Identification) </w:t>
      </w:r>
      <w:r>
        <w:t xml:space="preserve">method/technique/approach </w:t>
      </w:r>
      <w:r w:rsidRPr="00176536">
        <w:t>which comes with a reader and a tag</w:t>
      </w:r>
      <w:r>
        <w:t>.</w:t>
      </w:r>
      <w:r w:rsidRPr="00176536">
        <w:t xml:space="preserve"> </w:t>
      </w:r>
      <w:r>
        <w:t>The idea is to use</w:t>
      </w:r>
      <w:r w:rsidRPr="00176536">
        <w:t xml:space="preserve"> radio frequencies for detection</w:t>
      </w:r>
      <w:r>
        <w:t xml:space="preserve"> and identification of</w:t>
      </w:r>
      <w:r w:rsidRPr="00176536">
        <w:t xml:space="preserve"> each vehicle </w:t>
      </w:r>
      <w:r>
        <w:t>by installing an RFID tag on it</w:t>
      </w:r>
      <w:r w:rsidRPr="00176536">
        <w:t xml:space="preserve">. </w:t>
      </w:r>
      <w:r>
        <w:t>Another approach is to use an</w:t>
      </w:r>
      <w:r w:rsidRPr="00176536">
        <w:t xml:space="preserve"> Infrared sensor</w:t>
      </w:r>
      <w:r>
        <w:t xml:space="preserve"> which</w:t>
      </w:r>
      <w:r w:rsidRPr="00176536">
        <w:t xml:space="preserve"> can detect a vehicle</w:t>
      </w:r>
      <w:r>
        <w:t>.</w:t>
      </w:r>
      <w:r w:rsidRPr="00176536">
        <w:t xml:space="preserve"> </w:t>
      </w:r>
      <w:r>
        <w:t>This</w:t>
      </w:r>
      <w:r w:rsidRPr="00176536">
        <w:t xml:space="preserve"> is done by detecting the reflected infrared light waves that the sensor emits. </w:t>
      </w:r>
      <w:r>
        <w:t>A third method is to use an</w:t>
      </w:r>
      <w:r w:rsidRPr="00176536">
        <w:t xml:space="preserve"> Optical sensor</w:t>
      </w:r>
      <w:r>
        <w:t xml:space="preserve"> that</w:t>
      </w:r>
      <w:r w:rsidRPr="00176536">
        <w:t xml:space="preserve"> uses light rays that are converted into electrical signals for detection</w:t>
      </w:r>
      <w:r>
        <w:t>. Additionally, an</w:t>
      </w:r>
      <w:r w:rsidRPr="00176536">
        <w:t xml:space="preserve"> Ultrasonic sensor </w:t>
      </w:r>
      <w:r>
        <w:t>can be used which emits and detects</w:t>
      </w:r>
      <w:r w:rsidRPr="00176536">
        <w:t xml:space="preserve"> </w:t>
      </w:r>
      <w:r>
        <w:t xml:space="preserve">any </w:t>
      </w:r>
      <w:r w:rsidRPr="00176536">
        <w:t xml:space="preserve">reflected sound waves. </w:t>
      </w:r>
      <w:r>
        <w:t>Finally</w:t>
      </w:r>
      <w:r w:rsidRPr="00176536">
        <w:t>, a camera with the implementation of image processing can be used for detecting vehicles.</w:t>
      </w:r>
    </w:p>
    <w:p w14:paraId="0AE4F7DE" w14:textId="7DFD870A" w:rsidR="001E27AE" w:rsidRPr="001C16A4" w:rsidRDefault="001E27AE" w:rsidP="001C16A4">
      <w:pPr>
        <w:rPr>
          <w:rFonts w:eastAsia="Times New Roman" w:cs="Times New Roman"/>
        </w:rPr>
      </w:pPr>
      <w:r w:rsidRPr="00486328">
        <w:t>In [</w:t>
      </w:r>
      <w:r w:rsidR="003952A2" w:rsidRPr="00486328">
        <w:t>18</w:t>
      </w:r>
      <w:r w:rsidRPr="00486328">
        <w:t xml:space="preserve">], </w:t>
      </w:r>
      <w:r w:rsidRPr="00486328">
        <w:rPr>
          <w:rFonts w:eastAsia="Times New Roman" w:cs="Times New Roman"/>
          <w:color w:val="000000"/>
        </w:rPr>
        <w:t>a study</w:t>
      </w:r>
      <w:r w:rsidRPr="00E3289D">
        <w:rPr>
          <w:rFonts w:eastAsia="Times New Roman" w:cs="Times New Roman"/>
          <w:color w:val="000000"/>
        </w:rPr>
        <w:t xml:space="preserve"> was conducted which compared the different types of sensors used in existing approaches. A short version of their table is provided in Table </w:t>
      </w:r>
      <w:r w:rsidRPr="009338B2">
        <w:rPr>
          <w:rFonts w:eastAsia="Times New Roman" w:cs="Times New Roman"/>
          <w:color w:val="000000"/>
        </w:rPr>
        <w:t>4-1</w:t>
      </w:r>
      <w:r w:rsidRPr="00E3289D">
        <w:rPr>
          <w:rFonts w:eastAsia="Times New Roman" w:cs="Times New Roman"/>
          <w:color w:val="000000"/>
        </w:rPr>
        <w:t xml:space="preserve"> below.</w:t>
      </w:r>
    </w:p>
    <w:p w14:paraId="4B0548E4" w14:textId="05E2D27F" w:rsidR="001C16A4" w:rsidRDefault="001C16A4" w:rsidP="001C16A4">
      <w:pPr>
        <w:pStyle w:val="Caption"/>
        <w:keepNext/>
      </w:pPr>
      <w:bookmarkStart w:id="136" w:name="_Toc53172954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DB2DF6">
        <w:t>Comparison between different sensors</w:t>
      </w:r>
      <w:bookmarkEnd w:id="136"/>
    </w:p>
    <w:tbl>
      <w:tblPr>
        <w:tblStyle w:val="GridTable6Colorful-Accent1"/>
        <w:tblW w:w="0" w:type="auto"/>
        <w:tblLook w:val="04A0" w:firstRow="1" w:lastRow="0" w:firstColumn="1" w:lastColumn="0" w:noHBand="0" w:noVBand="1"/>
      </w:tblPr>
      <w:tblGrid>
        <w:gridCol w:w="1630"/>
        <w:gridCol w:w="1610"/>
        <w:gridCol w:w="1502"/>
        <w:gridCol w:w="1782"/>
        <w:gridCol w:w="1243"/>
        <w:gridCol w:w="1243"/>
      </w:tblGrid>
      <w:tr w:rsidR="001E27AE" w:rsidRPr="00FB2866" w14:paraId="5106BCB2" w14:textId="77777777" w:rsidTr="00D70E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D05A544" w14:textId="77777777" w:rsidR="001E27AE" w:rsidRPr="00FB2866" w:rsidRDefault="001E27AE" w:rsidP="00D70EB1">
            <w:pPr>
              <w:rPr>
                <w:color w:val="auto"/>
              </w:rPr>
            </w:pPr>
          </w:p>
        </w:tc>
        <w:tc>
          <w:tcPr>
            <w:tcW w:w="1610" w:type="dxa"/>
          </w:tcPr>
          <w:p w14:paraId="2CA1E7BA" w14:textId="77777777" w:rsidR="001E27AE" w:rsidRPr="00FB2866" w:rsidRDefault="001E27AE" w:rsidP="00D70EB1">
            <w:pPr>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Flexible</w:t>
            </w:r>
          </w:p>
        </w:tc>
        <w:tc>
          <w:tcPr>
            <w:tcW w:w="1502" w:type="dxa"/>
          </w:tcPr>
          <w:p w14:paraId="5A438760" w14:textId="77777777" w:rsidR="001E27AE" w:rsidRPr="00FB2866" w:rsidRDefault="001E27AE" w:rsidP="00D70EB1">
            <w:pPr>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Small Size</w:t>
            </w:r>
          </w:p>
        </w:tc>
        <w:tc>
          <w:tcPr>
            <w:tcW w:w="1782" w:type="dxa"/>
          </w:tcPr>
          <w:p w14:paraId="6BAD43EE" w14:textId="77777777" w:rsidR="001E27AE" w:rsidRPr="00FB2866" w:rsidRDefault="001E27AE" w:rsidP="00D70EB1">
            <w:pPr>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Installation</w:t>
            </w:r>
          </w:p>
        </w:tc>
        <w:tc>
          <w:tcPr>
            <w:tcW w:w="1243" w:type="dxa"/>
          </w:tcPr>
          <w:p w14:paraId="7113DFB8" w14:textId="77777777" w:rsidR="001E27AE" w:rsidRPr="00FB2866" w:rsidRDefault="001E27AE" w:rsidP="00D70EB1">
            <w:pPr>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Accuracy</w:t>
            </w:r>
          </w:p>
        </w:tc>
        <w:tc>
          <w:tcPr>
            <w:tcW w:w="1243" w:type="dxa"/>
          </w:tcPr>
          <w:p w14:paraId="227A832B" w14:textId="77777777" w:rsidR="001E27AE" w:rsidRPr="00FB2866" w:rsidRDefault="001E27AE" w:rsidP="00D70EB1">
            <w:pPr>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Cost</w:t>
            </w:r>
          </w:p>
        </w:tc>
      </w:tr>
      <w:tr w:rsidR="001E27AE" w:rsidRPr="00FB2866" w14:paraId="67CD23BB" w14:textId="77777777" w:rsidTr="00D70E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A81DBB9" w14:textId="77777777" w:rsidR="001E27AE" w:rsidRPr="00FB2866" w:rsidRDefault="001E27AE" w:rsidP="00D70EB1">
            <w:pPr>
              <w:rPr>
                <w:color w:val="auto"/>
              </w:rPr>
            </w:pPr>
            <w:r w:rsidRPr="00FB2866">
              <w:rPr>
                <w:color w:val="auto"/>
              </w:rPr>
              <w:t>Infrared</w:t>
            </w:r>
          </w:p>
        </w:tc>
        <w:tc>
          <w:tcPr>
            <w:tcW w:w="1610" w:type="dxa"/>
          </w:tcPr>
          <w:p w14:paraId="32D700A1"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502" w:type="dxa"/>
          </w:tcPr>
          <w:p w14:paraId="7D3FF1B5"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782" w:type="dxa"/>
          </w:tcPr>
          <w:p w14:paraId="1928A910"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47EA8B7A"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0BF597CC"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r>
      <w:tr w:rsidR="001E27AE" w:rsidRPr="00FB2866" w14:paraId="4C64827B" w14:textId="77777777" w:rsidTr="00D70EB1">
        <w:tc>
          <w:tcPr>
            <w:cnfStyle w:val="001000000000" w:firstRow="0" w:lastRow="0" w:firstColumn="1" w:lastColumn="0" w:oddVBand="0" w:evenVBand="0" w:oddHBand="0" w:evenHBand="0" w:firstRowFirstColumn="0" w:firstRowLastColumn="0" w:lastRowFirstColumn="0" w:lastRowLastColumn="0"/>
            <w:tcW w:w="1630" w:type="dxa"/>
          </w:tcPr>
          <w:p w14:paraId="43E0A6BC" w14:textId="77777777" w:rsidR="001E27AE" w:rsidRPr="00FB2866" w:rsidRDefault="001E27AE" w:rsidP="00D70EB1">
            <w:pPr>
              <w:rPr>
                <w:color w:val="auto"/>
              </w:rPr>
            </w:pPr>
            <w:r w:rsidRPr="00FB2866">
              <w:rPr>
                <w:color w:val="auto"/>
              </w:rPr>
              <w:t xml:space="preserve">Ultrasonic </w:t>
            </w:r>
          </w:p>
        </w:tc>
        <w:tc>
          <w:tcPr>
            <w:tcW w:w="1610" w:type="dxa"/>
          </w:tcPr>
          <w:p w14:paraId="1C69400F" w14:textId="77777777" w:rsidR="001E27AE" w:rsidRPr="00FB2866" w:rsidRDefault="001E27AE" w:rsidP="00D70EB1">
            <w:pPr>
              <w:pStyle w:val="ListParagraph"/>
              <w:numPr>
                <w:ilvl w:val="0"/>
                <w:numId w:val="9"/>
              </w:numPr>
              <w:jc w:val="center"/>
              <w:cnfStyle w:val="000000000000" w:firstRow="0" w:lastRow="0" w:firstColumn="0" w:lastColumn="0" w:oddVBand="0" w:evenVBand="0" w:oddHBand="0" w:evenHBand="0" w:firstRowFirstColumn="0" w:firstRowLastColumn="0" w:lastRowFirstColumn="0" w:lastRowLastColumn="0"/>
              <w:rPr>
                <w:color w:val="auto"/>
              </w:rPr>
            </w:pPr>
          </w:p>
        </w:tc>
        <w:tc>
          <w:tcPr>
            <w:tcW w:w="1502" w:type="dxa"/>
          </w:tcPr>
          <w:p w14:paraId="0CCB370D" w14:textId="77777777" w:rsidR="001E27AE" w:rsidRPr="00FB2866" w:rsidRDefault="001E27AE" w:rsidP="00D70EB1">
            <w:pPr>
              <w:pStyle w:val="ListParagraph"/>
              <w:numPr>
                <w:ilvl w:val="0"/>
                <w:numId w:val="9"/>
              </w:numPr>
              <w:jc w:val="center"/>
              <w:cnfStyle w:val="000000000000" w:firstRow="0" w:lastRow="0" w:firstColumn="0" w:lastColumn="0" w:oddVBand="0" w:evenVBand="0" w:oddHBand="0" w:evenHBand="0" w:firstRowFirstColumn="0" w:firstRowLastColumn="0" w:lastRowFirstColumn="0" w:lastRowLastColumn="0"/>
              <w:rPr>
                <w:color w:val="auto"/>
              </w:rPr>
            </w:pPr>
          </w:p>
        </w:tc>
        <w:tc>
          <w:tcPr>
            <w:tcW w:w="1782" w:type="dxa"/>
          </w:tcPr>
          <w:p w14:paraId="6B0B98A7"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c>
          <w:tcPr>
            <w:tcW w:w="1243" w:type="dxa"/>
          </w:tcPr>
          <w:p w14:paraId="36EC41F1"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c>
          <w:tcPr>
            <w:tcW w:w="1243" w:type="dxa"/>
          </w:tcPr>
          <w:p w14:paraId="20AA9D62"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r>
      <w:tr w:rsidR="001E27AE" w:rsidRPr="00FB2866" w14:paraId="04D62F0F" w14:textId="77777777" w:rsidTr="00D70E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6EE8645" w14:textId="77777777" w:rsidR="001E27AE" w:rsidRPr="00FB2866" w:rsidRDefault="001E27AE" w:rsidP="00D70EB1">
            <w:pPr>
              <w:rPr>
                <w:color w:val="auto"/>
              </w:rPr>
            </w:pPr>
            <w:r w:rsidRPr="00FB2866">
              <w:rPr>
                <w:color w:val="auto"/>
              </w:rPr>
              <w:t xml:space="preserve">Camera </w:t>
            </w:r>
          </w:p>
        </w:tc>
        <w:tc>
          <w:tcPr>
            <w:tcW w:w="1610" w:type="dxa"/>
          </w:tcPr>
          <w:p w14:paraId="47A1D9E3"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502" w:type="dxa"/>
          </w:tcPr>
          <w:p w14:paraId="2730A49F"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782" w:type="dxa"/>
          </w:tcPr>
          <w:p w14:paraId="1028225C"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6EBAD88B"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11124462"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r>
      <w:tr w:rsidR="001E27AE" w:rsidRPr="00FB2866" w14:paraId="62376570" w14:textId="77777777" w:rsidTr="00D70EB1">
        <w:tc>
          <w:tcPr>
            <w:cnfStyle w:val="001000000000" w:firstRow="0" w:lastRow="0" w:firstColumn="1" w:lastColumn="0" w:oddVBand="0" w:evenVBand="0" w:oddHBand="0" w:evenHBand="0" w:firstRowFirstColumn="0" w:firstRowLastColumn="0" w:lastRowFirstColumn="0" w:lastRowLastColumn="0"/>
            <w:tcW w:w="1630" w:type="dxa"/>
          </w:tcPr>
          <w:p w14:paraId="27D8028E" w14:textId="77777777" w:rsidR="001E27AE" w:rsidRPr="00FB2866" w:rsidRDefault="001E27AE" w:rsidP="00D70EB1">
            <w:pPr>
              <w:rPr>
                <w:color w:val="auto"/>
              </w:rPr>
            </w:pPr>
            <w:r w:rsidRPr="00FB2866">
              <w:rPr>
                <w:color w:val="auto"/>
              </w:rPr>
              <w:t>Optical</w:t>
            </w:r>
          </w:p>
        </w:tc>
        <w:tc>
          <w:tcPr>
            <w:tcW w:w="1610" w:type="dxa"/>
          </w:tcPr>
          <w:p w14:paraId="24E6CC97" w14:textId="77777777" w:rsidR="001E27AE" w:rsidRPr="00FB2866" w:rsidRDefault="001E27AE" w:rsidP="00D70EB1">
            <w:pPr>
              <w:pStyle w:val="ListParagraph"/>
              <w:numPr>
                <w:ilvl w:val="0"/>
                <w:numId w:val="9"/>
              </w:numPr>
              <w:jc w:val="center"/>
              <w:cnfStyle w:val="000000000000" w:firstRow="0" w:lastRow="0" w:firstColumn="0" w:lastColumn="0" w:oddVBand="0" w:evenVBand="0" w:oddHBand="0" w:evenHBand="0" w:firstRowFirstColumn="0" w:firstRowLastColumn="0" w:lastRowFirstColumn="0" w:lastRowLastColumn="0"/>
              <w:rPr>
                <w:color w:val="auto"/>
              </w:rPr>
            </w:pPr>
          </w:p>
        </w:tc>
        <w:tc>
          <w:tcPr>
            <w:tcW w:w="1502" w:type="dxa"/>
          </w:tcPr>
          <w:p w14:paraId="45438FE0" w14:textId="77777777" w:rsidR="001E27AE" w:rsidRPr="00FB2866" w:rsidRDefault="001E27AE" w:rsidP="00D70EB1">
            <w:pPr>
              <w:pStyle w:val="ListParagraph"/>
              <w:numPr>
                <w:ilvl w:val="0"/>
                <w:numId w:val="9"/>
              </w:numPr>
              <w:jc w:val="center"/>
              <w:cnfStyle w:val="000000000000" w:firstRow="0" w:lastRow="0" w:firstColumn="0" w:lastColumn="0" w:oddVBand="0" w:evenVBand="0" w:oddHBand="0" w:evenHBand="0" w:firstRowFirstColumn="0" w:firstRowLastColumn="0" w:lastRowFirstColumn="0" w:lastRowLastColumn="0"/>
              <w:rPr>
                <w:color w:val="auto"/>
              </w:rPr>
            </w:pPr>
          </w:p>
        </w:tc>
        <w:tc>
          <w:tcPr>
            <w:tcW w:w="1782" w:type="dxa"/>
          </w:tcPr>
          <w:p w14:paraId="4BF3681B"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c>
          <w:tcPr>
            <w:tcW w:w="1243" w:type="dxa"/>
          </w:tcPr>
          <w:p w14:paraId="53EDA495"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c>
          <w:tcPr>
            <w:tcW w:w="1243" w:type="dxa"/>
          </w:tcPr>
          <w:p w14:paraId="5ECFBAA0" w14:textId="77777777" w:rsidR="001E27AE" w:rsidRPr="00FB2866" w:rsidRDefault="001E27AE" w:rsidP="00D70EB1">
            <w:pPr>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w:t>
            </w:r>
          </w:p>
        </w:tc>
      </w:tr>
      <w:tr w:rsidR="001E27AE" w:rsidRPr="00FB2866" w14:paraId="72893774" w14:textId="77777777" w:rsidTr="00D70EB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23B6750" w14:textId="77777777" w:rsidR="001E27AE" w:rsidRPr="00FB2866" w:rsidRDefault="001E27AE" w:rsidP="00D70EB1">
            <w:pPr>
              <w:rPr>
                <w:color w:val="auto"/>
              </w:rPr>
            </w:pPr>
            <w:r w:rsidRPr="00FB2866">
              <w:rPr>
                <w:color w:val="auto"/>
              </w:rPr>
              <w:t xml:space="preserve">RFID </w:t>
            </w:r>
          </w:p>
        </w:tc>
        <w:tc>
          <w:tcPr>
            <w:tcW w:w="1610" w:type="dxa"/>
          </w:tcPr>
          <w:p w14:paraId="3BF71193"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502" w:type="dxa"/>
          </w:tcPr>
          <w:p w14:paraId="106A0003" w14:textId="77777777" w:rsidR="001E27AE" w:rsidRPr="00FB2866" w:rsidRDefault="001E27AE" w:rsidP="00D70EB1">
            <w:pPr>
              <w:pStyle w:val="ListParagraph"/>
              <w:numPr>
                <w:ilvl w:val="0"/>
                <w:numId w:val="9"/>
              </w:numPr>
              <w:jc w:val="center"/>
              <w:cnfStyle w:val="000000100000" w:firstRow="0" w:lastRow="0" w:firstColumn="0" w:lastColumn="0" w:oddVBand="0" w:evenVBand="0" w:oddHBand="1" w:evenHBand="0" w:firstRowFirstColumn="0" w:firstRowLastColumn="0" w:lastRowFirstColumn="0" w:lastRowLastColumn="0"/>
              <w:rPr>
                <w:color w:val="auto"/>
              </w:rPr>
            </w:pPr>
          </w:p>
        </w:tc>
        <w:tc>
          <w:tcPr>
            <w:tcW w:w="1782" w:type="dxa"/>
          </w:tcPr>
          <w:p w14:paraId="4D8F21C5"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070F62A1"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c>
          <w:tcPr>
            <w:tcW w:w="1243" w:type="dxa"/>
          </w:tcPr>
          <w:p w14:paraId="744768B7" w14:textId="77777777" w:rsidR="001E27AE" w:rsidRPr="00FB2866" w:rsidRDefault="001E27AE" w:rsidP="00D70EB1">
            <w:pPr>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w:t>
            </w:r>
          </w:p>
        </w:tc>
      </w:tr>
    </w:tbl>
    <w:p w14:paraId="7304A99E" w14:textId="77777777" w:rsidR="003952A2" w:rsidRPr="00176536" w:rsidRDefault="003952A2" w:rsidP="001E27AE">
      <w:pPr>
        <w:rPr>
          <w:i/>
          <w:iCs/>
          <w:u w:val="single"/>
        </w:rPr>
      </w:pPr>
    </w:p>
    <w:p w14:paraId="4571AC62" w14:textId="77777777" w:rsidR="00F91AF1" w:rsidRDefault="00F91AF1" w:rsidP="00F91AF1">
      <w:pPr>
        <w:pStyle w:val="ListParagraph"/>
      </w:pPr>
    </w:p>
    <w:p w14:paraId="5E4B7264" w14:textId="64E522B7" w:rsidR="001E27AE" w:rsidRPr="00AB4993" w:rsidRDefault="001E27AE" w:rsidP="00245817">
      <w:pPr>
        <w:pStyle w:val="ListParagraph"/>
        <w:numPr>
          <w:ilvl w:val="0"/>
          <w:numId w:val="10"/>
        </w:numPr>
      </w:pPr>
      <w:r w:rsidRPr="00AB4993">
        <w:lastRenderedPageBreak/>
        <w:t>Comparison between different development boards</w:t>
      </w:r>
    </w:p>
    <w:p w14:paraId="3C89F47F" w14:textId="212347FC" w:rsidR="001E27AE" w:rsidRDefault="001E27AE" w:rsidP="001C16A4">
      <w:r w:rsidRPr="00176536">
        <w:t xml:space="preserve">Arduino and Raspberry Pi development boards can both be </w:t>
      </w:r>
      <w:r w:rsidR="00841ECA">
        <w:t xml:space="preserve">used </w:t>
      </w:r>
      <w:r w:rsidRPr="00176536">
        <w:t xml:space="preserve">as part of our solution. </w:t>
      </w:r>
      <w:r w:rsidRPr="00486328">
        <w:t>In [</w:t>
      </w:r>
      <w:r w:rsidR="003952A2" w:rsidRPr="00486328">
        <w:t>19</w:t>
      </w:r>
      <w:r w:rsidRPr="00486328">
        <w:t>], a</w:t>
      </w:r>
      <w:r w:rsidRPr="00176536">
        <w:t xml:space="preserve"> comparative table was made between the two. A short version of their table is provided in Table </w:t>
      </w:r>
      <w:r w:rsidRPr="009338B2">
        <w:t>4.2</w:t>
      </w:r>
      <w:r w:rsidRPr="00176536">
        <w:t xml:space="preserve"> below.</w:t>
      </w:r>
    </w:p>
    <w:tbl>
      <w:tblPr>
        <w:tblStyle w:val="GridTable6Colorful-Accent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70617D" w:rsidRPr="00176536" w14:paraId="0974D184" w14:textId="77777777" w:rsidTr="00706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F013978"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SL</w:t>
            </w:r>
          </w:p>
        </w:tc>
        <w:tc>
          <w:tcPr>
            <w:tcW w:w="4171" w:type="dxa"/>
            <w:hideMark/>
          </w:tcPr>
          <w:p w14:paraId="4D06A841" w14:textId="77777777" w:rsidR="0070617D" w:rsidRPr="00176536" w:rsidRDefault="0070617D" w:rsidP="0070617D">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Raspberry Pi</w:t>
            </w:r>
          </w:p>
        </w:tc>
        <w:tc>
          <w:tcPr>
            <w:tcW w:w="4500" w:type="dxa"/>
            <w:hideMark/>
          </w:tcPr>
          <w:p w14:paraId="1371A287" w14:textId="77777777" w:rsidR="0070617D" w:rsidRPr="00176536" w:rsidRDefault="0070617D" w:rsidP="0070617D">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Arduino</w:t>
            </w:r>
          </w:p>
        </w:tc>
      </w:tr>
      <w:tr w:rsidR="0070617D" w:rsidRPr="00176536" w14:paraId="3BDE7A8F"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1965878"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1</w:t>
            </w:r>
          </w:p>
        </w:tc>
        <w:tc>
          <w:tcPr>
            <w:tcW w:w="4171" w:type="dxa"/>
            <w:hideMark/>
          </w:tcPr>
          <w:p w14:paraId="5FCCD12D"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It is a mini computer with Raspbian OS.</w:t>
            </w:r>
            <w:r>
              <w:rPr>
                <w:rFonts w:eastAsia="Times New Roman" w:cs="Times New Roman"/>
                <w:color w:val="000000" w:themeColor="text1"/>
              </w:rPr>
              <w:t xml:space="preserve"> </w:t>
            </w:r>
            <w:r w:rsidRPr="00176536">
              <w:rPr>
                <w:rFonts w:eastAsia="Times New Roman" w:cs="Times New Roman"/>
                <w:color w:val="000000" w:themeColor="text1"/>
              </w:rPr>
              <w:t>It can run multiple programs at a time.</w:t>
            </w:r>
          </w:p>
        </w:tc>
        <w:tc>
          <w:tcPr>
            <w:tcW w:w="4500" w:type="dxa"/>
            <w:hideMark/>
          </w:tcPr>
          <w:p w14:paraId="4F81A687"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Arduino is a microcontroller, which is a part of the computer. It runs only one program again and again.</w:t>
            </w:r>
          </w:p>
        </w:tc>
      </w:tr>
      <w:tr w:rsidR="0070617D" w:rsidRPr="00176536" w14:paraId="2675CFCF" w14:textId="77777777" w:rsidTr="0070617D">
        <w:tc>
          <w:tcPr>
            <w:cnfStyle w:val="001000000000" w:firstRow="0" w:lastRow="0" w:firstColumn="1" w:lastColumn="0" w:oddVBand="0" w:evenVBand="0" w:oddHBand="0" w:evenHBand="0" w:firstRowFirstColumn="0" w:firstRowLastColumn="0" w:lastRowFirstColumn="0" w:lastRowLastColumn="0"/>
            <w:tcW w:w="414" w:type="dxa"/>
            <w:hideMark/>
          </w:tcPr>
          <w:p w14:paraId="6110A0E8"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2</w:t>
            </w:r>
          </w:p>
        </w:tc>
        <w:tc>
          <w:tcPr>
            <w:tcW w:w="4171" w:type="dxa"/>
            <w:hideMark/>
          </w:tcPr>
          <w:p w14:paraId="55F9BFC5" w14:textId="77777777" w:rsidR="0070617D" w:rsidRPr="00176536" w:rsidRDefault="0070617D" w:rsidP="0070617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It is difficult to power using a battery pack.</w:t>
            </w:r>
          </w:p>
        </w:tc>
        <w:tc>
          <w:tcPr>
            <w:tcW w:w="4500" w:type="dxa"/>
            <w:hideMark/>
          </w:tcPr>
          <w:p w14:paraId="693EBA16" w14:textId="77777777" w:rsidR="0070617D" w:rsidRPr="00176536" w:rsidRDefault="0070617D" w:rsidP="0070617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Arduino can be powered using a battery pack.</w:t>
            </w:r>
          </w:p>
        </w:tc>
      </w:tr>
      <w:tr w:rsidR="0070617D" w:rsidRPr="00176536" w14:paraId="09934CAD"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10B20EAB"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3</w:t>
            </w:r>
          </w:p>
        </w:tc>
        <w:tc>
          <w:tcPr>
            <w:tcW w:w="4171" w:type="dxa"/>
            <w:hideMark/>
          </w:tcPr>
          <w:p w14:paraId="19E98121"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It requires complex tasks like installing libraries and software for interfacing sensors and other components</w:t>
            </w:r>
            <w:r>
              <w:rPr>
                <w:rFonts w:eastAsia="Times New Roman" w:cs="Times New Roman"/>
                <w:color w:val="000000" w:themeColor="text1"/>
              </w:rPr>
              <w:t>.</w:t>
            </w:r>
          </w:p>
        </w:tc>
        <w:tc>
          <w:tcPr>
            <w:tcW w:w="4500" w:type="dxa"/>
            <w:hideMark/>
          </w:tcPr>
          <w:p w14:paraId="2E0B7BA6"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It is very simple to interface sensors and other electronic components to Arduino.</w:t>
            </w:r>
          </w:p>
        </w:tc>
      </w:tr>
      <w:tr w:rsidR="0070617D" w:rsidRPr="00176536" w14:paraId="195E388F" w14:textId="77777777" w:rsidTr="0070617D">
        <w:tc>
          <w:tcPr>
            <w:cnfStyle w:val="001000000000" w:firstRow="0" w:lastRow="0" w:firstColumn="1" w:lastColumn="0" w:oddVBand="0" w:evenVBand="0" w:oddHBand="0" w:evenHBand="0" w:firstRowFirstColumn="0" w:firstRowLastColumn="0" w:lastRowFirstColumn="0" w:lastRowLastColumn="0"/>
            <w:tcW w:w="414" w:type="dxa"/>
            <w:hideMark/>
          </w:tcPr>
          <w:p w14:paraId="72F13341"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4</w:t>
            </w:r>
          </w:p>
        </w:tc>
        <w:tc>
          <w:tcPr>
            <w:tcW w:w="4171" w:type="dxa"/>
            <w:hideMark/>
          </w:tcPr>
          <w:p w14:paraId="2A483D79" w14:textId="77777777" w:rsidR="0070617D" w:rsidRPr="00176536" w:rsidRDefault="0070617D" w:rsidP="0070617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It is expensive</w:t>
            </w:r>
            <w:r>
              <w:rPr>
                <w:rFonts w:eastAsia="Times New Roman" w:cs="Times New Roman"/>
                <w:color w:val="000000" w:themeColor="text1"/>
              </w:rPr>
              <w:t>.</w:t>
            </w:r>
          </w:p>
        </w:tc>
        <w:tc>
          <w:tcPr>
            <w:tcW w:w="4500" w:type="dxa"/>
            <w:hideMark/>
          </w:tcPr>
          <w:p w14:paraId="306B2459" w14:textId="77777777" w:rsidR="0070617D" w:rsidRPr="00176536" w:rsidRDefault="0070617D" w:rsidP="0070617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 xml:space="preserve">It is available </w:t>
            </w:r>
            <w:r>
              <w:rPr>
                <w:rFonts w:eastAsia="Times New Roman" w:cs="Times New Roman"/>
                <w:color w:val="000000" w:themeColor="text1"/>
              </w:rPr>
              <w:t>at a</w:t>
            </w:r>
            <w:r w:rsidRPr="00176536">
              <w:rPr>
                <w:rFonts w:eastAsia="Times New Roman" w:cs="Times New Roman"/>
                <w:color w:val="000000" w:themeColor="text1"/>
              </w:rPr>
              <w:t xml:space="preserve"> low cost.</w:t>
            </w:r>
          </w:p>
        </w:tc>
      </w:tr>
      <w:tr w:rsidR="0070617D" w:rsidRPr="00176536" w14:paraId="7BD5446C"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EAC91B3" w14:textId="77777777" w:rsidR="0070617D" w:rsidRPr="00176536" w:rsidRDefault="0070617D" w:rsidP="0070617D">
            <w:pPr>
              <w:rPr>
                <w:rFonts w:eastAsia="Times New Roman" w:cs="Times New Roman"/>
                <w:color w:val="000000" w:themeColor="text1"/>
              </w:rPr>
            </w:pPr>
            <w:r w:rsidRPr="00176536">
              <w:rPr>
                <w:rFonts w:eastAsia="Times New Roman" w:cs="Times New Roman"/>
                <w:color w:val="000000" w:themeColor="text1"/>
              </w:rPr>
              <w:t>5</w:t>
            </w:r>
          </w:p>
        </w:tc>
        <w:tc>
          <w:tcPr>
            <w:tcW w:w="4171" w:type="dxa"/>
            <w:hideMark/>
          </w:tcPr>
          <w:p w14:paraId="4D5E725E"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The processor used is from ARM family.</w:t>
            </w:r>
          </w:p>
        </w:tc>
        <w:tc>
          <w:tcPr>
            <w:tcW w:w="4500" w:type="dxa"/>
            <w:hideMark/>
          </w:tcPr>
          <w:p w14:paraId="3B566108" w14:textId="77777777" w:rsidR="0070617D" w:rsidRPr="00176536" w:rsidRDefault="0070617D" w:rsidP="0070617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rPr>
            </w:pPr>
            <w:r w:rsidRPr="00176536">
              <w:rPr>
                <w:rFonts w:eastAsia="Times New Roman" w:cs="Times New Roman"/>
                <w:color w:val="000000" w:themeColor="text1"/>
              </w:rPr>
              <w:t>Processor used in Arduino is from AVR family Atmega328P</w:t>
            </w:r>
            <w:r>
              <w:rPr>
                <w:rFonts w:eastAsia="Times New Roman" w:cs="Times New Roman"/>
                <w:color w:val="000000" w:themeColor="text1"/>
              </w:rPr>
              <w:t>.</w:t>
            </w:r>
          </w:p>
        </w:tc>
      </w:tr>
    </w:tbl>
    <w:p w14:paraId="2DBD2B3D" w14:textId="50FC0B04" w:rsidR="001C16A4" w:rsidRDefault="001C16A4" w:rsidP="001C16A4">
      <w:pPr>
        <w:pStyle w:val="Caption"/>
        <w:keepNext/>
      </w:pPr>
      <w:r>
        <w:t xml:space="preserve"> </w:t>
      </w:r>
      <w:bookmarkStart w:id="137" w:name="_Toc53172954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357CFE">
        <w:t>Comparison between Raspberry Pi and Arduino</w:t>
      </w:r>
      <w:bookmarkEnd w:id="137"/>
    </w:p>
    <w:p w14:paraId="13757C8A" w14:textId="77777777" w:rsidR="001E27AE" w:rsidRDefault="001E27AE" w:rsidP="001E27AE"/>
    <w:p w14:paraId="1D3769CA" w14:textId="544FFAEF" w:rsidR="001E27AE" w:rsidRPr="00A54A10" w:rsidRDefault="001E27AE" w:rsidP="00AA1C9A">
      <w:pPr>
        <w:rPr>
          <w:b/>
          <w:bCs/>
          <w:u w:val="single"/>
        </w:rPr>
      </w:pPr>
      <w:r w:rsidRPr="00A54A10">
        <w:rPr>
          <w:b/>
          <w:bCs/>
          <w:u w:val="single"/>
        </w:rPr>
        <w:t xml:space="preserve">Software </w:t>
      </w:r>
      <w:r w:rsidR="005E45D1">
        <w:rPr>
          <w:b/>
          <w:bCs/>
          <w:u w:val="single"/>
        </w:rPr>
        <w:t xml:space="preserve">possible </w:t>
      </w:r>
      <w:r w:rsidRPr="00A54A10">
        <w:rPr>
          <w:b/>
          <w:bCs/>
          <w:u w:val="single"/>
        </w:rPr>
        <w:t>solution</w:t>
      </w:r>
      <w:r>
        <w:rPr>
          <w:b/>
          <w:bCs/>
          <w:u w:val="single"/>
        </w:rPr>
        <w:t>s</w:t>
      </w:r>
    </w:p>
    <w:p w14:paraId="172966FC" w14:textId="6E4BA02B" w:rsidR="001E27AE" w:rsidRDefault="001E27AE" w:rsidP="006942AA">
      <w:pPr>
        <w:pStyle w:val="ListParagraph"/>
        <w:numPr>
          <w:ilvl w:val="0"/>
          <w:numId w:val="10"/>
        </w:numPr>
      </w:pPr>
      <w:r w:rsidRPr="00AB4993">
        <w:t>Comparison between services</w:t>
      </w:r>
    </w:p>
    <w:p w14:paraId="44BBE57C" w14:textId="77777777" w:rsidR="006942AA" w:rsidRPr="00F37462" w:rsidRDefault="006942AA" w:rsidP="006942AA">
      <w:r>
        <w:t xml:space="preserve">Availability and Reservations are the two main services that can be provided to the user. Availability is </w:t>
      </w:r>
      <w:r w:rsidRPr="004B2D79">
        <w:t xml:space="preserve">mainly about showing the user a map that </w:t>
      </w:r>
      <w:r>
        <w:t>shows</w:t>
      </w:r>
      <w:r w:rsidRPr="004B2D79">
        <w:t xml:space="preserve"> the status of each parking spots</w:t>
      </w:r>
      <w:r>
        <w:t xml:space="preserve"> being available or not. Reservation allows the user to reserve a parking spot before coming to the parking area.</w:t>
      </w:r>
    </w:p>
    <w:p w14:paraId="775F959E" w14:textId="77777777" w:rsidR="006942AA" w:rsidRDefault="006942AA" w:rsidP="006942AA">
      <w:pPr>
        <w:tabs>
          <w:tab w:val="left" w:pos="2724"/>
        </w:tabs>
      </w:pPr>
      <w:r>
        <w:t>The main 2 criteria that we are going to compare between them are flexibility, and guarantee of available parking spot.</w:t>
      </w:r>
    </w:p>
    <w:p w14:paraId="33219F14" w14:textId="664C74C0" w:rsidR="006942AA" w:rsidRDefault="006942AA" w:rsidP="006942AA">
      <w:pPr>
        <w:tabs>
          <w:tab w:val="left" w:pos="2724"/>
        </w:tabs>
      </w:pPr>
      <w:r>
        <w:t xml:space="preserve">Regarding the flexibility criteria, the availability service is more flexible than the reservation because whenever the user parks, he can stay in the parking for as long as he wants. However, in the case of reservation the user should leave whenever his reserved time is over. Users of the Reservation service guarantee the availability of parking spots once they successfully place a reservation. However, in the Availability service, users may not find the parking spot available if someone parks in the available spots at the time of arrival. </w:t>
      </w:r>
    </w:p>
    <w:tbl>
      <w:tblPr>
        <w:tblStyle w:val="GridTable6Colorful-Accent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6942AA" w:rsidRPr="00FB2866" w14:paraId="08DDE9F1" w14:textId="77777777" w:rsidTr="006942AA">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9581D94" w14:textId="77777777" w:rsidR="006942AA" w:rsidRPr="00FB2866" w:rsidRDefault="006942AA" w:rsidP="006942AA">
            <w:pPr>
              <w:tabs>
                <w:tab w:val="left" w:pos="2724"/>
              </w:tabs>
              <w:rPr>
                <w:color w:val="auto"/>
              </w:rPr>
            </w:pPr>
            <w:r w:rsidRPr="00FB2866">
              <w:rPr>
                <w:color w:val="auto"/>
              </w:rPr>
              <w:t xml:space="preserve">Services </w:t>
            </w:r>
          </w:p>
        </w:tc>
        <w:tc>
          <w:tcPr>
            <w:tcW w:w="3000" w:type="dxa"/>
          </w:tcPr>
          <w:p w14:paraId="4473C19C" w14:textId="77777777" w:rsidR="006942AA" w:rsidRPr="00FB2866" w:rsidRDefault="006942AA" w:rsidP="006942AA">
            <w:pPr>
              <w:tabs>
                <w:tab w:val="left" w:pos="2724"/>
              </w:tabs>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 xml:space="preserve">Flexibility </w:t>
            </w:r>
          </w:p>
        </w:tc>
        <w:tc>
          <w:tcPr>
            <w:tcW w:w="3005" w:type="dxa"/>
          </w:tcPr>
          <w:p w14:paraId="27D7477A" w14:textId="77777777" w:rsidR="006942AA" w:rsidRPr="00FB2866" w:rsidRDefault="006942AA" w:rsidP="006942AA">
            <w:pPr>
              <w:tabs>
                <w:tab w:val="left" w:pos="2724"/>
              </w:tabs>
              <w:cnfStyle w:val="100000000000" w:firstRow="1" w:lastRow="0" w:firstColumn="0" w:lastColumn="0" w:oddVBand="0" w:evenVBand="0" w:oddHBand="0" w:evenHBand="0" w:firstRowFirstColumn="0" w:firstRowLastColumn="0" w:lastRowFirstColumn="0" w:lastRowLastColumn="0"/>
              <w:rPr>
                <w:color w:val="auto"/>
              </w:rPr>
            </w:pPr>
            <w:r w:rsidRPr="00FB2866">
              <w:rPr>
                <w:color w:val="auto"/>
              </w:rPr>
              <w:t>Guarantee of available parking spot</w:t>
            </w:r>
          </w:p>
        </w:tc>
      </w:tr>
      <w:tr w:rsidR="006942AA" w:rsidRPr="00FB2866" w14:paraId="1C8A3F4E" w14:textId="77777777" w:rsidTr="00694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44647521" w14:textId="77777777" w:rsidR="006942AA" w:rsidRPr="00CE0471" w:rsidRDefault="006942AA" w:rsidP="006942AA">
            <w:pPr>
              <w:tabs>
                <w:tab w:val="left" w:pos="2724"/>
              </w:tabs>
              <w:rPr>
                <w:b w:val="0"/>
                <w:bCs w:val="0"/>
                <w:color w:val="auto"/>
              </w:rPr>
            </w:pPr>
            <w:r w:rsidRPr="00CE0471">
              <w:rPr>
                <w:b w:val="0"/>
                <w:bCs w:val="0"/>
                <w:color w:val="auto"/>
              </w:rPr>
              <w:t xml:space="preserve">Availability </w:t>
            </w:r>
          </w:p>
        </w:tc>
        <w:tc>
          <w:tcPr>
            <w:tcW w:w="3000" w:type="dxa"/>
          </w:tcPr>
          <w:p w14:paraId="5CEE3DC4" w14:textId="77777777" w:rsidR="006942AA" w:rsidRPr="00FB2866" w:rsidRDefault="006942AA" w:rsidP="006942AA">
            <w:pPr>
              <w:pStyle w:val="ListParagraph"/>
              <w:numPr>
                <w:ilvl w:val="0"/>
                <w:numId w:val="4"/>
              </w:numPr>
              <w:tabs>
                <w:tab w:val="left" w:pos="2724"/>
              </w:tabs>
              <w:cnfStyle w:val="000000100000" w:firstRow="0" w:lastRow="0" w:firstColumn="0" w:lastColumn="0" w:oddVBand="0" w:evenVBand="0" w:oddHBand="1" w:evenHBand="0" w:firstRowFirstColumn="0" w:firstRowLastColumn="0" w:lastRowFirstColumn="0" w:lastRowLastColumn="0"/>
              <w:rPr>
                <w:color w:val="auto"/>
              </w:rPr>
            </w:pPr>
          </w:p>
        </w:tc>
        <w:tc>
          <w:tcPr>
            <w:tcW w:w="3005" w:type="dxa"/>
          </w:tcPr>
          <w:p w14:paraId="3AC46CAF" w14:textId="77777777" w:rsidR="006942AA" w:rsidRPr="00FB2866" w:rsidRDefault="006942AA" w:rsidP="006942AA">
            <w:pPr>
              <w:tabs>
                <w:tab w:val="left" w:pos="2724"/>
              </w:tabs>
              <w:cnfStyle w:val="000000100000" w:firstRow="0" w:lastRow="0" w:firstColumn="0" w:lastColumn="0" w:oddVBand="0" w:evenVBand="0" w:oddHBand="1" w:evenHBand="0" w:firstRowFirstColumn="0" w:firstRowLastColumn="0" w:lastRowFirstColumn="0" w:lastRowLastColumn="0"/>
              <w:rPr>
                <w:color w:val="auto"/>
              </w:rPr>
            </w:pPr>
            <w:r w:rsidRPr="00FB2866">
              <w:rPr>
                <w:color w:val="auto"/>
              </w:rPr>
              <w:t xml:space="preserve">                X</w:t>
            </w:r>
          </w:p>
        </w:tc>
      </w:tr>
      <w:tr w:rsidR="006942AA" w:rsidRPr="00FB2866" w14:paraId="1463A9A6" w14:textId="77777777" w:rsidTr="006942AA">
        <w:tc>
          <w:tcPr>
            <w:cnfStyle w:val="001000000000" w:firstRow="0" w:lastRow="0" w:firstColumn="1" w:lastColumn="0" w:oddVBand="0" w:evenVBand="0" w:oddHBand="0" w:evenHBand="0" w:firstRowFirstColumn="0" w:firstRowLastColumn="0" w:lastRowFirstColumn="0" w:lastRowLastColumn="0"/>
            <w:tcW w:w="3011" w:type="dxa"/>
          </w:tcPr>
          <w:p w14:paraId="7EAB62FB" w14:textId="77777777" w:rsidR="006942AA" w:rsidRPr="00CE0471" w:rsidRDefault="006942AA" w:rsidP="006942AA">
            <w:pPr>
              <w:tabs>
                <w:tab w:val="left" w:pos="2724"/>
              </w:tabs>
              <w:rPr>
                <w:b w:val="0"/>
                <w:bCs w:val="0"/>
                <w:color w:val="auto"/>
              </w:rPr>
            </w:pPr>
            <w:r w:rsidRPr="00CE0471">
              <w:rPr>
                <w:b w:val="0"/>
                <w:bCs w:val="0"/>
                <w:color w:val="auto"/>
              </w:rPr>
              <w:t xml:space="preserve">Reservation </w:t>
            </w:r>
          </w:p>
        </w:tc>
        <w:tc>
          <w:tcPr>
            <w:tcW w:w="3000" w:type="dxa"/>
          </w:tcPr>
          <w:p w14:paraId="10013A9C" w14:textId="77777777" w:rsidR="006942AA" w:rsidRPr="00FB2866" w:rsidRDefault="006942AA" w:rsidP="006942AA">
            <w:pPr>
              <w:tabs>
                <w:tab w:val="left" w:pos="2724"/>
              </w:tabs>
              <w:cnfStyle w:val="000000000000" w:firstRow="0" w:lastRow="0" w:firstColumn="0" w:lastColumn="0" w:oddVBand="0" w:evenVBand="0" w:oddHBand="0" w:evenHBand="0" w:firstRowFirstColumn="0" w:firstRowLastColumn="0" w:lastRowFirstColumn="0" w:lastRowLastColumn="0"/>
              <w:rPr>
                <w:color w:val="auto"/>
              </w:rPr>
            </w:pPr>
            <w:r w:rsidRPr="00FB2866">
              <w:rPr>
                <w:color w:val="auto"/>
              </w:rPr>
              <w:t xml:space="preserve">                 X</w:t>
            </w:r>
          </w:p>
        </w:tc>
        <w:tc>
          <w:tcPr>
            <w:tcW w:w="3005" w:type="dxa"/>
          </w:tcPr>
          <w:p w14:paraId="1A323D3A" w14:textId="77777777" w:rsidR="006942AA" w:rsidRPr="00FB2866" w:rsidRDefault="006942AA" w:rsidP="006942AA">
            <w:pPr>
              <w:pStyle w:val="ListParagraph"/>
              <w:numPr>
                <w:ilvl w:val="0"/>
                <w:numId w:val="4"/>
              </w:numPr>
              <w:tabs>
                <w:tab w:val="left" w:pos="2724"/>
              </w:tabs>
              <w:cnfStyle w:val="000000000000" w:firstRow="0" w:lastRow="0" w:firstColumn="0" w:lastColumn="0" w:oddVBand="0" w:evenVBand="0" w:oddHBand="0" w:evenHBand="0" w:firstRowFirstColumn="0" w:firstRowLastColumn="0" w:lastRowFirstColumn="0" w:lastRowLastColumn="0"/>
              <w:rPr>
                <w:color w:val="auto"/>
              </w:rPr>
            </w:pPr>
          </w:p>
        </w:tc>
      </w:tr>
    </w:tbl>
    <w:p w14:paraId="3C5CA2CB" w14:textId="0CA4CC81" w:rsidR="00241D67" w:rsidRDefault="00241D67" w:rsidP="00241D67">
      <w:pPr>
        <w:pStyle w:val="Caption"/>
        <w:keepNext/>
      </w:pPr>
      <w:r>
        <w:t xml:space="preserve"> </w:t>
      </w:r>
      <w:bookmarkStart w:id="138" w:name="_Toc53172954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593EA8">
        <w:t>Comparison between services</w:t>
      </w:r>
      <w:bookmarkEnd w:id="138"/>
    </w:p>
    <w:p w14:paraId="0A82101A" w14:textId="77777777" w:rsidR="005A18AF" w:rsidRDefault="005A18AF" w:rsidP="00241D67">
      <w:pPr>
        <w:autoSpaceDE w:val="0"/>
        <w:autoSpaceDN w:val="0"/>
        <w:adjustRightInd w:val="0"/>
        <w:spacing w:after="0" w:line="240" w:lineRule="auto"/>
      </w:pPr>
    </w:p>
    <w:p w14:paraId="5FFF4B7E" w14:textId="05FBCB37" w:rsidR="001E27AE" w:rsidRDefault="002E1E80" w:rsidP="001F288C">
      <w:pPr>
        <w:autoSpaceDE w:val="0"/>
        <w:autoSpaceDN w:val="0"/>
        <w:adjustRightInd w:val="0"/>
        <w:spacing w:after="0"/>
      </w:pPr>
      <w:r>
        <w:t xml:space="preserve">Regarding the reservation period/duration, there are several options that can be taken into consideration, but they vary in realism and defects. As mentioned </w:t>
      </w:r>
      <w:r w:rsidRPr="005A18AF">
        <w:t xml:space="preserve">in Table </w:t>
      </w:r>
      <w:r w:rsidR="005A18AF" w:rsidRPr="005A18AF">
        <w:t>4-4</w:t>
      </w:r>
      <w:r w:rsidRPr="005A18AF">
        <w:t>,</w:t>
      </w:r>
      <w:r>
        <w:t xml:space="preserve">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w:t>
      </w:r>
      <w:r>
        <w:lastRenderedPageBreak/>
        <w:t>day-based reservation system, he will have to reserve the whole day which will waste a parking spot resource for a day. This also means the system cannot serve maximum number of users it is capable of.</w:t>
      </w:r>
    </w:p>
    <w:p w14:paraId="35D43BBB" w14:textId="77777777" w:rsidR="002E1E80" w:rsidRPr="00A66A17" w:rsidRDefault="002E1E80" w:rsidP="00241D67">
      <w:pPr>
        <w:autoSpaceDE w:val="0"/>
        <w:autoSpaceDN w:val="0"/>
        <w:adjustRightInd w:val="0"/>
        <w:spacing w:after="0" w:line="240" w:lineRule="auto"/>
      </w:pPr>
    </w:p>
    <w:p w14:paraId="6000028E" w14:textId="2491F7EF" w:rsidR="001E27AE" w:rsidRDefault="002E1E80" w:rsidP="002E1E80">
      <w:pPr>
        <w:pStyle w:val="Caption"/>
        <w:keepNext/>
      </w:pPr>
      <w:bookmarkStart w:id="139" w:name="_Toc531729548"/>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E9509A">
        <w:t>Comparison between reservation duration options</w:t>
      </w:r>
      <w:bookmarkEnd w:id="139"/>
    </w:p>
    <w:tbl>
      <w:tblPr>
        <w:tblStyle w:val="GridTable6Colorful-Accent1"/>
        <w:tblW w:w="0" w:type="auto"/>
        <w:tblLook w:val="04A0" w:firstRow="1" w:lastRow="0" w:firstColumn="1" w:lastColumn="0" w:noHBand="0" w:noVBand="1"/>
      </w:tblPr>
      <w:tblGrid>
        <w:gridCol w:w="1795"/>
        <w:gridCol w:w="2610"/>
        <w:gridCol w:w="2250"/>
        <w:gridCol w:w="2340"/>
      </w:tblGrid>
      <w:tr w:rsidR="00241D67" w:rsidRPr="00FB2866" w14:paraId="51809893" w14:textId="77777777" w:rsidTr="002E1E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E11CF9E" w14:textId="77777777" w:rsidR="00241D67" w:rsidRPr="00FB2866" w:rsidRDefault="00241D67" w:rsidP="002E1E80">
            <w:pPr>
              <w:autoSpaceDE w:val="0"/>
              <w:autoSpaceDN w:val="0"/>
              <w:adjustRightInd w:val="0"/>
              <w:jc w:val="center"/>
              <w:rPr>
                <w:b w:val="0"/>
                <w:bCs w:val="0"/>
                <w:color w:val="auto"/>
                <w:lang w:bidi="ar-QA"/>
              </w:rPr>
            </w:pPr>
            <w:r w:rsidRPr="00FB2866">
              <w:rPr>
                <w:color w:val="auto"/>
                <w:lang w:bidi="ar-QA"/>
              </w:rPr>
              <w:t>Reservation Duration</w:t>
            </w:r>
          </w:p>
        </w:tc>
        <w:tc>
          <w:tcPr>
            <w:tcW w:w="2610" w:type="dxa"/>
          </w:tcPr>
          <w:p w14:paraId="6C56B836" w14:textId="77777777" w:rsidR="00241D67" w:rsidRPr="00FB2866" w:rsidRDefault="00241D67" w:rsidP="002E1E8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auto"/>
                <w:lang w:bidi="ar-QA"/>
              </w:rPr>
            </w:pPr>
            <w:r w:rsidRPr="00FB2866">
              <w:rPr>
                <w:color w:val="auto"/>
                <w:lang w:bidi="ar-QA"/>
              </w:rPr>
              <w:t>Extension possibility</w:t>
            </w:r>
          </w:p>
        </w:tc>
        <w:tc>
          <w:tcPr>
            <w:tcW w:w="2250" w:type="dxa"/>
          </w:tcPr>
          <w:p w14:paraId="55E5EB53" w14:textId="77777777" w:rsidR="00241D67" w:rsidRPr="00FB2866" w:rsidRDefault="00241D67" w:rsidP="002E1E8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auto"/>
                <w:lang w:bidi="ar-QA"/>
              </w:rPr>
            </w:pPr>
            <w:r w:rsidRPr="00FB2866">
              <w:rPr>
                <w:color w:val="auto"/>
                <w:lang w:bidi="ar-QA"/>
              </w:rPr>
              <w:t xml:space="preserve">Serve maximum number of users </w:t>
            </w:r>
          </w:p>
        </w:tc>
        <w:tc>
          <w:tcPr>
            <w:tcW w:w="2340" w:type="dxa"/>
          </w:tcPr>
          <w:p w14:paraId="7081A4CB" w14:textId="77777777" w:rsidR="00241D67" w:rsidRPr="00FB2866" w:rsidRDefault="00241D67" w:rsidP="002E1E8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auto"/>
                <w:lang w:bidi="ar-QA"/>
              </w:rPr>
            </w:pPr>
            <w:r w:rsidRPr="00FB2866">
              <w:rPr>
                <w:color w:val="auto"/>
                <w:lang w:bidi="ar-QA"/>
              </w:rPr>
              <w:t>Resources</w:t>
            </w:r>
          </w:p>
          <w:p w14:paraId="389BF130" w14:textId="77777777" w:rsidR="00241D67" w:rsidRPr="00FB2866" w:rsidRDefault="00241D67" w:rsidP="002E1E8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auto"/>
                <w:lang w:bidi="ar-QA"/>
              </w:rPr>
            </w:pPr>
            <w:r w:rsidRPr="00FB2866">
              <w:rPr>
                <w:color w:val="auto"/>
                <w:lang w:bidi="ar-QA"/>
              </w:rPr>
              <w:t>utilization</w:t>
            </w:r>
          </w:p>
        </w:tc>
      </w:tr>
      <w:tr w:rsidR="00241D67" w:rsidRPr="00FB2866" w14:paraId="3A5197CC" w14:textId="77777777" w:rsidTr="002E1E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4D6A2CF2" w14:textId="77777777" w:rsidR="00241D67" w:rsidRPr="00FB2866" w:rsidRDefault="00241D67" w:rsidP="002E1E80">
            <w:pPr>
              <w:autoSpaceDE w:val="0"/>
              <w:autoSpaceDN w:val="0"/>
              <w:adjustRightInd w:val="0"/>
              <w:jc w:val="center"/>
              <w:rPr>
                <w:b w:val="0"/>
                <w:bCs w:val="0"/>
                <w:color w:val="auto"/>
                <w:lang w:bidi="ar-QA"/>
              </w:rPr>
            </w:pPr>
            <w:r w:rsidRPr="00FB2866">
              <w:rPr>
                <w:b w:val="0"/>
                <w:bCs w:val="0"/>
                <w:color w:val="auto"/>
                <w:lang w:bidi="ar-QA"/>
              </w:rPr>
              <w:t>Per hour</w:t>
            </w:r>
          </w:p>
        </w:tc>
        <w:tc>
          <w:tcPr>
            <w:tcW w:w="2610" w:type="dxa"/>
          </w:tcPr>
          <w:p w14:paraId="7D4B2F2E" w14:textId="77777777" w:rsidR="00241D67" w:rsidRPr="00FB2866" w:rsidRDefault="00241D67" w:rsidP="002E1E8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auto"/>
                <w:lang w:bidi="ar-QA"/>
              </w:rPr>
            </w:pPr>
            <w:r w:rsidRPr="00FB2866">
              <w:rPr>
                <w:color w:val="auto"/>
                <w:lang w:bidi="ar-QA"/>
              </w:rPr>
              <w:t>Possible</w:t>
            </w:r>
          </w:p>
        </w:tc>
        <w:tc>
          <w:tcPr>
            <w:tcW w:w="2250" w:type="dxa"/>
          </w:tcPr>
          <w:p w14:paraId="485DEDCC" w14:textId="77777777" w:rsidR="00241D67" w:rsidRPr="00FB2866" w:rsidRDefault="00241D67" w:rsidP="002E1E80">
            <w:pPr>
              <w:pStyle w:val="ListParagraph"/>
              <w:numPr>
                <w:ilvl w:val="0"/>
                <w:numId w:val="4"/>
              </w:numPr>
              <w:jc w:val="center"/>
              <w:cnfStyle w:val="000000100000" w:firstRow="0" w:lastRow="0" w:firstColumn="0" w:lastColumn="0" w:oddVBand="0" w:evenVBand="0" w:oddHBand="1" w:evenHBand="0" w:firstRowFirstColumn="0" w:firstRowLastColumn="0" w:lastRowFirstColumn="0" w:lastRowLastColumn="0"/>
              <w:rPr>
                <w:color w:val="auto"/>
              </w:rPr>
            </w:pPr>
          </w:p>
          <w:p w14:paraId="56788F23" w14:textId="77777777" w:rsidR="00241D67" w:rsidRPr="00FB2866" w:rsidRDefault="00241D67" w:rsidP="002E1E8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auto"/>
                <w:lang w:bidi="ar-QA"/>
              </w:rPr>
            </w:pPr>
          </w:p>
        </w:tc>
        <w:tc>
          <w:tcPr>
            <w:tcW w:w="2340" w:type="dxa"/>
          </w:tcPr>
          <w:p w14:paraId="6A181E5C" w14:textId="77777777" w:rsidR="00241D67" w:rsidRPr="00FB2866" w:rsidRDefault="00241D67" w:rsidP="002E1E80">
            <w:pPr>
              <w:pStyle w:val="ListParagraph"/>
              <w:numPr>
                <w:ilvl w:val="0"/>
                <w:numId w:val="4"/>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color w:val="auto"/>
                <w:lang w:bidi="ar-QA"/>
              </w:rPr>
            </w:pPr>
          </w:p>
        </w:tc>
      </w:tr>
      <w:tr w:rsidR="00241D67" w:rsidRPr="00FB2866" w14:paraId="67ADEFF4" w14:textId="77777777" w:rsidTr="002E1E80">
        <w:tc>
          <w:tcPr>
            <w:cnfStyle w:val="001000000000" w:firstRow="0" w:lastRow="0" w:firstColumn="1" w:lastColumn="0" w:oddVBand="0" w:evenVBand="0" w:oddHBand="0" w:evenHBand="0" w:firstRowFirstColumn="0" w:firstRowLastColumn="0" w:lastRowFirstColumn="0" w:lastRowLastColumn="0"/>
            <w:tcW w:w="1795" w:type="dxa"/>
          </w:tcPr>
          <w:p w14:paraId="673947EC" w14:textId="77777777" w:rsidR="00241D67" w:rsidRPr="00FB2866" w:rsidRDefault="00241D67" w:rsidP="002E1E80">
            <w:pPr>
              <w:autoSpaceDE w:val="0"/>
              <w:autoSpaceDN w:val="0"/>
              <w:adjustRightInd w:val="0"/>
              <w:jc w:val="center"/>
              <w:rPr>
                <w:b w:val="0"/>
                <w:bCs w:val="0"/>
                <w:color w:val="auto"/>
                <w:lang w:bidi="ar-QA"/>
              </w:rPr>
            </w:pPr>
            <w:r w:rsidRPr="00FB2866">
              <w:rPr>
                <w:b w:val="0"/>
                <w:bCs w:val="0"/>
                <w:color w:val="auto"/>
                <w:lang w:bidi="ar-QA"/>
              </w:rPr>
              <w:t>Per day</w:t>
            </w:r>
          </w:p>
        </w:tc>
        <w:tc>
          <w:tcPr>
            <w:tcW w:w="2610" w:type="dxa"/>
          </w:tcPr>
          <w:p w14:paraId="1B890845" w14:textId="77777777" w:rsidR="00241D67" w:rsidRPr="00FB2866" w:rsidRDefault="00241D67" w:rsidP="002E1E8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auto"/>
                <w:lang w:bidi="ar-QA"/>
              </w:rPr>
            </w:pPr>
            <w:r w:rsidRPr="00FB2866">
              <w:rPr>
                <w:color w:val="auto"/>
                <w:lang w:bidi="ar-QA"/>
              </w:rPr>
              <w:t xml:space="preserve">Not Possible </w:t>
            </w:r>
          </w:p>
        </w:tc>
        <w:tc>
          <w:tcPr>
            <w:tcW w:w="2250" w:type="dxa"/>
          </w:tcPr>
          <w:p w14:paraId="730F093E" w14:textId="77777777" w:rsidR="00241D67" w:rsidRPr="00FB2866" w:rsidRDefault="00241D67" w:rsidP="002E1E8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auto"/>
                <w:lang w:bidi="ar-QA"/>
              </w:rPr>
            </w:pPr>
            <w:r w:rsidRPr="00FB2866">
              <w:rPr>
                <w:color w:val="auto"/>
                <w:lang w:bidi="ar-QA"/>
              </w:rPr>
              <w:t xml:space="preserve">         X</w:t>
            </w:r>
          </w:p>
        </w:tc>
        <w:tc>
          <w:tcPr>
            <w:tcW w:w="2340" w:type="dxa"/>
          </w:tcPr>
          <w:p w14:paraId="22E288FC" w14:textId="77777777" w:rsidR="00241D67" w:rsidRPr="00FB2866" w:rsidRDefault="00241D67" w:rsidP="002E1E8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auto"/>
                <w:lang w:bidi="ar-QA"/>
              </w:rPr>
            </w:pPr>
            <w:r w:rsidRPr="00FB2866">
              <w:rPr>
                <w:color w:val="auto"/>
                <w:lang w:bidi="ar-QA"/>
              </w:rPr>
              <w:t>X</w:t>
            </w:r>
          </w:p>
        </w:tc>
      </w:tr>
    </w:tbl>
    <w:p w14:paraId="1AD59C80" w14:textId="77777777" w:rsidR="001E27AE" w:rsidRPr="001E27AE" w:rsidRDefault="001E27AE" w:rsidP="001E27AE"/>
    <w:p w14:paraId="7C3265CB" w14:textId="25520B68" w:rsidR="001E27AE" w:rsidRPr="001E27AE" w:rsidRDefault="00964871" w:rsidP="009435FA">
      <w:pPr>
        <w:pStyle w:val="Heading2"/>
        <w:numPr>
          <w:ilvl w:val="1"/>
          <w:numId w:val="1"/>
        </w:numPr>
        <w:spacing w:before="240" w:after="240"/>
        <w:ind w:left="540" w:hanging="540"/>
        <w:rPr>
          <w:color w:val="365F91" w:themeColor="accent1" w:themeShade="BF"/>
        </w:rPr>
      </w:pPr>
      <w:bookmarkStart w:id="140" w:name="_Toc525597351"/>
      <w:bookmarkStart w:id="141" w:name="_Toc532160972"/>
      <w:r>
        <w:rPr>
          <w:color w:val="365F91" w:themeColor="accent1" w:themeShade="BF"/>
        </w:rPr>
        <w:t xml:space="preserve">Proposed </w:t>
      </w:r>
      <w:r w:rsidR="001E27AE">
        <w:rPr>
          <w:color w:val="365F91" w:themeColor="accent1" w:themeShade="BF"/>
        </w:rPr>
        <w:t>s</w:t>
      </w:r>
      <w:r w:rsidR="001E27AE" w:rsidRPr="00C01B29">
        <w:rPr>
          <w:color w:val="365F91" w:themeColor="accent1" w:themeShade="BF"/>
        </w:rPr>
        <w:t>olution overview</w:t>
      </w:r>
      <w:bookmarkEnd w:id="140"/>
      <w:bookmarkEnd w:id="141"/>
    </w:p>
    <w:p w14:paraId="5D6DF8C4" w14:textId="7B2CE4F4" w:rsidR="001E27AE" w:rsidRPr="001F288C" w:rsidRDefault="00964871" w:rsidP="009B1685">
      <w:pPr>
        <w:rPr>
          <w:rFonts w:cstheme="minorHAnsi"/>
        </w:rPr>
      </w:pPr>
      <w:r w:rsidRPr="001F288C">
        <w:rPr>
          <w:rFonts w:cstheme="minorHAnsi"/>
        </w:rPr>
        <w:t xml:space="preserve">After surveying the above options regarding the sensors, microcontrollers and services, we combined several components to give the best solution we think will satisfy the goals of the project. </w:t>
      </w:r>
      <w:r w:rsidR="001E27AE" w:rsidRPr="001F288C">
        <w:rPr>
          <w:rFonts w:cstheme="minorHAnsi"/>
        </w:rPr>
        <w:t>The proposed solution is a hybrid solution consisting of two main modules: A Reserved Parking module and a Reservation Free Parking module.</w:t>
      </w:r>
      <w:r w:rsidR="009B1685" w:rsidRPr="001F288C">
        <w:rPr>
          <w:rFonts w:cstheme="minorHAnsi"/>
        </w:rPr>
        <w:t xml:space="preserve"> The reasoning behind our design decisions will be provided throughout this section.</w:t>
      </w:r>
      <w:r w:rsidR="001E27AE" w:rsidRPr="001F288C">
        <w:rPr>
          <w:rFonts w:cstheme="minorHAnsi"/>
        </w:rPr>
        <w:t xml:space="preserve"> </w:t>
      </w:r>
    </w:p>
    <w:p w14:paraId="4EBCBD3B" w14:textId="77777777" w:rsidR="00293BBE" w:rsidRPr="001F288C" w:rsidRDefault="00293BBE" w:rsidP="00293BBE">
      <w:pPr>
        <w:rPr>
          <w:rFonts w:cstheme="minorHAnsi"/>
        </w:rPr>
      </w:pPr>
      <w:r w:rsidRPr="001F288C">
        <w:rPr>
          <w:rFonts w:cstheme="minorHAnsi"/>
        </w:rPr>
        <w:t xml:space="preserve">The modules will provide the user with the two main services discussed above; reservation and availability. However, each of these services along with some additional services will be given according to the type of user using our system. The system acknowledges two types of users: VIP users and Normal users. On the one hand, Normal users do not require registration nor any type of information from the user. On the other hand, VIP users require subscription registration and installation of an ID tag to be able to enter the parking area. Normal users will be given the availability service, VIP users will be given the availability, reservation and request car care services. The reservation includes additional services such as extension and cancellation. The Availability service gives Normal and VIP users the ability to view the current parking area status by displaying the parking area map with a status shown for each parking spot. The Reservation service allows a VIP user to reserve a parking spot. </w:t>
      </w:r>
    </w:p>
    <w:p w14:paraId="045868E5" w14:textId="45FBB49E" w:rsidR="00293BBE" w:rsidRPr="001F288C" w:rsidRDefault="00293BBE" w:rsidP="00293BBE">
      <w:pPr>
        <w:rPr>
          <w:rFonts w:cstheme="minorHAnsi"/>
        </w:rPr>
      </w:pPr>
      <w:r w:rsidRPr="001F288C">
        <w:rPr>
          <w:rFonts w:cstheme="minorHAnsi"/>
        </w:rPr>
        <w:t xml:space="preserve">To help us make some design decisions, we collected information about the user needs in our system by conducting a survey for QU students. To establish a suitable number of hours to reserve per day, we found from the survey, as shown in Figure </w:t>
      </w:r>
      <w:r w:rsidR="003423A9" w:rsidRPr="001F288C">
        <w:rPr>
          <w:rFonts w:cstheme="minorHAnsi"/>
        </w:rPr>
        <w:t>4-1</w:t>
      </w:r>
      <w:r w:rsidRPr="001F288C">
        <w:rPr>
          <w:rFonts w:cstheme="minorHAnsi"/>
        </w:rPr>
        <w:t>, that on average the most appropriate number of hours to reserve per day is 6 hours. To account for exceptions, our system also provides reservation extension service in case there is a vacant parking spot at the time of the extension. Adding to the flexibility of our system, a VIP user is also allowed to cancel a reservation as late as one hour before the start of the reservation time. Although the hardware solution will be different for each of the modules, the software solution however will be somewhat similar.</w:t>
      </w:r>
    </w:p>
    <w:p w14:paraId="1D6637C9" w14:textId="77777777" w:rsidR="00FD00B7" w:rsidRDefault="00FD00B7" w:rsidP="00FD00B7">
      <w:pPr>
        <w:keepNext/>
        <w:jc w:val="center"/>
      </w:pPr>
      <w:r>
        <w:rPr>
          <w:noProof/>
        </w:rPr>
        <w:lastRenderedPageBreak/>
        <w:drawing>
          <wp:inline distT="0" distB="0" distL="0" distR="0" wp14:anchorId="5756D961" wp14:editId="5BC383B4">
            <wp:extent cx="5232400" cy="2734310"/>
            <wp:effectExtent l="19050" t="19050" r="25400" b="279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1703" t="35021" r="30670" b="20733"/>
                    <a:stretch/>
                  </pic:blipFill>
                  <pic:spPr bwMode="auto">
                    <a:xfrm>
                      <a:off x="0" y="0"/>
                      <a:ext cx="5263548" cy="2750587"/>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1730FC64" w14:textId="54098334" w:rsidR="00FD00B7" w:rsidRPr="001E27AE" w:rsidRDefault="00FD00B7" w:rsidP="00FD00B7">
      <w:pPr>
        <w:pStyle w:val="Caption"/>
        <w:jc w:val="center"/>
        <w:rPr>
          <w:rFonts w:cstheme="minorHAnsi"/>
        </w:rPr>
      </w:pPr>
      <w:bookmarkStart w:id="142" w:name="_Toc531732119"/>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w:t>
      </w:r>
      <w:r w:rsidR="002B23D1">
        <w:rPr>
          <w:noProof/>
        </w:rPr>
        <w:fldChar w:fldCharType="end"/>
      </w:r>
      <w:r>
        <w:t xml:space="preserve">: </w:t>
      </w:r>
      <w:r w:rsidR="0043043F">
        <w:t>Statistics f</w:t>
      </w:r>
      <w:r w:rsidRPr="004E2843">
        <w:t>r</w:t>
      </w:r>
      <w:r w:rsidR="0043043F">
        <w:t>o</w:t>
      </w:r>
      <w:r w:rsidRPr="004E2843">
        <w:t>m Survey</w:t>
      </w:r>
      <w:bookmarkEnd w:id="142"/>
    </w:p>
    <w:p w14:paraId="7E00749C" w14:textId="77777777" w:rsidR="003423A9" w:rsidRPr="005E45D1" w:rsidRDefault="003423A9" w:rsidP="003423A9">
      <w:pPr>
        <w:rPr>
          <w:b/>
          <w:bCs/>
          <w:u w:val="single"/>
        </w:rPr>
      </w:pPr>
      <w:r w:rsidRPr="005E45D1">
        <w:rPr>
          <w:b/>
          <w:bCs/>
          <w:u w:val="single"/>
        </w:rPr>
        <w:t>Software solution</w:t>
      </w:r>
    </w:p>
    <w:p w14:paraId="09C5A2BA" w14:textId="728689F7" w:rsidR="003423A9" w:rsidRDefault="003423A9" w:rsidP="003423A9">
      <w:pPr>
        <w:rPr>
          <w:rFonts w:cstheme="minorHAnsi"/>
        </w:rPr>
      </w:pPr>
      <w:r w:rsidRPr="006338F0">
        <w:t xml:space="preserve">The software solution will be consisting of a mobile application, website and cloud service. Android studio is the software that is going to be used to build the mobile application. For the cloud service we select Firebase as it has many </w:t>
      </w:r>
      <w:r>
        <w:t xml:space="preserve">important </w:t>
      </w:r>
      <w:r w:rsidRPr="006338F0">
        <w:t xml:space="preserve">features such as having a real time database. Moreover, </w:t>
      </w:r>
      <w:r>
        <w:rPr>
          <w:rFonts w:cstheme="minorHAnsi"/>
          <w:shd w:val="clear" w:color="auto" w:fill="FFFFFF"/>
        </w:rPr>
        <w:t xml:space="preserve">Firebase provides APIs that supports Android and web development and that makes it </w:t>
      </w:r>
      <w:r w:rsidRPr="006338F0">
        <w:rPr>
          <w:rFonts w:cstheme="minorHAnsi"/>
          <w:shd w:val="clear" w:color="auto" w:fill="FFFFFF"/>
        </w:rPr>
        <w:t>eas</w:t>
      </w:r>
      <w:r>
        <w:rPr>
          <w:rFonts w:cstheme="minorHAnsi"/>
          <w:shd w:val="clear" w:color="auto" w:fill="FFFFFF"/>
        </w:rPr>
        <w:t xml:space="preserve">ier </w:t>
      </w:r>
      <w:r w:rsidRPr="006338F0">
        <w:rPr>
          <w:rFonts w:cstheme="minorHAnsi"/>
          <w:shd w:val="clear" w:color="auto" w:fill="FFFFFF"/>
        </w:rPr>
        <w:t>to integrate on</w:t>
      </w:r>
      <w:r>
        <w:rPr>
          <w:rFonts w:cstheme="minorHAnsi"/>
          <w:shd w:val="clear" w:color="auto" w:fill="FFFFFF"/>
        </w:rPr>
        <w:t xml:space="preserve"> them</w:t>
      </w:r>
      <w:r w:rsidRPr="006338F0">
        <w:rPr>
          <w:rFonts w:cstheme="minorHAnsi"/>
          <w:shd w:val="clear" w:color="auto" w:fill="FFFFFF"/>
        </w:rPr>
        <w:t>. In addition to that, the FirebaseArduino library is a library that allows the Arduino to communicate with the Firebase database directly without the need to have a server in between.</w:t>
      </w:r>
      <w:r w:rsidRPr="00014A3B">
        <w:t xml:space="preserve"> </w:t>
      </w:r>
      <w:r>
        <w:t>For front-end web development, Vue.js, HTML, CSS and JavaScript will be used and for the back-end development a Firebase real time database will be used.</w:t>
      </w:r>
    </w:p>
    <w:p w14:paraId="053A8B5F" w14:textId="7DCB6B85" w:rsidR="001E27AE" w:rsidRPr="00FF135E" w:rsidRDefault="001E27AE" w:rsidP="00FF135E">
      <w:pPr>
        <w:rPr>
          <w:rFonts w:cstheme="minorHAnsi"/>
        </w:rPr>
      </w:pPr>
      <w:r w:rsidRPr="001E27AE">
        <w:rPr>
          <w:rFonts w:cstheme="minorHAnsi"/>
        </w:rPr>
        <w:t xml:space="preserve">Regarding to the database design, the system will need to store information about 5 main components which are VIP Users, Cars, Reservations, Parking area (Zone) and Spots. The following </w:t>
      </w:r>
      <w:r w:rsidR="00DC4BF0">
        <w:rPr>
          <w:rFonts w:cstheme="minorHAnsi"/>
        </w:rPr>
        <w:t>figure</w:t>
      </w:r>
      <w:r w:rsidRPr="001E27AE">
        <w:rPr>
          <w:rFonts w:cstheme="minorHAnsi"/>
        </w:rPr>
        <w:t xml:space="preserve"> illustrate</w:t>
      </w:r>
      <w:r w:rsidR="003423A9">
        <w:rPr>
          <w:rFonts w:cstheme="minorHAnsi"/>
        </w:rPr>
        <w:t>s</w:t>
      </w:r>
      <w:r w:rsidRPr="001E27AE">
        <w:rPr>
          <w:rFonts w:cstheme="minorHAnsi"/>
        </w:rPr>
        <w:t xml:space="preserve"> the overall schema for the system:</w:t>
      </w:r>
    </w:p>
    <w:p w14:paraId="02CA800E" w14:textId="77777777" w:rsidR="00FF135E" w:rsidRDefault="001E27AE" w:rsidP="003952A2">
      <w:pPr>
        <w:keepNext/>
        <w:jc w:val="center"/>
      </w:pPr>
      <w:r w:rsidRPr="001E27AE">
        <w:rPr>
          <w:rFonts w:cstheme="minorHAnsi"/>
          <w:noProof/>
        </w:rPr>
        <w:lastRenderedPageBreak/>
        <w:drawing>
          <wp:inline distT="0" distB="0" distL="0" distR="0" wp14:anchorId="4AD17996" wp14:editId="3B515DB3">
            <wp:extent cx="5371651" cy="2946400"/>
            <wp:effectExtent l="0" t="0" r="635"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2821" t="21653" r="16922" b="9838"/>
                    <a:stretch/>
                  </pic:blipFill>
                  <pic:spPr bwMode="auto">
                    <a:xfrm>
                      <a:off x="0" y="0"/>
                      <a:ext cx="5403298" cy="2963759"/>
                    </a:xfrm>
                    <a:prstGeom prst="rect">
                      <a:avLst/>
                    </a:prstGeom>
                    <a:ln>
                      <a:noFill/>
                    </a:ln>
                    <a:extLst>
                      <a:ext uri="{53640926-AAD7-44D8-BBD7-CCE9431645EC}">
                        <a14:shadowObscured xmlns:a14="http://schemas.microsoft.com/office/drawing/2010/main"/>
                      </a:ext>
                    </a:extLst>
                  </pic:spPr>
                </pic:pic>
              </a:graphicData>
            </a:graphic>
          </wp:inline>
        </w:drawing>
      </w:r>
    </w:p>
    <w:p w14:paraId="1E5CFB1B" w14:textId="3FACBC2B" w:rsidR="001E27AE" w:rsidRPr="001E27AE" w:rsidRDefault="00FF135E" w:rsidP="00FF135E">
      <w:pPr>
        <w:pStyle w:val="Caption"/>
        <w:jc w:val="center"/>
        <w:rPr>
          <w:rFonts w:cstheme="minorHAnsi"/>
        </w:rPr>
      </w:pPr>
      <w:bookmarkStart w:id="143" w:name="_Toc531732120"/>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2</w:t>
      </w:r>
      <w:r w:rsidR="002B23D1">
        <w:rPr>
          <w:noProof/>
        </w:rPr>
        <w:fldChar w:fldCharType="end"/>
      </w:r>
      <w:r>
        <w:t xml:space="preserve">: </w:t>
      </w:r>
      <w:r w:rsidRPr="000366DD">
        <w:t>Database schema</w:t>
      </w:r>
      <w:bookmarkEnd w:id="143"/>
    </w:p>
    <w:p w14:paraId="6C756043" w14:textId="77777777" w:rsidR="00811C97" w:rsidRPr="00593B25" w:rsidRDefault="00811C97" w:rsidP="00811C97">
      <w:pPr>
        <w:rPr>
          <w:b/>
          <w:bCs/>
          <w:u w:val="single"/>
        </w:rPr>
      </w:pPr>
      <w:r w:rsidRPr="00593B25">
        <w:rPr>
          <w:b/>
          <w:bCs/>
          <w:u w:val="single"/>
        </w:rPr>
        <w:t>Hardware solution</w:t>
      </w:r>
    </w:p>
    <w:p w14:paraId="6DFAC946" w14:textId="6AB16902" w:rsidR="00811C97" w:rsidRPr="001F288C" w:rsidRDefault="00811C97" w:rsidP="001F288C">
      <w:pPr>
        <w:rPr>
          <w:rFonts w:cstheme="minorHAnsi"/>
        </w:rPr>
      </w:pPr>
      <w:r w:rsidRPr="001F288C">
        <w:rPr>
          <w:rFonts w:cstheme="minorHAnsi"/>
        </w:rPr>
        <w:t xml:space="preserve"> The proposed hardware solution will be divided according to the module. The Reservation Free Parking module’s hardware solution will consist of an Ultrasonic sensor to detect if there is a car, Arduino board to collect information from the sensors and NodeMCU to allow the Arduino to send and receive data to the Firebase. The Reservation Free Parking module needs a sensor implemented on each parking spot and so in total a huge number of sensors will be needed depending on the number of parking spots. The Ultrasonic sensor has a high accuracy and a low cost. Hence, it was chosen among the other sensors in Table 4-2. Also, the Arduino was chosen over the Raspberry Pi because it is suitable for interfacing sensors with it and has a low cost which </w:t>
      </w:r>
      <w:bookmarkStart w:id="144" w:name="_GoBack"/>
      <w:bookmarkEnd w:id="144"/>
      <w:r w:rsidRPr="001F288C">
        <w:rPr>
          <w:rFonts w:cstheme="minorHAnsi"/>
        </w:rPr>
        <w:t>makes it more scalable.</w:t>
      </w:r>
    </w:p>
    <w:p w14:paraId="490861AA" w14:textId="259D0EFE" w:rsidR="00811C97" w:rsidRPr="001F288C" w:rsidRDefault="00811C97" w:rsidP="001F288C">
      <w:pPr>
        <w:rPr>
          <w:rFonts w:cstheme="minorHAnsi"/>
        </w:rPr>
      </w:pPr>
      <w:r w:rsidRPr="001F288C">
        <w:rPr>
          <w:rFonts w:cstheme="minorHAnsi"/>
        </w:rPr>
        <w:t xml:space="preserve">In addition, the hardware solution for the Reserved Parking module will consist of an RFID reader to read the RFID tag on the car, Arduino board to collect information from the RFID reader, Servo motor to be the gates of the parking area and NodeMCU to allow the Arduino to send and receive data to the Firebase. The RFID was chosen because it provides an important functionality over the other sensors in Table </w:t>
      </w:r>
      <w:r w:rsidR="005A18AF" w:rsidRPr="001F288C">
        <w:rPr>
          <w:rFonts w:cstheme="minorHAnsi"/>
        </w:rPr>
        <w:t>4-2</w:t>
      </w:r>
      <w:r w:rsidRPr="001F288C">
        <w:rPr>
          <w:rFonts w:cstheme="minorHAnsi"/>
        </w:rPr>
        <w:t>. Unlike the other methods, RFID is able to identify exactly the users entering and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Servo motor to be interfaced with. To power the system in our testing prototype, a 9V to barrel jack adapter will be used. However, a power grid should be used in real life implementation</w:t>
      </w:r>
    </w:p>
    <w:p w14:paraId="31804E08" w14:textId="7AD585A7" w:rsidR="001E27AE" w:rsidRPr="001E27AE" w:rsidRDefault="001E27AE" w:rsidP="001E27AE">
      <w:pPr>
        <w:rPr>
          <w:rFonts w:cstheme="minorHAnsi"/>
        </w:rPr>
      </w:pPr>
    </w:p>
    <w:p w14:paraId="30AE7EC5" w14:textId="08F79C4F" w:rsidR="00455937" w:rsidRDefault="00455937" w:rsidP="00A13BE9">
      <w:pPr>
        <w:autoSpaceDE w:val="0"/>
        <w:autoSpaceDN w:val="0"/>
        <w:adjustRightInd w:val="0"/>
        <w:spacing w:after="0" w:line="240" w:lineRule="auto"/>
        <w:jc w:val="both"/>
        <w:rPr>
          <w:lang w:bidi="ar-QA"/>
        </w:rPr>
      </w:pPr>
    </w:p>
    <w:p w14:paraId="1E342578" w14:textId="77777777" w:rsidR="001E27AE" w:rsidRDefault="001E27AE" w:rsidP="00A13BE9">
      <w:pPr>
        <w:autoSpaceDE w:val="0"/>
        <w:autoSpaceDN w:val="0"/>
        <w:adjustRightInd w:val="0"/>
        <w:spacing w:after="0" w:line="240" w:lineRule="auto"/>
        <w:jc w:val="both"/>
        <w:rPr>
          <w:lang w:bidi="ar-QA"/>
        </w:rPr>
      </w:pPr>
    </w:p>
    <w:p w14:paraId="5228F260" w14:textId="77777777" w:rsidR="00455937" w:rsidRDefault="00455937" w:rsidP="00A13BE9">
      <w:pPr>
        <w:autoSpaceDE w:val="0"/>
        <w:autoSpaceDN w:val="0"/>
        <w:adjustRightInd w:val="0"/>
        <w:spacing w:after="0" w:line="240" w:lineRule="auto"/>
        <w:jc w:val="both"/>
        <w:rPr>
          <w:lang w:bidi="ar-QA"/>
        </w:rPr>
      </w:pPr>
    </w:p>
    <w:p w14:paraId="254350E6" w14:textId="77777777" w:rsidR="0096479F" w:rsidRDefault="0096479F" w:rsidP="00811C97">
      <w:pPr>
        <w:pStyle w:val="Heading2"/>
        <w:spacing w:before="240" w:after="240"/>
        <w:rPr>
          <w:color w:val="365F91" w:themeColor="accent1" w:themeShade="BF"/>
        </w:rPr>
        <w:sectPr w:rsidR="0096479F" w:rsidSect="00930FC8">
          <w:pgSz w:w="11906" w:h="16838"/>
          <w:pgMar w:top="1440" w:right="1440" w:bottom="1440" w:left="1440" w:header="708" w:footer="708" w:gutter="0"/>
          <w:cols w:space="708"/>
          <w:docGrid w:linePitch="360"/>
        </w:sectPr>
      </w:pPr>
      <w:bookmarkStart w:id="145" w:name="_Toc274166455"/>
    </w:p>
    <w:p w14:paraId="71FBB1DF" w14:textId="13AC59CE" w:rsidR="00B31BD9" w:rsidRPr="00143424" w:rsidRDefault="00355BFF" w:rsidP="00143424">
      <w:pPr>
        <w:rPr>
          <w:b/>
          <w:bCs/>
          <w:u w:val="single"/>
        </w:rPr>
      </w:pPr>
      <w:r w:rsidRPr="00143424">
        <w:rPr>
          <w:b/>
          <w:bCs/>
          <w:u w:val="single"/>
        </w:rPr>
        <w:lastRenderedPageBreak/>
        <w:t>High level architecture</w:t>
      </w:r>
      <w:bookmarkEnd w:id="145"/>
    </w:p>
    <w:p w14:paraId="5FE39DD6" w14:textId="55FDF403" w:rsidR="00B31BD9" w:rsidRDefault="00B31BD9" w:rsidP="00B31BD9">
      <w:pPr>
        <w:jc w:val="center"/>
        <w:rPr>
          <w:rFonts w:asciiTheme="majorHAnsi" w:hAnsiTheme="majorHAnsi"/>
        </w:rPr>
      </w:pPr>
      <w:r>
        <w:rPr>
          <w:rFonts w:asciiTheme="majorHAnsi" w:hAnsiTheme="majorHAnsi"/>
          <w:noProof/>
        </w:rPr>
        <mc:AlternateContent>
          <mc:Choice Requires="wps">
            <w:drawing>
              <wp:anchor distT="0" distB="0" distL="114300" distR="114300" simplePos="0" relativeHeight="251761664" behindDoc="0" locked="0" layoutInCell="1" allowOverlap="1" wp14:anchorId="144148AE" wp14:editId="62CFC6AA">
                <wp:simplePos x="0" y="0"/>
                <wp:positionH relativeFrom="column">
                  <wp:posOffset>-400050</wp:posOffset>
                </wp:positionH>
                <wp:positionV relativeFrom="paragraph">
                  <wp:posOffset>78740</wp:posOffset>
                </wp:positionV>
                <wp:extent cx="3962400" cy="1893276"/>
                <wp:effectExtent l="0" t="0" r="19050" b="12065"/>
                <wp:wrapNone/>
                <wp:docPr id="4" name="Rectangle: Rounded Corners 4"/>
                <wp:cNvGraphicFramePr/>
                <a:graphic xmlns:a="http://schemas.openxmlformats.org/drawingml/2006/main">
                  <a:graphicData uri="http://schemas.microsoft.com/office/word/2010/wordprocessingShape">
                    <wps:wsp>
                      <wps:cNvSpPr/>
                      <wps:spPr>
                        <a:xfrm>
                          <a:off x="0" y="0"/>
                          <a:ext cx="3962400" cy="18932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4889487" w14:textId="77777777" w:rsidR="00073F33" w:rsidRDefault="00073F33" w:rsidP="00B31BD9">
                            <w:pPr>
                              <w:jc w:val="center"/>
                            </w:pPr>
                            <w:r>
                              <w:rPr>
                                <w:noProof/>
                              </w:rPr>
                              <w:drawing>
                                <wp:inline distT="0" distB="0" distL="0" distR="0" wp14:anchorId="06B6A9D5" wp14:editId="289DF8FE">
                                  <wp:extent cx="3529965" cy="16916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306" t="26869" r="14111" b="17101"/>
                                          <a:stretch/>
                                        </pic:blipFill>
                                        <pic:spPr bwMode="auto">
                                          <a:xfrm>
                                            <a:off x="0" y="0"/>
                                            <a:ext cx="3587122" cy="17190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4148AE" id="Rectangle: Rounded Corners 4" o:spid="_x0000_s1047" style="position:absolute;left:0;text-align:left;margin-left:-31.5pt;margin-top:6.2pt;width:312pt;height:149.1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" filled="f" strokecolor="#243f60 [1604]" strokeweight="2pt">
                <v:textbox>
                  <w:txbxContent>
                    <w:p w14:paraId="04889487" w14:textId="77777777" w:rsidR="00073F33" w:rsidRDefault="00073F33" w:rsidP="00B31BD9">
                      <w:pPr>
                        <w:jc w:val="center"/>
                      </w:pPr>
                      <w:r>
                        <w:rPr>
                          <w:noProof/>
                        </w:rPr>
                        <w:drawing>
                          <wp:inline distT="0" distB="0" distL="0" distR="0" wp14:anchorId="06B6A9D5" wp14:editId="289DF8FE">
                            <wp:extent cx="3529965" cy="16916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7306" t="26869" r="14111" b="17101"/>
                                    <a:stretch/>
                                  </pic:blipFill>
                                  <pic:spPr bwMode="auto">
                                    <a:xfrm>
                                      <a:off x="0" y="0"/>
                                      <a:ext cx="3587122" cy="1719031"/>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Pr>
          <w:rFonts w:asciiTheme="majorHAnsi" w:hAnsiTheme="majorHAnsi"/>
          <w:noProof/>
        </w:rPr>
        <mc:AlternateContent>
          <mc:Choice Requires="wps">
            <w:drawing>
              <wp:anchor distT="0" distB="0" distL="114300" distR="114300" simplePos="0" relativeHeight="251742208" behindDoc="0" locked="0" layoutInCell="1" allowOverlap="1" wp14:anchorId="7A819676" wp14:editId="58761B3C">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F9DA46" w14:textId="77777777" w:rsidR="00073F33" w:rsidRPr="00D31166"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erved Parking </w:t>
                            </w: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819676" id="Rectangle 132" o:spid="_x0000_s1048" style="position:absolute;left:0;text-align:left;margin-left:5.5pt;margin-top:.55pt;width:250.8pt;height:29.4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" filled="f" stroked="f" strokeweight="2pt">
                <v:textbox>
                  <w:txbxContent>
                    <w:p w14:paraId="66F9DA46" w14:textId="77777777" w:rsidR="00073F33" w:rsidRPr="00D31166"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erved Parking </w:t>
                      </w: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ule </w:t>
                      </w:r>
                    </w:p>
                  </w:txbxContent>
                </v:textbox>
              </v:rect>
            </w:pict>
          </mc:Fallback>
        </mc:AlternateContent>
      </w:r>
    </w:p>
    <w:p w14:paraId="3A2B1540" w14:textId="038359F0" w:rsidR="00B31BD9" w:rsidRDefault="00B31BD9" w:rsidP="00B31BD9">
      <w:pPr>
        <w:jc w:val="center"/>
        <w:rPr>
          <w:rFonts w:asciiTheme="majorHAnsi" w:hAnsiTheme="majorHAnsi"/>
        </w:rPr>
      </w:pPr>
    </w:p>
    <w:p w14:paraId="21DB116B" w14:textId="099C5422" w:rsidR="00B31BD9" w:rsidRDefault="00B31BD9" w:rsidP="00B31BD9">
      <w:pPr>
        <w:jc w:val="center"/>
        <w:rPr>
          <w:rFonts w:asciiTheme="majorHAnsi" w:hAnsiTheme="majorHAnsi"/>
        </w:rPr>
      </w:pPr>
    </w:p>
    <w:p w14:paraId="6C37EF30" w14:textId="4C46BFFE" w:rsidR="00B31BD9" w:rsidRDefault="00B31BD9" w:rsidP="00B31BD9">
      <w:pPr>
        <w:jc w:val="center"/>
        <w:rPr>
          <w:rFonts w:asciiTheme="majorHAnsi" w:hAnsiTheme="majorHAnsi"/>
        </w:rPr>
      </w:pPr>
    </w:p>
    <w:p w14:paraId="38E002EB" w14:textId="09445D57" w:rsidR="00B31BD9" w:rsidRDefault="00B31BD9" w:rsidP="00B31BD9">
      <w:pPr>
        <w:jc w:val="center"/>
        <w:rPr>
          <w:rFonts w:asciiTheme="majorHAnsi" w:hAnsiTheme="majorHAnsi"/>
        </w:rPr>
      </w:pPr>
      <w:r>
        <w:rPr>
          <w:noProof/>
        </w:rPr>
        <w:drawing>
          <wp:anchor distT="0" distB="0" distL="114300" distR="114300" simplePos="0" relativeHeight="251748352" behindDoc="0" locked="0" layoutInCell="1" allowOverlap="1" wp14:anchorId="45FFBC11" wp14:editId="7EDEA7E5">
            <wp:simplePos x="0" y="0"/>
            <wp:positionH relativeFrom="column">
              <wp:posOffset>7924800</wp:posOffset>
            </wp:positionH>
            <wp:positionV relativeFrom="paragraph">
              <wp:posOffset>2540</wp:posOffset>
            </wp:positionV>
            <wp:extent cx="594360" cy="1125855"/>
            <wp:effectExtent l="0" t="0" r="0" b="0"/>
            <wp:wrapSquare wrapText="bothSides"/>
            <wp:docPr id="137" name="Picture 137"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7328" behindDoc="0" locked="0" layoutInCell="1" allowOverlap="1" wp14:anchorId="3EDC0696" wp14:editId="19F56EDA">
            <wp:simplePos x="0" y="0"/>
            <wp:positionH relativeFrom="column">
              <wp:posOffset>6056630</wp:posOffset>
            </wp:positionH>
            <wp:positionV relativeFrom="paragraph">
              <wp:posOffset>1905</wp:posOffset>
            </wp:positionV>
            <wp:extent cx="1246505" cy="1492885"/>
            <wp:effectExtent l="0" t="0" r="0" b="0"/>
            <wp:wrapSquare wrapText="bothSides"/>
            <wp:docPr id="138" name="Picture 138"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7568" behindDoc="1" locked="0" layoutInCell="1" allowOverlap="1" wp14:anchorId="77AA6A2C" wp14:editId="5FB8170A">
            <wp:simplePos x="0" y="0"/>
            <wp:positionH relativeFrom="column">
              <wp:posOffset>4609465</wp:posOffset>
            </wp:positionH>
            <wp:positionV relativeFrom="paragraph">
              <wp:posOffset>149225</wp:posOffset>
            </wp:positionV>
            <wp:extent cx="987425" cy="1089660"/>
            <wp:effectExtent l="0" t="0" r="3175" b="0"/>
            <wp:wrapTight wrapText="bothSides">
              <wp:wrapPolygon edited="0">
                <wp:start x="0" y="0"/>
                <wp:lineTo x="0" y="21147"/>
                <wp:lineTo x="21253" y="21147"/>
                <wp:lineTo x="21253" y="0"/>
                <wp:lineTo x="0" y="0"/>
              </wp:wrapPolygon>
            </wp:wrapTight>
            <wp:docPr id="16" name="Picture 16"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22124"/>
                    <a:stretch/>
                  </pic:blipFill>
                  <pic:spPr bwMode="auto">
                    <a:xfrm>
                      <a:off x="0" y="0"/>
                      <a:ext cx="987425" cy="1089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5280" behindDoc="0" locked="0" layoutInCell="1" allowOverlap="1" wp14:anchorId="3458BA9E" wp14:editId="4AFC0D06">
                <wp:simplePos x="0" y="0"/>
                <wp:positionH relativeFrom="column">
                  <wp:posOffset>3723005</wp:posOffset>
                </wp:positionH>
                <wp:positionV relativeFrom="paragraph">
                  <wp:posOffset>28575</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ln>
                          <a:headEnd type="triangle"/>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09A1709" id="_x0000_t32" coordsize="21600,21600" o:spt="32" o:oned="t" path="m,l21600,21600e" filled="f">
                <v:path arrowok="t" fillok="f" o:connecttype="none"/>
                <o:lock v:ext="edit" shapetype="t"/>
              </v:shapetype>
              <v:shape id="Straight Arrow Connector 133" o:spid="_x0000_s1026" type="#_x0000_t32" style="position:absolute;margin-left:293.15pt;margin-top:2.25pt;width:66.15pt;height:35.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" strokecolor="#4f81bd [3204]" strokeweight="3pt">
                <v:stroke startarrow="block" endarrow="block"/>
                <v:shadow on="t" color="black" opacity="22937f" origin=",.5" offset="0,.63889mm"/>
              </v:shape>
            </w:pict>
          </mc:Fallback>
        </mc:AlternateContent>
      </w:r>
    </w:p>
    <w:p w14:paraId="04DCBC3A" w14:textId="77777777" w:rsidR="00B31BD9" w:rsidRDefault="00B31BD9" w:rsidP="00B31BD9">
      <w:pPr>
        <w:jc w:val="center"/>
        <w:rPr>
          <w:rFonts w:asciiTheme="majorHAnsi" w:hAnsiTheme="majorHAnsi"/>
        </w:rPr>
      </w:pPr>
    </w:p>
    <w:p w14:paraId="232DC228" w14:textId="5863A237" w:rsidR="00B31BD9" w:rsidRDefault="00B31BD9" w:rsidP="00B31BD9">
      <w:pPr>
        <w:jc w:val="center"/>
        <w:rPr>
          <w:rFonts w:asciiTheme="majorHAnsi" w:hAnsiTheme="majorHAnsi"/>
        </w:rPr>
      </w:pPr>
      <w:r>
        <w:rPr>
          <w:noProof/>
        </w:rPr>
        <w:drawing>
          <wp:anchor distT="0" distB="0" distL="114300" distR="114300" simplePos="0" relativeHeight="251756544" behindDoc="1" locked="0" layoutInCell="1" allowOverlap="1" wp14:anchorId="508150BD" wp14:editId="63837425">
            <wp:simplePos x="0" y="0"/>
            <wp:positionH relativeFrom="rightMargin">
              <wp:posOffset>-565150</wp:posOffset>
            </wp:positionH>
            <wp:positionV relativeFrom="paragraph">
              <wp:posOffset>192405</wp:posOffset>
            </wp:positionV>
            <wp:extent cx="800100" cy="800100"/>
            <wp:effectExtent l="0" t="0" r="0" b="0"/>
            <wp:wrapTight wrapText="bothSides">
              <wp:wrapPolygon edited="0">
                <wp:start x="0" y="0"/>
                <wp:lineTo x="0" y="21086"/>
                <wp:lineTo x="21086" y="21086"/>
                <wp:lineTo x="21086" y="0"/>
                <wp:lineTo x="0" y="0"/>
              </wp:wrapPolygon>
            </wp:wrapTight>
            <wp:docPr id="7" name="Picture 7"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r>
        <w:rPr>
          <w:rFonts w:asciiTheme="majorHAnsi" w:hAnsiTheme="majorHAnsi"/>
          <w:noProof/>
        </w:rPr>
        <mc:AlternateContent>
          <mc:Choice Requires="wps">
            <w:drawing>
              <wp:anchor distT="0" distB="0" distL="114300" distR="114300" simplePos="0" relativeHeight="251743232" behindDoc="0" locked="0" layoutInCell="1" allowOverlap="1" wp14:anchorId="428C7FEA" wp14:editId="6BDB89B4">
                <wp:simplePos x="0" y="0"/>
                <wp:positionH relativeFrom="margin">
                  <wp:posOffset>-63500</wp:posOffset>
                </wp:positionH>
                <wp:positionV relativeFrom="paragraph">
                  <wp:posOffset>33401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379FE6" w14:textId="77777777" w:rsidR="00073F33"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ervation Free Parking </w:t>
                            </w: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w:t>
                            </w:r>
                          </w:p>
                          <w:p w14:paraId="62FE06AE" w14:textId="77777777" w:rsidR="00073F33" w:rsidRPr="00D31166"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8C7FEA" id="Rectangle 45" o:spid="_x0000_s1049" style="position:absolute;left:0;text-align:left;margin-left:-5pt;margin-top:26.3pt;width:250.8pt;height:24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" filled="f" stroked="f" strokeweight="2pt">
                <v:textbox>
                  <w:txbxContent>
                    <w:p w14:paraId="1A379FE6" w14:textId="77777777" w:rsidR="00073F33"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ervation Free Parking </w:t>
                      </w: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ule</w:t>
                      </w:r>
                    </w:p>
                    <w:p w14:paraId="62FE06AE" w14:textId="77777777" w:rsidR="00073F33" w:rsidRPr="00D31166"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3116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Pr>
          <w:noProof/>
        </w:rPr>
        <mc:AlternateContent>
          <mc:Choice Requires="wps">
            <w:drawing>
              <wp:anchor distT="0" distB="0" distL="114300" distR="114300" simplePos="0" relativeHeight="251759616" behindDoc="0" locked="0" layoutInCell="1" allowOverlap="1" wp14:anchorId="76A184B9" wp14:editId="39AB8E13">
                <wp:simplePos x="0" y="0"/>
                <wp:positionH relativeFrom="column">
                  <wp:posOffset>7254240</wp:posOffset>
                </wp:positionH>
                <wp:positionV relativeFrom="paragraph">
                  <wp:posOffset>7874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ln>
                          <a:headEnd type="triangle"/>
                          <a:tailEnd type="triangle"/>
                        </a:ln>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8257730" id="Straight Arrow Connector 134" o:spid="_x0000_s1026" type="#_x0000_t32" style="position:absolute;margin-left:571.2pt;margin-top:6.2pt;width:39pt;height:1.2pt;flip: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" strokecolor="#9bbb59 [3206]" strokeweight="3pt">
                <v:stroke startarrow="block" endarrow="block"/>
                <v:shadow on="t" color="black" opacity="22937f" origin=",.5" offset="0,.63889mm"/>
              </v:shape>
            </w:pict>
          </mc:Fallback>
        </mc:AlternateContent>
      </w:r>
      <w:r>
        <w:rPr>
          <w:noProof/>
        </w:rPr>
        <mc:AlternateContent>
          <mc:Choice Requires="wps">
            <w:drawing>
              <wp:anchor distT="0" distB="0" distL="114300" distR="114300" simplePos="0" relativeHeight="251758592" behindDoc="0" locked="0" layoutInCell="1" allowOverlap="1" wp14:anchorId="64ECF818" wp14:editId="45F8E638">
                <wp:simplePos x="0" y="0"/>
                <wp:positionH relativeFrom="column">
                  <wp:posOffset>5692140</wp:posOffset>
                </wp:positionH>
                <wp:positionV relativeFrom="paragraph">
                  <wp:posOffset>81915</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ln>
                          <a:headEnd type="triangle"/>
                          <a:tailEnd type="triangle"/>
                        </a:ln>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D62E4DE" id="Straight Arrow Connector 135" o:spid="_x0000_s1026" type="#_x0000_t32" style="position:absolute;margin-left:448.2pt;margin-top:6.45pt;width:39pt;height:1.2pt;flip:y;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" strokecolor="#9bbb59 [3206]" strokeweight="3pt">
                <v:stroke startarrow="block" endarrow="block"/>
                <v:shadow on="t" color="black" opacity="22937f" origin=",.5" offset="0,.63889mm"/>
              </v:shape>
            </w:pict>
          </mc:Fallback>
        </mc:AlternateContent>
      </w:r>
    </w:p>
    <w:p w14:paraId="2D7E3E24" w14:textId="77777777" w:rsidR="00B31BD9" w:rsidRDefault="00B31BD9" w:rsidP="00B31BD9">
      <w:pPr>
        <w:jc w:val="center"/>
        <w:rPr>
          <w:rFonts w:asciiTheme="majorHAnsi" w:hAnsiTheme="majorHAnsi"/>
        </w:rPr>
      </w:pPr>
      <w:r>
        <w:rPr>
          <w:rFonts w:asciiTheme="majorHAnsi" w:hAnsiTheme="majorHAnsi"/>
          <w:noProof/>
        </w:rPr>
        <mc:AlternateContent>
          <mc:Choice Requires="wps">
            <w:drawing>
              <wp:anchor distT="0" distB="0" distL="114300" distR="114300" simplePos="0" relativeHeight="251744256" behindDoc="0" locked="0" layoutInCell="1" allowOverlap="1" wp14:anchorId="1A2B81C1" wp14:editId="121D8057">
                <wp:simplePos x="0" y="0"/>
                <wp:positionH relativeFrom="column">
                  <wp:posOffset>-368300</wp:posOffset>
                </wp:positionH>
                <wp:positionV relativeFrom="paragraph">
                  <wp:posOffset>91440</wp:posOffset>
                </wp:positionV>
                <wp:extent cx="3962400" cy="1867535"/>
                <wp:effectExtent l="0" t="0" r="19050" b="18415"/>
                <wp:wrapNone/>
                <wp:docPr id="136" name="Rectangle: Rounded Corners 136"/>
                <wp:cNvGraphicFramePr/>
                <a:graphic xmlns:a="http://schemas.openxmlformats.org/drawingml/2006/main">
                  <a:graphicData uri="http://schemas.microsoft.com/office/word/2010/wordprocessingShape">
                    <wps:wsp>
                      <wps:cNvSpPr/>
                      <wps:spPr>
                        <a:xfrm>
                          <a:off x="0" y="0"/>
                          <a:ext cx="3962400" cy="186753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6533008" w14:textId="77777777" w:rsidR="00073F33" w:rsidRDefault="00073F33" w:rsidP="00B31BD9">
                            <w:pPr>
                              <w:jc w:val="center"/>
                            </w:pPr>
                            <w:r>
                              <w:rPr>
                                <w:noProof/>
                              </w:rPr>
                              <w:drawing>
                                <wp:inline distT="0" distB="0" distL="0" distR="0" wp14:anchorId="00666F30" wp14:editId="74C43477">
                                  <wp:extent cx="3599815" cy="1698981"/>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900" t="22539" r="6089" b="21113"/>
                                          <a:stretch/>
                                        </pic:blipFill>
                                        <pic:spPr bwMode="auto">
                                          <a:xfrm>
                                            <a:off x="0" y="0"/>
                                            <a:ext cx="3628999" cy="171275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B81C1" id="Rectangle: Rounded Corners 136" o:spid="_x0000_s1050" style="position:absolute;left:0;text-align:left;margin-left:-29pt;margin-top:7.2pt;width:312pt;height:147.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" filled="f" strokecolor="#243f60 [1604]" strokeweight="2pt">
                <v:textbox>
                  <w:txbxContent>
                    <w:p w14:paraId="46533008" w14:textId="77777777" w:rsidR="00073F33" w:rsidRDefault="00073F33" w:rsidP="00B31BD9">
                      <w:pPr>
                        <w:jc w:val="center"/>
                      </w:pPr>
                      <w:r>
                        <w:rPr>
                          <w:noProof/>
                        </w:rPr>
                        <w:drawing>
                          <wp:inline distT="0" distB="0" distL="0" distR="0" wp14:anchorId="00666F30" wp14:editId="74C43477">
                            <wp:extent cx="3599815" cy="1698981"/>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900" t="22539" r="6089" b="21113"/>
                                    <a:stretch/>
                                  </pic:blipFill>
                                  <pic:spPr bwMode="auto">
                                    <a:xfrm>
                                      <a:off x="0" y="0"/>
                                      <a:ext cx="3628999" cy="1712755"/>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Pr>
          <w:noProof/>
        </w:rPr>
        <mc:AlternateContent>
          <mc:Choice Requires="wps">
            <w:drawing>
              <wp:anchor distT="0" distB="0" distL="114300" distR="114300" simplePos="0" relativeHeight="251746304" behindDoc="0" locked="0" layoutInCell="1" allowOverlap="1" wp14:anchorId="10D13810" wp14:editId="456088F7">
                <wp:simplePos x="0" y="0"/>
                <wp:positionH relativeFrom="column">
                  <wp:posOffset>3737610</wp:posOffset>
                </wp:positionH>
                <wp:positionV relativeFrom="paragraph">
                  <wp:posOffset>208915</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37FBE181" id="Straight Arrow Connector 57" o:spid="_x0000_s1026" type="#_x0000_t32" style="position:absolute;margin-left:294.3pt;margin-top:16.45pt;width:59.95pt;height:27.5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" strokecolor="#4f81bd [3204]" strokeweight="3pt">
                <v:stroke endarrow="block"/>
                <v:shadow on="t" color="black" opacity="22937f" origin=",.5" offset="0,.63889mm"/>
              </v:shape>
            </w:pict>
          </mc:Fallback>
        </mc:AlternateContent>
      </w:r>
    </w:p>
    <w:p w14:paraId="5F22BB1A" w14:textId="77777777" w:rsidR="00B31BD9" w:rsidRDefault="00B31BD9" w:rsidP="00B31BD9">
      <w:pPr>
        <w:jc w:val="center"/>
        <w:rPr>
          <w:rFonts w:asciiTheme="majorHAnsi" w:hAnsiTheme="majorHAnsi"/>
        </w:rPr>
      </w:pPr>
    </w:p>
    <w:p w14:paraId="5270ADFC" w14:textId="77777777" w:rsidR="00B31BD9" w:rsidRDefault="00B31BD9" w:rsidP="00B31BD9">
      <w:pPr>
        <w:jc w:val="center"/>
        <w:rPr>
          <w:rFonts w:asciiTheme="majorHAnsi" w:hAnsiTheme="majorHAnsi"/>
        </w:rPr>
      </w:pPr>
    </w:p>
    <w:p w14:paraId="4CAFDF09" w14:textId="21198D5C" w:rsidR="00B31BD9" w:rsidRDefault="00B31BD9" w:rsidP="00B31BD9">
      <w:pPr>
        <w:jc w:val="center"/>
        <w:rPr>
          <w:rFonts w:asciiTheme="majorHAnsi" w:hAnsiTheme="majorHAnsi"/>
        </w:rPr>
      </w:pPr>
    </w:p>
    <w:p w14:paraId="120C3CB5" w14:textId="6B0C9691" w:rsidR="00B31BD9" w:rsidRDefault="00B31BD9" w:rsidP="00B31BD9">
      <w:pPr>
        <w:jc w:val="center"/>
        <w:rPr>
          <w:rFonts w:asciiTheme="majorHAnsi" w:hAnsiTheme="majorHAnsi"/>
        </w:rPr>
      </w:pPr>
    </w:p>
    <w:p w14:paraId="2A7C02BC" w14:textId="1CF09154" w:rsidR="00B31BD9" w:rsidRPr="0096479F" w:rsidRDefault="00B31BD9" w:rsidP="0096479F"/>
    <w:p w14:paraId="39EA7B26" w14:textId="5D25BC3D" w:rsidR="007A77E5" w:rsidRDefault="000E0A96" w:rsidP="007A77E5">
      <w:r>
        <w:rPr>
          <w:rFonts w:asciiTheme="majorHAnsi" w:hAnsiTheme="majorHAnsi"/>
          <w:noProof/>
        </w:rPr>
        <mc:AlternateContent>
          <mc:Choice Requires="wps">
            <w:drawing>
              <wp:anchor distT="0" distB="0" distL="114300" distR="114300" simplePos="0" relativeHeight="251754496" behindDoc="0" locked="0" layoutInCell="1" allowOverlap="1" wp14:anchorId="62720BF0" wp14:editId="7B12D7CE">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7E5F0BD" id="Straight Connector 73"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" strokecolor="#9bbb59 [3206]" strokeweight="3pt">
                <v:shadow on="t" color="black" opacity="22937f" origin=",.5" offset="0,.63889mm"/>
              </v:line>
            </w:pict>
          </mc:Fallback>
        </mc:AlternateContent>
      </w:r>
      <w:r w:rsidR="00B31BD9">
        <w:rPr>
          <w:rFonts w:asciiTheme="majorHAnsi" w:hAnsiTheme="majorHAnsi"/>
          <w:noProof/>
        </w:rPr>
        <mc:AlternateContent>
          <mc:Choice Requires="wps">
            <w:drawing>
              <wp:anchor distT="0" distB="0" distL="114300" distR="114300" simplePos="0" relativeHeight="251750400" behindDoc="0" locked="0" layoutInCell="1" allowOverlap="1" wp14:anchorId="58EB87B4" wp14:editId="7AAD7A48">
                <wp:simplePos x="0" y="0"/>
                <wp:positionH relativeFrom="column">
                  <wp:posOffset>7356475</wp:posOffset>
                </wp:positionH>
                <wp:positionV relativeFrom="paragraph">
                  <wp:posOffset>377190</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60B62E7" id="Straight Connector 66"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579.25pt,29.7pt" to="621.25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" strokecolor="#f79646 [3209]" strokeweight="3pt">
                <v:shadow on="t" color="black" opacity="22937f" origin=",.5" offset="0,.63889mm"/>
              </v:line>
            </w:pict>
          </mc:Fallback>
        </mc:AlternateContent>
      </w:r>
      <w:r w:rsidR="00B31BD9">
        <w:rPr>
          <w:rFonts w:asciiTheme="majorHAnsi" w:hAnsiTheme="majorHAnsi"/>
          <w:noProof/>
        </w:rPr>
        <mc:AlternateContent>
          <mc:Choice Requires="wps">
            <w:drawing>
              <wp:anchor distT="0" distB="0" distL="114300" distR="114300" simplePos="0" relativeHeight="251752448" behindDoc="0" locked="0" layoutInCell="1" allowOverlap="1" wp14:anchorId="135DC507" wp14:editId="1776D963">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4AB5B4A" id="Straight Connector 69"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" strokecolor="#4f81bd [3204]" strokeweight="3pt">
                <v:shadow on="t" color="black" opacity="22937f" origin=",.5" offset="0,.63889mm"/>
              </v:line>
            </w:pict>
          </mc:Fallback>
        </mc:AlternateContent>
      </w:r>
      <w:r w:rsidR="00B31BD9">
        <w:rPr>
          <w:rFonts w:asciiTheme="majorHAnsi" w:hAnsiTheme="majorHAnsi"/>
          <w:noProof/>
        </w:rPr>
        <mc:AlternateContent>
          <mc:Choice Requires="wps">
            <w:drawing>
              <wp:anchor distT="0" distB="0" distL="114300" distR="114300" simplePos="0" relativeHeight="251755520" behindDoc="0" locked="0" layoutInCell="1" allowOverlap="1" wp14:anchorId="6E65239C" wp14:editId="72B68E9C">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00A103"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65239C" id="Rectangle 74" o:spid="_x0000_s1051" style="position:absolute;margin-left:621.65pt;margin-top:59.7pt;width:125.3pt;height:23.6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" filled="f" stroked="f" strokeweight="2pt">
                <v:textbox>
                  <w:txbxContent>
                    <w:p w14:paraId="6200A103"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p>
                  </w:txbxContent>
                </v:textbox>
              </v:rect>
            </w:pict>
          </mc:Fallback>
        </mc:AlternateContent>
      </w:r>
      <w:r w:rsidR="00B31BD9">
        <w:rPr>
          <w:rFonts w:asciiTheme="majorHAnsi" w:hAnsiTheme="majorHAnsi"/>
          <w:noProof/>
        </w:rPr>
        <mc:AlternateContent>
          <mc:Choice Requires="wps">
            <w:drawing>
              <wp:anchor distT="0" distB="0" distL="114300" distR="114300" simplePos="0" relativeHeight="251753472" behindDoc="0" locked="0" layoutInCell="1" allowOverlap="1" wp14:anchorId="4E2D7470" wp14:editId="09C0A836">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2DD2C5"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Fi</w:t>
                            </w:r>
                            <w:r w:rsidRPr="0090512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2D7470" id="Rectangle 72" o:spid="_x0000_s1052" style="position:absolute;margin-left:620.55pt;margin-top:43.3pt;width:125.3pt;height:23.6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" filled="f" stroked="f" strokeweight="2pt">
                <v:textbox>
                  <w:txbxContent>
                    <w:p w14:paraId="4D2DD2C5"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Fi</w:t>
                      </w:r>
                      <w:r w:rsidRPr="0090512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w:pict>
          </mc:Fallback>
        </mc:AlternateContent>
      </w:r>
      <w:r w:rsidR="00B31BD9">
        <w:rPr>
          <w:rFonts w:asciiTheme="majorHAnsi" w:hAnsiTheme="majorHAnsi"/>
          <w:noProof/>
        </w:rPr>
        <mc:AlternateContent>
          <mc:Choice Requires="wps">
            <w:drawing>
              <wp:anchor distT="0" distB="0" distL="114300" distR="114300" simplePos="0" relativeHeight="251751424" behindDoc="0" locked="0" layoutInCell="1" allowOverlap="1" wp14:anchorId="23734CB1" wp14:editId="51A2E337">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1DA3A2"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0512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734CB1" id="Rectangle 67" o:spid="_x0000_s1053" style="position:absolute;margin-left:619pt;margin-top:17.4pt;width:125.3pt;height:23.6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" filled="f" stroked="f" strokeweight="2pt">
                <v:textbox>
                  <w:txbxContent>
                    <w:p w14:paraId="261DA3A2" w14:textId="77777777" w:rsidR="00073F33" w:rsidRPr="0090512F" w:rsidRDefault="00073F33" w:rsidP="00B31BD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0512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ial Communication</w:t>
                      </w:r>
                    </w:p>
                  </w:txbxContent>
                </v:textbox>
              </v:rect>
            </w:pict>
          </mc:Fallback>
        </mc:AlternateContent>
      </w:r>
      <w:r w:rsidR="00B31BD9">
        <w:rPr>
          <w:rFonts w:asciiTheme="majorHAnsi" w:hAnsiTheme="majorHAnsi"/>
          <w:noProof/>
        </w:rPr>
        <mc:AlternateContent>
          <mc:Choice Requires="wps">
            <w:drawing>
              <wp:anchor distT="0" distB="0" distL="114300" distR="114300" simplePos="0" relativeHeight="251749376" behindDoc="0" locked="0" layoutInCell="1" allowOverlap="1" wp14:anchorId="73C2421E" wp14:editId="675A15F8">
                <wp:simplePos x="0" y="0"/>
                <wp:positionH relativeFrom="column">
                  <wp:posOffset>7197090</wp:posOffset>
                </wp:positionH>
                <wp:positionV relativeFrom="paragraph">
                  <wp:posOffset>118110</wp:posOffset>
                </wp:positionV>
                <wp:extent cx="2192866" cy="1176867"/>
                <wp:effectExtent l="0" t="0" r="17145" b="23495"/>
                <wp:wrapNone/>
                <wp:docPr id="64" name="Rectangle 64"/>
                <wp:cNvGraphicFramePr/>
                <a:graphic xmlns:a="http://schemas.openxmlformats.org/drawingml/2006/main">
                  <a:graphicData uri="http://schemas.microsoft.com/office/word/2010/wordprocessingShape">
                    <wps:wsp>
                      <wps:cNvSpPr/>
                      <wps:spPr>
                        <a:xfrm>
                          <a:off x="0" y="0"/>
                          <a:ext cx="2192866" cy="1176867"/>
                        </a:xfrm>
                        <a:prstGeom prst="rect">
                          <a:avLst/>
                        </a:prstGeom>
                        <a:ln>
                          <a:prstDash val="sysDot"/>
                        </a:ln>
                      </wps:spPr>
                      <wps:style>
                        <a:lnRef idx="2">
                          <a:schemeClr val="accent1"/>
                        </a:lnRef>
                        <a:fillRef idx="1">
                          <a:schemeClr val="lt1"/>
                        </a:fillRef>
                        <a:effectRef idx="0">
                          <a:schemeClr val="accent1"/>
                        </a:effectRef>
                        <a:fontRef idx="minor">
                          <a:schemeClr val="dk1"/>
                        </a:fontRef>
                      </wps:style>
                      <wps:txbx>
                        <w:txbxContent>
                          <w:p w14:paraId="5A1B3D04" w14:textId="77777777" w:rsidR="00073F33" w:rsidRDefault="00073F33" w:rsidP="00B31BD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C2421E" id="Rectangle 64" o:spid="_x0000_s1054" style="position:absolute;margin-left:566.7pt;margin-top:9.3pt;width:172.65pt;height:92.6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" fillcolor="white [3201]" strokecolor="#4f81bd [3204]" strokeweight="2pt">
                <v:stroke dashstyle="1 1"/>
                <v:textbox>
                  <w:txbxContent>
                    <w:p w14:paraId="5A1B3D04" w14:textId="77777777" w:rsidR="00073F33" w:rsidRDefault="00073F33" w:rsidP="00B31BD9">
                      <w:pPr>
                        <w:jc w:val="center"/>
                      </w:pPr>
                    </w:p>
                  </w:txbxContent>
                </v:textbox>
              </v:rect>
            </w:pict>
          </mc:Fallback>
        </mc:AlternateContent>
      </w:r>
    </w:p>
    <w:p w14:paraId="0FF7D0D2" w14:textId="3112D10C" w:rsidR="007A77E5" w:rsidRDefault="007A77E5" w:rsidP="007A77E5">
      <w:pPr>
        <w:sectPr w:rsidR="007A77E5" w:rsidSect="0096479F">
          <w:pgSz w:w="16838" w:h="11906" w:orient="landscape"/>
          <w:pgMar w:top="1440" w:right="1440" w:bottom="1440" w:left="1440" w:header="708" w:footer="708" w:gutter="0"/>
          <w:cols w:space="708"/>
          <w:docGrid w:linePitch="360"/>
        </w:sectPr>
      </w:pPr>
    </w:p>
    <w:p w14:paraId="2E6C00D1" w14:textId="1A6B0A55" w:rsidR="00A94ED6" w:rsidRPr="00143424" w:rsidRDefault="00A94ED6" w:rsidP="00143424">
      <w:pPr>
        <w:pStyle w:val="ListParagraph"/>
        <w:numPr>
          <w:ilvl w:val="0"/>
          <w:numId w:val="10"/>
        </w:numPr>
      </w:pPr>
      <w:r w:rsidRPr="00143424">
        <w:lastRenderedPageBreak/>
        <w:t>Reserved P</w:t>
      </w:r>
      <w:r w:rsidR="00063156">
        <w:t>arking Module</w:t>
      </w:r>
    </w:p>
    <w:p w14:paraId="006818BD" w14:textId="2825D814" w:rsidR="00A94ED6" w:rsidRDefault="00A94ED6" w:rsidP="00A94ED6">
      <w:r>
        <w:t>In this module the user is required to reserve through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if there is a reservation associated with this tag at this date and time. If the response is verified, then the Arduino will order the Servo motor to open or close accordingly. The connection between RFID sensor and Arduino is serial.</w:t>
      </w:r>
    </w:p>
    <w:p w14:paraId="3489B0BA" w14:textId="75E90D45" w:rsidR="00A94ED6" w:rsidRPr="00143424" w:rsidRDefault="00063156" w:rsidP="00143424">
      <w:pPr>
        <w:pStyle w:val="ListParagraph"/>
        <w:numPr>
          <w:ilvl w:val="0"/>
          <w:numId w:val="10"/>
        </w:numPr>
      </w:pPr>
      <w:r>
        <w:t>Reservation Free Parking Module</w:t>
      </w:r>
    </w:p>
    <w:p w14:paraId="214D8D8A" w14:textId="77777777" w:rsidR="00A94ED6" w:rsidRDefault="00A94ED6" w:rsidP="00A94ED6">
      <w:r>
        <w:t xml:space="preserve">The main purpose of this module is to let the users know if there are available parking spots in a certain zone through a mobile application or website. The application will display the current parking area status in a real time manner by showing a </w:t>
      </w:r>
      <w:r w:rsidRPr="004B2D79">
        <w:t>map</w:t>
      </w:r>
      <w:r>
        <w:t>. Whenever a car is parked in an available space, the Ultrasonic sensor will detect it and inform the Arduino which will then update the Firebase. The connection between Ultrasonic sensor and Arduino is serial.</w:t>
      </w:r>
    </w:p>
    <w:p w14:paraId="373BB150" w14:textId="6817ABE7" w:rsidR="00A94ED6" w:rsidRDefault="00A94ED6" w:rsidP="00A94ED6">
      <w:r>
        <w:t>Both modules have a Wi-Fi connection with Firebase whilst the application or website is connected to the Firebase through the internet.</w:t>
      </w:r>
    </w:p>
    <w:p w14:paraId="7C06B419" w14:textId="7084B6F6" w:rsidR="00355BFF" w:rsidRPr="00C01B29" w:rsidRDefault="00355BFF" w:rsidP="00930FC8">
      <w:pPr>
        <w:autoSpaceDE w:val="0"/>
        <w:autoSpaceDN w:val="0"/>
        <w:adjustRightInd w:val="0"/>
        <w:spacing w:after="0" w:line="240" w:lineRule="auto"/>
      </w:pPr>
    </w:p>
    <w:p w14:paraId="0F405AFE" w14:textId="4BCEB28D" w:rsidR="002A57D0" w:rsidRPr="002A57D0" w:rsidRDefault="00355BFF" w:rsidP="009435FA">
      <w:pPr>
        <w:pStyle w:val="Heading2"/>
        <w:numPr>
          <w:ilvl w:val="1"/>
          <w:numId w:val="1"/>
        </w:numPr>
        <w:spacing w:before="240" w:after="240"/>
        <w:ind w:left="540" w:hanging="540"/>
        <w:rPr>
          <w:color w:val="365F91" w:themeColor="accent1" w:themeShade="BF"/>
        </w:rPr>
      </w:pPr>
      <w:bookmarkStart w:id="146" w:name="_Toc274166456"/>
      <w:bookmarkStart w:id="147" w:name="_Toc532160973"/>
      <w:r w:rsidRPr="00C01B29">
        <w:rPr>
          <w:color w:val="365F91" w:themeColor="accent1" w:themeShade="BF"/>
        </w:rPr>
        <w:t>Hardware/software to be used</w:t>
      </w:r>
      <w:bookmarkStart w:id="148" w:name="_Toc274166457"/>
      <w:bookmarkEnd w:id="146"/>
      <w:bookmarkEnd w:id="147"/>
    </w:p>
    <w:p w14:paraId="6FA84B2E" w14:textId="48499626" w:rsidR="00690BE6" w:rsidRPr="00D62FAD" w:rsidRDefault="00D62FAD" w:rsidP="005D7063">
      <w:pPr>
        <w:rPr>
          <w:rFonts w:eastAsia="Times New Roman"/>
          <w:b/>
          <w:bCs/>
          <w:u w:val="single"/>
        </w:rPr>
      </w:pPr>
      <w:r>
        <w:rPr>
          <w:rFonts w:eastAsia="Times New Roman"/>
          <w:b/>
          <w:bCs/>
          <w:u w:val="single"/>
        </w:rPr>
        <w:t>Hardware c</w:t>
      </w:r>
      <w:r w:rsidR="002A57D0" w:rsidRPr="00D62FAD">
        <w:rPr>
          <w:rFonts w:eastAsia="Times New Roman"/>
          <w:b/>
          <w:bCs/>
          <w:u w:val="single"/>
        </w:rPr>
        <w:t>omponents</w:t>
      </w:r>
    </w:p>
    <w:p w14:paraId="7DEF2A0A" w14:textId="2B0878FB" w:rsidR="00241D67" w:rsidRDefault="00241D67" w:rsidP="00241D67">
      <w:pPr>
        <w:pStyle w:val="Caption"/>
        <w:keepNext/>
      </w:pPr>
      <w:bookmarkStart w:id="149" w:name="_Toc531729549"/>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1F07C0">
        <w:t>Hardware components with descriptions</w:t>
      </w:r>
      <w:bookmarkEnd w:id="149"/>
    </w:p>
    <w:tbl>
      <w:tblPr>
        <w:tblStyle w:val="GridTable1Light-Accent1"/>
        <w:tblW w:w="5000" w:type="pct"/>
        <w:tblLayout w:type="fixed"/>
        <w:tblLook w:val="04A0" w:firstRow="1" w:lastRow="0" w:firstColumn="1" w:lastColumn="0" w:noHBand="0" w:noVBand="1"/>
      </w:tblPr>
      <w:tblGrid>
        <w:gridCol w:w="2124"/>
        <w:gridCol w:w="3520"/>
        <w:gridCol w:w="1316"/>
        <w:gridCol w:w="2056"/>
      </w:tblGrid>
      <w:tr w:rsidR="002A57D0" w:rsidRPr="00690BE6" w14:paraId="4046B632" w14:textId="77777777" w:rsidTr="001E57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08AA3C78" w14:textId="77777777" w:rsidR="002A57D0" w:rsidRPr="00690BE6" w:rsidRDefault="002A57D0" w:rsidP="00690BE6">
            <w:pPr>
              <w:spacing w:line="276" w:lineRule="auto"/>
              <w:jc w:val="center"/>
              <w:rPr>
                <w:rFonts w:cstheme="minorHAnsi"/>
                <w:lang w:bidi="ar-QA"/>
              </w:rPr>
            </w:pPr>
            <w:r w:rsidRPr="00690BE6">
              <w:rPr>
                <w:rFonts w:cstheme="minorHAnsi"/>
                <w:lang w:bidi="ar-QA"/>
              </w:rPr>
              <w:t>Component Name</w:t>
            </w:r>
          </w:p>
        </w:tc>
        <w:tc>
          <w:tcPr>
            <w:tcW w:w="1952" w:type="pct"/>
          </w:tcPr>
          <w:p w14:paraId="05DE7C46" w14:textId="77777777" w:rsidR="002A57D0" w:rsidRPr="00690BE6" w:rsidRDefault="002A57D0" w:rsidP="00690BE6">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Description</w:t>
            </w:r>
          </w:p>
        </w:tc>
        <w:tc>
          <w:tcPr>
            <w:tcW w:w="730" w:type="pct"/>
          </w:tcPr>
          <w:p w14:paraId="43523124" w14:textId="77777777" w:rsidR="002A57D0" w:rsidRPr="00690BE6" w:rsidRDefault="002A57D0" w:rsidP="00690BE6">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Price</w:t>
            </w:r>
          </w:p>
        </w:tc>
        <w:tc>
          <w:tcPr>
            <w:tcW w:w="1140" w:type="pct"/>
          </w:tcPr>
          <w:p w14:paraId="43341642" w14:textId="77777777" w:rsidR="002A57D0" w:rsidRPr="00690BE6" w:rsidRDefault="002A57D0" w:rsidP="00690BE6">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Image</w:t>
            </w:r>
          </w:p>
        </w:tc>
      </w:tr>
      <w:tr w:rsidR="002A57D0" w:rsidRPr="00690BE6" w14:paraId="1B2A957E" w14:textId="77777777" w:rsidTr="001E572F">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73C87C4B" w14:textId="6F7AEB93" w:rsidR="002A57D0" w:rsidRPr="00690BE6" w:rsidRDefault="002A57D0" w:rsidP="00690BE6">
            <w:pPr>
              <w:spacing w:line="276" w:lineRule="auto"/>
              <w:rPr>
                <w:rFonts w:eastAsia="Times New Roman" w:cstheme="minorHAnsi"/>
                <w:color w:val="000000"/>
              </w:rPr>
            </w:pPr>
            <w:r w:rsidRPr="00AB27BE">
              <w:rPr>
                <w:rFonts w:eastAsia="Times New Roman" w:cstheme="minorHAnsi"/>
                <w:color w:val="000000"/>
              </w:rPr>
              <w:t xml:space="preserve">NodeMCU V2 </w:t>
            </w:r>
            <w:r w:rsidR="00AB27BE">
              <w:rPr>
                <w:rFonts w:eastAsia="Times New Roman" w:cstheme="minorHAnsi"/>
                <w:color w:val="000000"/>
              </w:rPr>
              <w:t>Model</w:t>
            </w:r>
            <w:r w:rsidRPr="00AB27BE">
              <w:rPr>
                <w:rFonts w:eastAsia="Times New Roman" w:cstheme="minorHAnsi"/>
                <w:color w:val="000000"/>
              </w:rPr>
              <w:t xml:space="preserve"> ESP8266</w:t>
            </w:r>
          </w:p>
        </w:tc>
        <w:tc>
          <w:tcPr>
            <w:tcW w:w="1952" w:type="pct"/>
          </w:tcPr>
          <w:p w14:paraId="6D554B2B" w14:textId="77777777" w:rsidR="002A57D0" w:rsidRPr="00690BE6" w:rsidRDefault="002A57D0" w:rsidP="00690BE6">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90BE6">
              <w:rPr>
                <w:rFonts w:asciiTheme="minorHAnsi" w:hAnsiTheme="minorHAnsi" w:cstheme="minorHAnsi"/>
                <w:color w:val="000000"/>
                <w:sz w:val="22"/>
                <w:szCs w:val="22"/>
              </w:rPr>
              <w:t xml:space="preserve">NodeMCU V2 is an open source IoT platform.  It includes firmware which runs on the ESP8266 Wi-Fi SoC. This chip is going to establish the connection between Arduino and the Firebase database. </w:t>
            </w:r>
          </w:p>
          <w:p w14:paraId="7C31AF9F"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 xml:space="preserve"> </w:t>
            </w:r>
          </w:p>
        </w:tc>
        <w:tc>
          <w:tcPr>
            <w:tcW w:w="730" w:type="pct"/>
          </w:tcPr>
          <w:p w14:paraId="192B6279" w14:textId="77777777" w:rsidR="002A57D0" w:rsidRPr="00690BE6" w:rsidRDefault="002A57D0" w:rsidP="00690BE6">
            <w:pPr>
              <w:pStyle w:val="Heading4"/>
              <w:shd w:val="clear" w:color="auto" w:fill="FFFFFF"/>
              <w:spacing w:before="0" w:line="276" w:lineRule="auto"/>
              <w:outlineLvl w:val="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val="0"/>
                <w:caps/>
                <w:color w:val="22891D"/>
                <w:sz w:val="22"/>
                <w:szCs w:val="22"/>
              </w:rPr>
            </w:pPr>
          </w:p>
          <w:p w14:paraId="306D6B3D"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44 QR</w:t>
            </w:r>
          </w:p>
        </w:tc>
        <w:tc>
          <w:tcPr>
            <w:tcW w:w="1140" w:type="pct"/>
          </w:tcPr>
          <w:p w14:paraId="3428570A" w14:textId="77777777" w:rsidR="003064D4" w:rsidRDefault="002A57D0" w:rsidP="003064D4">
            <w:pPr>
              <w:keepNext/>
              <w:spacing w:line="276" w:lineRule="auto"/>
              <w:cnfStyle w:val="000000000000" w:firstRow="0" w:lastRow="0" w:firstColumn="0" w:lastColumn="0" w:oddVBand="0" w:evenVBand="0" w:oddHBand="0" w:evenHBand="0" w:firstRowFirstColumn="0" w:firstRowLastColumn="0" w:lastRowFirstColumn="0" w:lastRowLastColumn="0"/>
            </w:pPr>
            <w:r w:rsidRPr="00690BE6">
              <w:rPr>
                <w:rFonts w:cstheme="minorHAnsi"/>
                <w:noProof/>
              </w:rPr>
              <w:drawing>
                <wp:inline distT="0" distB="0" distL="0" distR="0" wp14:anchorId="02121BF4" wp14:editId="674CC0F7">
                  <wp:extent cx="1270635" cy="1325880"/>
                  <wp:effectExtent l="0" t="0" r="0" b="0"/>
                  <wp:docPr id="160" name="Picture 160"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70B7CE3C" w14:textId="6A6B6C22" w:rsidR="002A57D0" w:rsidRPr="00690BE6" w:rsidRDefault="003064D4" w:rsidP="003064D4">
            <w:pPr>
              <w:pStyle w:val="Caption"/>
              <w:cnfStyle w:val="000000000000" w:firstRow="0" w:lastRow="0" w:firstColumn="0" w:lastColumn="0" w:oddVBand="0" w:evenVBand="0" w:oddHBand="0" w:evenHBand="0" w:firstRowFirstColumn="0" w:firstRowLastColumn="0" w:lastRowFirstColumn="0" w:lastRowLastColumn="0"/>
              <w:rPr>
                <w:rFonts w:cstheme="minorHAnsi"/>
              </w:rPr>
            </w:pPr>
            <w:bookmarkStart w:id="150" w:name="_Toc531732121"/>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3</w:t>
            </w:r>
            <w:r w:rsidR="002B23D1">
              <w:rPr>
                <w:noProof/>
              </w:rPr>
              <w:fldChar w:fldCharType="end"/>
            </w:r>
            <w:r>
              <w:t xml:space="preserve">: </w:t>
            </w:r>
            <w:r w:rsidRPr="00587811">
              <w:t>NodeMCU model ESP8266</w:t>
            </w:r>
            <w:bookmarkEnd w:id="150"/>
          </w:p>
          <w:p w14:paraId="566FD426" w14:textId="711406E2" w:rsidR="002A57D0" w:rsidRPr="00690BE6" w:rsidRDefault="002A57D0" w:rsidP="00690BE6">
            <w:pPr>
              <w:pStyle w:val="Caption"/>
              <w:spacing w:line="276" w:lineRule="auto"/>
              <w:cnfStyle w:val="000000000000" w:firstRow="0" w:lastRow="0" w:firstColumn="0" w:lastColumn="0" w:oddVBand="0" w:evenVBand="0" w:oddHBand="0" w:evenHBand="0" w:firstRowFirstColumn="0" w:firstRowLastColumn="0" w:lastRowFirstColumn="0" w:lastRowLastColumn="0"/>
              <w:rPr>
                <w:rFonts w:cstheme="minorHAnsi"/>
                <w:b w:val="0"/>
                <w:bCs w:val="0"/>
                <w:sz w:val="22"/>
                <w:szCs w:val="22"/>
                <w:lang w:bidi="ar-QA"/>
              </w:rPr>
            </w:pPr>
          </w:p>
        </w:tc>
      </w:tr>
      <w:tr w:rsidR="002A57D0" w:rsidRPr="00690BE6" w14:paraId="5B8E7F76" w14:textId="77777777" w:rsidTr="001E572F">
        <w:tc>
          <w:tcPr>
            <w:cnfStyle w:val="001000000000" w:firstRow="0" w:lastRow="0" w:firstColumn="1" w:lastColumn="0" w:oddVBand="0" w:evenVBand="0" w:oddHBand="0" w:evenHBand="0" w:firstRowFirstColumn="0" w:firstRowLastColumn="0" w:lastRowFirstColumn="0" w:lastRowLastColumn="0"/>
            <w:tcW w:w="1178" w:type="pct"/>
          </w:tcPr>
          <w:p w14:paraId="4BB5B487" w14:textId="1FB15402" w:rsidR="002A57D0" w:rsidRPr="00690BE6" w:rsidRDefault="002A57D0" w:rsidP="00690BE6">
            <w:pPr>
              <w:spacing w:line="276" w:lineRule="auto"/>
              <w:rPr>
                <w:rFonts w:eastAsia="Times New Roman" w:cstheme="minorHAnsi"/>
                <w:color w:val="000000"/>
              </w:rPr>
            </w:pPr>
            <w:r w:rsidRPr="00690BE6">
              <w:rPr>
                <w:rFonts w:eastAsia="Times New Roman" w:cstheme="minorHAnsi"/>
                <w:color w:val="000000"/>
              </w:rPr>
              <w:t>U</w:t>
            </w:r>
            <w:r w:rsidR="00614D07">
              <w:rPr>
                <w:rFonts w:eastAsia="Times New Roman" w:cstheme="minorHAnsi"/>
                <w:color w:val="000000"/>
              </w:rPr>
              <w:t xml:space="preserve">ltrasonic </w:t>
            </w:r>
            <w:r w:rsidRPr="00690BE6">
              <w:rPr>
                <w:rFonts w:eastAsia="Times New Roman" w:cstheme="minorHAnsi"/>
                <w:color w:val="000000"/>
              </w:rPr>
              <w:t>S</w:t>
            </w:r>
            <w:r w:rsidR="00614D07">
              <w:rPr>
                <w:rFonts w:eastAsia="Times New Roman" w:cstheme="minorHAnsi"/>
                <w:color w:val="000000"/>
              </w:rPr>
              <w:t>ensor</w:t>
            </w:r>
            <w:r w:rsidRPr="00690BE6">
              <w:rPr>
                <w:rFonts w:eastAsia="Times New Roman" w:cstheme="minorHAnsi"/>
                <w:color w:val="000000"/>
              </w:rPr>
              <w:t xml:space="preserve"> - HC-SR04</w:t>
            </w:r>
          </w:p>
        </w:tc>
        <w:tc>
          <w:tcPr>
            <w:tcW w:w="1952" w:type="pct"/>
          </w:tcPr>
          <w:p w14:paraId="14DB69E6"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color w:val="000000"/>
              </w:rPr>
              <w:t>Ultrasonic sensor to detect whether a car is parked or not</w:t>
            </w:r>
          </w:p>
        </w:tc>
        <w:tc>
          <w:tcPr>
            <w:tcW w:w="730" w:type="pct"/>
          </w:tcPr>
          <w:p w14:paraId="407A61A4"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17 QR</w:t>
            </w:r>
          </w:p>
        </w:tc>
        <w:tc>
          <w:tcPr>
            <w:tcW w:w="1140" w:type="pct"/>
          </w:tcPr>
          <w:p w14:paraId="32009630" w14:textId="5824724C" w:rsidR="002A57D0" w:rsidRPr="00690BE6" w:rsidRDefault="00802B63"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Pr>
                <w:noProof/>
              </w:rPr>
              <mc:AlternateContent>
                <mc:Choice Requires="wps">
                  <w:drawing>
                    <wp:anchor distT="0" distB="0" distL="114300" distR="114300" simplePos="0" relativeHeight="251817984" behindDoc="1" locked="0" layoutInCell="1" allowOverlap="1" wp14:anchorId="7CD0D6CE" wp14:editId="19F7944A">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4010FC7C" w14:textId="3192A303" w:rsidR="00073F33" w:rsidRPr="00FC2EAD" w:rsidRDefault="00073F33" w:rsidP="00802B63">
                                  <w:pPr>
                                    <w:pStyle w:val="Caption"/>
                                    <w:rPr>
                                      <w:rFonts w:cstheme="minorHAnsi"/>
                                      <w:noProof/>
                                    </w:rPr>
                                  </w:pPr>
                                  <w:bookmarkStart w:id="151" w:name="_Toc53173212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0D6CE" id="Text Box 52" o:spid="_x0000_s1055" type="#_x0000_t202" style="position:absolute;margin-left:-.65pt;margin-top:80.6pt;width:92.05pt;height:33.2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" stroked="f">
                      <v:textbox inset="0,0,0,0">
                        <w:txbxContent>
                          <w:p w14:paraId="4010FC7C" w14:textId="3192A303" w:rsidR="00073F33" w:rsidRPr="00FC2EAD" w:rsidRDefault="00073F33" w:rsidP="00802B63">
                            <w:pPr>
                              <w:pStyle w:val="Caption"/>
                              <w:rPr>
                                <w:rFonts w:cstheme="minorHAnsi"/>
                                <w:noProof/>
                              </w:rPr>
                            </w:pPr>
                            <w:bookmarkStart w:id="152" w:name="_Toc531732122"/>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xml:space="preserve">: </w:t>
                            </w:r>
                            <w:r w:rsidRPr="00C06B71">
                              <w:t>Ultrasonic sensor - HC-SR04</w:t>
                            </w:r>
                            <w:bookmarkEnd w:id="152"/>
                          </w:p>
                        </w:txbxContent>
                      </v:textbox>
                      <w10:wrap type="tight"/>
                    </v:shape>
                  </w:pict>
                </mc:Fallback>
              </mc:AlternateContent>
            </w:r>
            <w:r w:rsidR="002A57D0" w:rsidRPr="00690BE6">
              <w:rPr>
                <w:rFonts w:cstheme="minorHAnsi"/>
                <w:noProof/>
              </w:rPr>
              <w:drawing>
                <wp:anchor distT="0" distB="0" distL="114300" distR="114300" simplePos="0" relativeHeight="251763712" behindDoc="1" locked="0" layoutInCell="1" allowOverlap="1" wp14:anchorId="4B4FC8B5" wp14:editId="6E250F18">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161" name="Picture 161"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A57D0" w:rsidRPr="00690BE6" w14:paraId="160EF2FF" w14:textId="77777777" w:rsidTr="001E572F">
        <w:trPr>
          <w:trHeight w:val="2600"/>
        </w:trPr>
        <w:tc>
          <w:tcPr>
            <w:cnfStyle w:val="001000000000" w:firstRow="0" w:lastRow="0" w:firstColumn="1" w:lastColumn="0" w:oddVBand="0" w:evenVBand="0" w:oddHBand="0" w:evenHBand="0" w:firstRowFirstColumn="0" w:firstRowLastColumn="0" w:lastRowFirstColumn="0" w:lastRowLastColumn="0"/>
            <w:tcW w:w="1178" w:type="pct"/>
          </w:tcPr>
          <w:p w14:paraId="04BCAB69" w14:textId="0D5E3D79" w:rsidR="002A57D0" w:rsidRPr="00690BE6" w:rsidRDefault="002A57D0" w:rsidP="00690BE6">
            <w:pPr>
              <w:spacing w:line="276" w:lineRule="auto"/>
              <w:rPr>
                <w:rFonts w:eastAsia="Times New Roman" w:cstheme="minorHAnsi"/>
                <w:color w:val="000000"/>
              </w:rPr>
            </w:pPr>
            <w:r w:rsidRPr="00690BE6">
              <w:rPr>
                <w:rFonts w:eastAsia="Times New Roman" w:cstheme="minorHAnsi"/>
                <w:color w:val="000000"/>
              </w:rPr>
              <w:lastRenderedPageBreak/>
              <w:t>M</w:t>
            </w:r>
            <w:r w:rsidR="00614D07">
              <w:rPr>
                <w:rFonts w:eastAsia="Times New Roman" w:cstheme="minorHAnsi"/>
                <w:color w:val="000000"/>
              </w:rPr>
              <w:t>ini</w:t>
            </w:r>
            <w:r w:rsidRPr="00690BE6">
              <w:rPr>
                <w:rFonts w:eastAsia="Times New Roman" w:cstheme="minorHAnsi"/>
                <w:color w:val="000000"/>
              </w:rPr>
              <w:t xml:space="preserve"> S</w:t>
            </w:r>
            <w:r w:rsidR="00614D07">
              <w:rPr>
                <w:rFonts w:eastAsia="Times New Roman" w:cstheme="minorHAnsi"/>
                <w:color w:val="000000"/>
              </w:rPr>
              <w:t>ervo</w:t>
            </w:r>
            <w:r w:rsidRPr="00690BE6">
              <w:rPr>
                <w:rFonts w:eastAsia="Times New Roman" w:cstheme="minorHAnsi"/>
                <w:color w:val="000000"/>
              </w:rPr>
              <w:t xml:space="preserve"> - P</w:t>
            </w:r>
            <w:r w:rsidR="00614D07">
              <w:rPr>
                <w:rFonts w:eastAsia="Times New Roman" w:cstheme="minorHAnsi"/>
                <w:color w:val="000000"/>
              </w:rPr>
              <w:t>ositional</w:t>
            </w:r>
            <w:r w:rsidRPr="00690BE6">
              <w:rPr>
                <w:rFonts w:eastAsia="Times New Roman" w:cstheme="minorHAnsi"/>
                <w:color w:val="000000"/>
              </w:rPr>
              <w:t xml:space="preserve"> R</w:t>
            </w:r>
            <w:r w:rsidR="00614D07">
              <w:rPr>
                <w:rFonts w:eastAsia="Times New Roman" w:cstheme="minorHAnsi"/>
                <w:color w:val="000000"/>
              </w:rPr>
              <w:t>otation</w:t>
            </w:r>
          </w:p>
        </w:tc>
        <w:tc>
          <w:tcPr>
            <w:tcW w:w="1952" w:type="pct"/>
          </w:tcPr>
          <w:p w14:paraId="550890F1" w14:textId="77777777" w:rsidR="002A57D0" w:rsidRPr="00690BE6" w:rsidRDefault="002A57D0" w:rsidP="00690BE6">
            <w:pPr>
              <w:tabs>
                <w:tab w:val="left" w:pos="972"/>
              </w:tabs>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color w:val="000000"/>
              </w:rPr>
              <w:t>The servo-positional motor will be used to open/close the gate of the parking lot by turning 90 degrees.</w:t>
            </w:r>
          </w:p>
        </w:tc>
        <w:tc>
          <w:tcPr>
            <w:tcW w:w="730" w:type="pct"/>
          </w:tcPr>
          <w:p w14:paraId="44AD576D"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20 QR</w:t>
            </w:r>
          </w:p>
        </w:tc>
        <w:tc>
          <w:tcPr>
            <w:tcW w:w="1140" w:type="pct"/>
          </w:tcPr>
          <w:p w14:paraId="48FFBD53" w14:textId="0F833B5C" w:rsidR="002A57D0" w:rsidRPr="00690BE6" w:rsidRDefault="00802B63"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Pr>
                <w:noProof/>
              </w:rPr>
              <mc:AlternateContent>
                <mc:Choice Requires="wps">
                  <w:drawing>
                    <wp:anchor distT="0" distB="0" distL="114300" distR="114300" simplePos="0" relativeHeight="251820032" behindDoc="1" locked="0" layoutInCell="1" allowOverlap="1" wp14:anchorId="3888E66E" wp14:editId="03AF6125">
                      <wp:simplePos x="0" y="0"/>
                      <wp:positionH relativeFrom="column">
                        <wp:posOffset>-27094</wp:posOffset>
                      </wp:positionH>
                      <wp:positionV relativeFrom="paragraph">
                        <wp:posOffset>1251797</wp:posOffset>
                      </wp:positionV>
                      <wp:extent cx="1230630" cy="405765"/>
                      <wp:effectExtent l="0" t="0" r="0" b="0"/>
                      <wp:wrapTight wrapText="bothSides">
                        <wp:wrapPolygon edited="0">
                          <wp:start x="0" y="0"/>
                          <wp:lineTo x="0" y="21600"/>
                          <wp:lineTo x="21600" y="21600"/>
                          <wp:lineTo x="21600" y="0"/>
                        </wp:wrapPolygon>
                      </wp:wrapTight>
                      <wp:docPr id="53" name="Text Box 53"/>
                      <wp:cNvGraphicFramePr/>
                      <a:graphic xmlns:a="http://schemas.openxmlformats.org/drawingml/2006/main">
                        <a:graphicData uri="http://schemas.microsoft.com/office/word/2010/wordprocessingShape">
                          <wps:wsp>
                            <wps:cNvSpPr txBox="1"/>
                            <wps:spPr>
                              <a:xfrm>
                                <a:off x="0" y="0"/>
                                <a:ext cx="1230630" cy="405765"/>
                              </a:xfrm>
                              <a:prstGeom prst="rect">
                                <a:avLst/>
                              </a:prstGeom>
                              <a:solidFill>
                                <a:prstClr val="white"/>
                              </a:solidFill>
                              <a:ln>
                                <a:noFill/>
                              </a:ln>
                            </wps:spPr>
                            <wps:txbx>
                              <w:txbxContent>
                                <w:p w14:paraId="1A6428F0" w14:textId="322A9C36" w:rsidR="00073F33" w:rsidRPr="005C35F1" w:rsidRDefault="00073F33" w:rsidP="00802B63">
                                  <w:pPr>
                                    <w:pStyle w:val="Caption"/>
                                    <w:rPr>
                                      <w:rFonts w:cstheme="minorHAnsi"/>
                                      <w:noProof/>
                                    </w:rPr>
                                  </w:pPr>
                                  <w:bookmarkStart w:id="153" w:name="_Toc53173212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E832E8">
                                    <w:t>Mini Servo - positional rotatio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88E66E" id="Text Box 53" o:spid="_x0000_s1056" type="#_x0000_t202" style="position:absolute;margin-left:-2.15pt;margin-top:98.55pt;width:96.9pt;height:31.95pt;z-index:-251496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" stroked="f">
                      <v:textbox style="mso-fit-shape-to-text:t" inset="0,0,0,0">
                        <w:txbxContent>
                          <w:p w14:paraId="1A6428F0" w14:textId="322A9C36" w:rsidR="00073F33" w:rsidRPr="005C35F1" w:rsidRDefault="00073F33" w:rsidP="00802B63">
                            <w:pPr>
                              <w:pStyle w:val="Caption"/>
                              <w:rPr>
                                <w:rFonts w:cstheme="minorHAnsi"/>
                                <w:noProof/>
                              </w:rPr>
                            </w:pPr>
                            <w:bookmarkStart w:id="154" w:name="_Toc531732123"/>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t xml:space="preserve">: </w:t>
                            </w:r>
                            <w:r w:rsidRPr="00E832E8">
                              <w:t>Mini Servo - positional rotation</w:t>
                            </w:r>
                            <w:bookmarkEnd w:id="154"/>
                          </w:p>
                        </w:txbxContent>
                      </v:textbox>
                      <w10:wrap type="tight"/>
                    </v:shape>
                  </w:pict>
                </mc:Fallback>
              </mc:AlternateContent>
            </w:r>
            <w:r w:rsidR="002A57D0" w:rsidRPr="00690BE6">
              <w:rPr>
                <w:rFonts w:cstheme="minorHAnsi"/>
                <w:noProof/>
              </w:rPr>
              <w:drawing>
                <wp:anchor distT="0" distB="0" distL="114300" distR="114300" simplePos="0" relativeHeight="251764736" behindDoc="1" locked="0" layoutInCell="1" allowOverlap="1" wp14:anchorId="6FBFF226" wp14:editId="07295689">
                  <wp:simplePos x="0" y="0"/>
                  <wp:positionH relativeFrom="column">
                    <wp:posOffset>-64898</wp:posOffset>
                  </wp:positionH>
                  <wp:positionV relativeFrom="paragraph">
                    <wp:posOffset>320</wp:posOffset>
                  </wp:positionV>
                  <wp:extent cx="1230630" cy="1230630"/>
                  <wp:effectExtent l="0" t="0" r="0" b="0"/>
                  <wp:wrapTight wrapText="bothSides">
                    <wp:wrapPolygon edited="0">
                      <wp:start x="0" y="0"/>
                      <wp:lineTo x="0" y="20954"/>
                      <wp:lineTo x="20954" y="20954"/>
                      <wp:lineTo x="20954" y="0"/>
                      <wp:lineTo x="0" y="0"/>
                    </wp:wrapPolygon>
                  </wp:wrapTight>
                  <wp:docPr id="162" name="Picture 162" descr="https://res.cloudinary.com/www-arduiely-com/image/upload/v1477385541/ankjsct9xu0guy3ceby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385541/ankjsct9xu0guy3ceby6.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30630" cy="12306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A57D0" w:rsidRPr="00690BE6" w14:paraId="6A497227" w14:textId="77777777" w:rsidTr="001E572F">
        <w:tc>
          <w:tcPr>
            <w:cnfStyle w:val="001000000000" w:firstRow="0" w:lastRow="0" w:firstColumn="1" w:lastColumn="0" w:oddVBand="0" w:evenVBand="0" w:oddHBand="0" w:evenHBand="0" w:firstRowFirstColumn="0" w:firstRowLastColumn="0" w:lastRowFirstColumn="0" w:lastRowLastColumn="0"/>
            <w:tcW w:w="1178" w:type="pct"/>
          </w:tcPr>
          <w:p w14:paraId="568CCBF2" w14:textId="5C0360F7" w:rsidR="002A57D0" w:rsidRPr="00690BE6" w:rsidRDefault="002A57D0" w:rsidP="00690BE6">
            <w:pPr>
              <w:spacing w:line="276" w:lineRule="auto"/>
              <w:rPr>
                <w:rFonts w:eastAsia="Times New Roman" w:cstheme="minorHAnsi"/>
                <w:color w:val="000000"/>
              </w:rPr>
            </w:pPr>
            <w:r w:rsidRPr="00690BE6">
              <w:rPr>
                <w:rFonts w:eastAsia="Times New Roman" w:cstheme="minorHAnsi"/>
                <w:color w:val="000000"/>
              </w:rPr>
              <w:t>RFID K</w:t>
            </w:r>
            <w:r w:rsidR="00614D07">
              <w:rPr>
                <w:rFonts w:eastAsia="Times New Roman" w:cstheme="minorHAnsi"/>
                <w:color w:val="000000"/>
              </w:rPr>
              <w:t>it</w:t>
            </w:r>
          </w:p>
        </w:tc>
        <w:tc>
          <w:tcPr>
            <w:tcW w:w="1952" w:type="pct"/>
          </w:tcPr>
          <w:p w14:paraId="7278DC4D"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color w:val="000000"/>
              </w:rPr>
              <w:t>RFID Kit that includes an RFID Reader module, round tag, and RFID card. The RFID tags are put on the cars as an identification, then the RFID reader is used to read the tags and identify cars at the gates of the parking lot.</w:t>
            </w:r>
          </w:p>
        </w:tc>
        <w:tc>
          <w:tcPr>
            <w:tcW w:w="730" w:type="pct"/>
          </w:tcPr>
          <w:p w14:paraId="21A86A90"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35 QR</w:t>
            </w:r>
          </w:p>
        </w:tc>
        <w:tc>
          <w:tcPr>
            <w:tcW w:w="1140" w:type="pct"/>
          </w:tcPr>
          <w:p w14:paraId="550CE210" w14:textId="6627199B" w:rsidR="002A57D0" w:rsidRPr="00690BE6" w:rsidRDefault="00690BE6"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Pr>
                <w:noProof/>
              </w:rPr>
              <mc:AlternateContent>
                <mc:Choice Requires="wps">
                  <w:drawing>
                    <wp:anchor distT="0" distB="0" distL="114300" distR="114300" simplePos="0" relativeHeight="251780096" behindDoc="0" locked="0" layoutInCell="1" allowOverlap="1" wp14:anchorId="050E3D3B" wp14:editId="2D34C591">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69330A82" w14:textId="05446164" w:rsidR="00073F33" w:rsidRPr="00D02B28" w:rsidRDefault="00073F33" w:rsidP="00690BE6">
                                  <w:pPr>
                                    <w:pStyle w:val="Caption"/>
                                    <w:rPr>
                                      <w:rFonts w:eastAsia="Times New Roman" w:cstheme="minorHAnsi"/>
                                      <w:noProof/>
                                    </w:rPr>
                                  </w:pPr>
                                  <w:bookmarkStart w:id="155" w:name="_Toc53173212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803D8A">
                                    <w:t xml:space="preserve">RFID </w:t>
                                  </w:r>
                                  <w:r>
                                    <w:t>ki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0E3D3B" id="Text Box 173" o:spid="_x0000_s1057" type="#_x0000_t202" style="position:absolute;margin-left:-.35pt;margin-top:94.35pt;width:97.05pt;height:36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" stroked="f">
                      <v:textbox inset="0,0,0,0">
                        <w:txbxContent>
                          <w:p w14:paraId="69330A82" w14:textId="05446164" w:rsidR="00073F33" w:rsidRPr="00D02B28" w:rsidRDefault="00073F33" w:rsidP="00690BE6">
                            <w:pPr>
                              <w:pStyle w:val="Caption"/>
                              <w:rPr>
                                <w:rFonts w:eastAsia="Times New Roman" w:cstheme="minorHAnsi"/>
                                <w:noProof/>
                              </w:rPr>
                            </w:pPr>
                            <w:bookmarkStart w:id="156" w:name="_Toc531732124"/>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w:t>
                            </w:r>
                            <w:r w:rsidRPr="00803D8A">
                              <w:t xml:space="preserve">RFID </w:t>
                            </w:r>
                            <w:r>
                              <w:t>kit</w:t>
                            </w:r>
                            <w:bookmarkEnd w:id="156"/>
                          </w:p>
                        </w:txbxContent>
                      </v:textbox>
                      <w10:wrap type="square"/>
                    </v:shape>
                  </w:pict>
                </mc:Fallback>
              </mc:AlternateContent>
            </w:r>
            <w:r w:rsidR="002A57D0" w:rsidRPr="00690BE6">
              <w:rPr>
                <w:rFonts w:eastAsia="Times New Roman" w:cstheme="minorHAnsi"/>
                <w:noProof/>
              </w:rPr>
              <w:drawing>
                <wp:anchor distT="0" distB="0" distL="114300" distR="114300" simplePos="0" relativeHeight="251772928" behindDoc="0" locked="0" layoutInCell="1" allowOverlap="1" wp14:anchorId="347B3A53" wp14:editId="767958C4">
                  <wp:simplePos x="0" y="0"/>
                  <wp:positionH relativeFrom="column">
                    <wp:posOffset>-64770</wp:posOffset>
                  </wp:positionH>
                  <wp:positionV relativeFrom="paragraph">
                    <wp:posOffset>19685</wp:posOffset>
                  </wp:positionV>
                  <wp:extent cx="1232535" cy="1232535"/>
                  <wp:effectExtent l="0" t="0" r="12065" b="12065"/>
                  <wp:wrapSquare wrapText="bothSides"/>
                  <wp:docPr id="163" name="Picture 163"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A57D0" w:rsidRPr="00690BE6" w14:paraId="735F55F3" w14:textId="77777777" w:rsidTr="001E572F">
        <w:tc>
          <w:tcPr>
            <w:cnfStyle w:val="001000000000" w:firstRow="0" w:lastRow="0" w:firstColumn="1" w:lastColumn="0" w:oddVBand="0" w:evenVBand="0" w:oddHBand="0" w:evenHBand="0" w:firstRowFirstColumn="0" w:firstRowLastColumn="0" w:lastRowFirstColumn="0" w:lastRowLastColumn="0"/>
            <w:tcW w:w="1178" w:type="pct"/>
          </w:tcPr>
          <w:p w14:paraId="1EAD230D" w14:textId="5FCA0470" w:rsidR="002A57D0" w:rsidRPr="00690BE6" w:rsidRDefault="002A57D0" w:rsidP="00690BE6">
            <w:pPr>
              <w:tabs>
                <w:tab w:val="num" w:pos="720"/>
              </w:tabs>
              <w:spacing w:line="276" w:lineRule="auto"/>
              <w:rPr>
                <w:rFonts w:eastAsia="Times New Roman" w:cstheme="minorHAnsi"/>
                <w:color w:val="000000"/>
              </w:rPr>
            </w:pPr>
            <w:r w:rsidRPr="00690BE6">
              <w:rPr>
                <w:rFonts w:eastAsia="Times New Roman" w:cstheme="minorHAnsi"/>
                <w:color w:val="000000"/>
              </w:rPr>
              <w:t xml:space="preserve">9V </w:t>
            </w:r>
            <w:r w:rsidR="00614D07">
              <w:rPr>
                <w:rFonts w:eastAsia="Times New Roman" w:cstheme="minorHAnsi"/>
                <w:color w:val="000000"/>
              </w:rPr>
              <w:t>to Barrel</w:t>
            </w:r>
            <w:r w:rsidRPr="00690BE6">
              <w:rPr>
                <w:rFonts w:eastAsia="Times New Roman" w:cstheme="minorHAnsi"/>
                <w:color w:val="000000"/>
              </w:rPr>
              <w:t xml:space="preserve"> J</w:t>
            </w:r>
            <w:r w:rsidR="00614D07">
              <w:rPr>
                <w:rFonts w:eastAsia="Times New Roman" w:cstheme="minorHAnsi"/>
                <w:color w:val="000000"/>
              </w:rPr>
              <w:t>ack</w:t>
            </w:r>
            <w:r w:rsidRPr="00690BE6">
              <w:rPr>
                <w:rFonts w:eastAsia="Times New Roman" w:cstheme="minorHAnsi"/>
                <w:color w:val="000000"/>
              </w:rPr>
              <w:t xml:space="preserve"> A</w:t>
            </w:r>
            <w:r w:rsidR="00614D07">
              <w:rPr>
                <w:rFonts w:eastAsia="Times New Roman" w:cstheme="minorHAnsi"/>
                <w:color w:val="000000"/>
              </w:rPr>
              <w:t>dapter</w:t>
            </w:r>
          </w:p>
          <w:p w14:paraId="73267E3D" w14:textId="77777777" w:rsidR="002A57D0" w:rsidRPr="00690BE6" w:rsidRDefault="002A57D0" w:rsidP="00690BE6">
            <w:pPr>
              <w:spacing w:line="276" w:lineRule="auto"/>
              <w:rPr>
                <w:rFonts w:eastAsia="Times New Roman" w:cstheme="minorHAnsi"/>
                <w:color w:val="000000"/>
              </w:rPr>
            </w:pPr>
          </w:p>
        </w:tc>
        <w:tc>
          <w:tcPr>
            <w:tcW w:w="1952" w:type="pct"/>
          </w:tcPr>
          <w:p w14:paraId="26C5E62B"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 xml:space="preserve"> This cable is used to battery-power the Arduino that needs 9V and has an on-board barrel jack</w:t>
            </w:r>
          </w:p>
        </w:tc>
        <w:tc>
          <w:tcPr>
            <w:tcW w:w="730" w:type="pct"/>
          </w:tcPr>
          <w:p w14:paraId="111BCAC7" w14:textId="77777777" w:rsidR="002A57D0" w:rsidRPr="00690BE6" w:rsidRDefault="002A57D0" w:rsidP="00690BE6">
            <w:pPr>
              <w:spacing w:line="276" w:lineRule="auto"/>
              <w:ind w:left="360"/>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4 QR</w:t>
            </w:r>
          </w:p>
        </w:tc>
        <w:tc>
          <w:tcPr>
            <w:tcW w:w="1140" w:type="pct"/>
          </w:tcPr>
          <w:p w14:paraId="723EEEE2" w14:textId="66A5D1E9" w:rsidR="002A57D0" w:rsidRPr="00690BE6" w:rsidRDefault="00690BE6"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Pr>
                <w:noProof/>
              </w:rPr>
              <mc:AlternateContent>
                <mc:Choice Requires="wps">
                  <w:drawing>
                    <wp:anchor distT="0" distB="0" distL="114300" distR="114300" simplePos="0" relativeHeight="251782144" behindDoc="1" locked="0" layoutInCell="1" allowOverlap="1" wp14:anchorId="0272B802" wp14:editId="047DC188">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317B6A32" w14:textId="493F67C7" w:rsidR="00073F33" w:rsidRPr="000F6A18" w:rsidRDefault="00073F33" w:rsidP="00690BE6">
                                  <w:pPr>
                                    <w:pStyle w:val="Caption"/>
                                    <w:rPr>
                                      <w:rFonts w:eastAsia="Times New Roman" w:cstheme="minorHAnsi"/>
                                      <w:noProof/>
                                    </w:rPr>
                                  </w:pPr>
                                  <w:bookmarkStart w:id="157" w:name="_Toc53173212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525131">
                                    <w:t xml:space="preserve">9V </w:t>
                                  </w:r>
                                  <w:r>
                                    <w:t>to</w:t>
                                  </w:r>
                                  <w:r w:rsidRPr="00525131">
                                    <w:t xml:space="preserve"> </w:t>
                                  </w:r>
                                  <w:r>
                                    <w:t>barrel jack adapter</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2B802" id="Text Box 174" o:spid="_x0000_s1058" type="#_x0000_t202" style="position:absolute;margin-left:-.15pt;margin-top:95.1pt;width:95.2pt;height:36pt;z-index:-251534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" stroked="f">
                      <v:textbox inset="0,0,0,0">
                        <w:txbxContent>
                          <w:p w14:paraId="317B6A32" w14:textId="493F67C7" w:rsidR="00073F33" w:rsidRPr="000F6A18" w:rsidRDefault="00073F33" w:rsidP="00690BE6">
                            <w:pPr>
                              <w:pStyle w:val="Caption"/>
                              <w:rPr>
                                <w:rFonts w:eastAsia="Times New Roman" w:cstheme="minorHAnsi"/>
                                <w:noProof/>
                              </w:rPr>
                            </w:pPr>
                            <w:bookmarkStart w:id="158" w:name="_Toc531732125"/>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525131">
                              <w:t xml:space="preserve">9V </w:t>
                            </w:r>
                            <w:r>
                              <w:t>to</w:t>
                            </w:r>
                            <w:r w:rsidRPr="00525131">
                              <w:t xml:space="preserve"> </w:t>
                            </w:r>
                            <w:r>
                              <w:t>barrel jack adapter</w:t>
                            </w:r>
                            <w:bookmarkEnd w:id="158"/>
                          </w:p>
                        </w:txbxContent>
                      </v:textbox>
                      <w10:wrap type="tight"/>
                    </v:shape>
                  </w:pict>
                </mc:Fallback>
              </mc:AlternateContent>
            </w:r>
            <w:r w:rsidR="002A57D0" w:rsidRPr="00690BE6">
              <w:rPr>
                <w:rFonts w:eastAsia="Times New Roman" w:cstheme="minorHAnsi"/>
                <w:noProof/>
              </w:rPr>
              <w:drawing>
                <wp:anchor distT="0" distB="0" distL="114300" distR="114300" simplePos="0" relativeHeight="251773952" behindDoc="0" locked="0" layoutInCell="1" allowOverlap="1" wp14:anchorId="0A07BA62" wp14:editId="30339E76">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10" name="Picture 1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A57D0" w:rsidRPr="00690BE6" w14:paraId="0EAB1651" w14:textId="77777777" w:rsidTr="001E572F">
        <w:tc>
          <w:tcPr>
            <w:cnfStyle w:val="001000000000" w:firstRow="0" w:lastRow="0" w:firstColumn="1" w:lastColumn="0" w:oddVBand="0" w:evenVBand="0" w:oddHBand="0" w:evenHBand="0" w:firstRowFirstColumn="0" w:firstRowLastColumn="0" w:lastRowFirstColumn="0" w:lastRowLastColumn="0"/>
            <w:tcW w:w="1178" w:type="pct"/>
          </w:tcPr>
          <w:p w14:paraId="2B71433D" w14:textId="63D752F1" w:rsidR="002A57D0" w:rsidRPr="00690BE6" w:rsidRDefault="002A57D0" w:rsidP="00690BE6">
            <w:pPr>
              <w:spacing w:line="276" w:lineRule="auto"/>
              <w:rPr>
                <w:rFonts w:eastAsia="Times New Roman" w:cstheme="minorHAnsi"/>
                <w:color w:val="000000"/>
              </w:rPr>
            </w:pPr>
            <w:r w:rsidRPr="00690BE6">
              <w:rPr>
                <w:rFonts w:eastAsia="Times New Roman" w:cstheme="minorHAnsi"/>
                <w:color w:val="000000"/>
              </w:rPr>
              <w:t>F</w:t>
            </w:r>
            <w:r w:rsidR="00614D07">
              <w:rPr>
                <w:rFonts w:eastAsia="Times New Roman" w:cstheme="minorHAnsi"/>
                <w:color w:val="000000"/>
              </w:rPr>
              <w:t>ull</w:t>
            </w:r>
            <w:r w:rsidRPr="00690BE6">
              <w:rPr>
                <w:rFonts w:eastAsia="Times New Roman" w:cstheme="minorHAnsi"/>
                <w:color w:val="000000"/>
              </w:rPr>
              <w:t>-S</w:t>
            </w:r>
            <w:r w:rsidR="00614D07">
              <w:rPr>
                <w:rFonts w:eastAsia="Times New Roman" w:cstheme="minorHAnsi"/>
                <w:color w:val="000000"/>
              </w:rPr>
              <w:t xml:space="preserve">ize </w:t>
            </w:r>
            <w:r w:rsidRPr="00690BE6">
              <w:rPr>
                <w:rFonts w:eastAsia="Times New Roman" w:cstheme="minorHAnsi"/>
                <w:color w:val="000000"/>
              </w:rPr>
              <w:t>B</w:t>
            </w:r>
            <w:r w:rsidR="00614D07">
              <w:rPr>
                <w:rFonts w:eastAsia="Times New Roman" w:cstheme="minorHAnsi"/>
                <w:color w:val="000000"/>
              </w:rPr>
              <w:t>readboard</w:t>
            </w:r>
            <w:r w:rsidRPr="00690BE6">
              <w:rPr>
                <w:rFonts w:eastAsia="Times New Roman" w:cstheme="minorHAnsi"/>
                <w:color w:val="000000"/>
              </w:rPr>
              <w:t xml:space="preserve"> and J</w:t>
            </w:r>
            <w:r w:rsidR="00614D07">
              <w:rPr>
                <w:rFonts w:eastAsia="Times New Roman" w:cstheme="minorHAnsi"/>
                <w:color w:val="000000"/>
              </w:rPr>
              <w:t>umper Wires</w:t>
            </w:r>
          </w:p>
          <w:p w14:paraId="332D4DA8" w14:textId="77777777" w:rsidR="002A57D0" w:rsidRPr="00690BE6" w:rsidRDefault="002A57D0" w:rsidP="00690BE6">
            <w:pPr>
              <w:spacing w:line="276" w:lineRule="auto"/>
              <w:jc w:val="center"/>
              <w:rPr>
                <w:rFonts w:eastAsia="Times New Roman" w:cstheme="minorHAnsi"/>
                <w:color w:val="000000"/>
              </w:rPr>
            </w:pPr>
          </w:p>
        </w:tc>
        <w:tc>
          <w:tcPr>
            <w:tcW w:w="1952" w:type="pct"/>
          </w:tcPr>
          <w:p w14:paraId="6C08FF58"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rPr>
            </w:pPr>
            <w:r w:rsidRPr="00690BE6">
              <w:rPr>
                <w:rFonts w:cstheme="minorHAnsi"/>
                <w:color w:val="000000"/>
              </w:rPr>
              <w:t xml:space="preserve">For the connections between the different parts and Arduino we will be using full-size breadboard </w:t>
            </w:r>
          </w:p>
          <w:p w14:paraId="3038C097"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color w:val="000000"/>
              </w:rPr>
              <w:t>and jumper wires.</w:t>
            </w:r>
          </w:p>
        </w:tc>
        <w:tc>
          <w:tcPr>
            <w:tcW w:w="730" w:type="pct"/>
          </w:tcPr>
          <w:p w14:paraId="0C4130CF"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p>
          <w:p w14:paraId="3BFA2168"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20+20 QR</w:t>
            </w:r>
          </w:p>
        </w:tc>
        <w:tc>
          <w:tcPr>
            <w:tcW w:w="1140" w:type="pct"/>
          </w:tcPr>
          <w:p w14:paraId="05E07311" w14:textId="4898B782" w:rsidR="002A57D0" w:rsidRPr="00690BE6" w:rsidRDefault="00690BE6"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Pr>
                <w:noProof/>
              </w:rPr>
              <mc:AlternateContent>
                <mc:Choice Requires="wps">
                  <w:drawing>
                    <wp:anchor distT="0" distB="0" distL="114300" distR="114300" simplePos="0" relativeHeight="251784192" behindDoc="1" locked="0" layoutInCell="1" allowOverlap="1" wp14:anchorId="25C4E426" wp14:editId="04EC456C">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62469395" w14:textId="7947E519" w:rsidR="00073F33" w:rsidRPr="00314F84" w:rsidRDefault="00073F33" w:rsidP="00690BE6">
                                  <w:pPr>
                                    <w:pStyle w:val="Caption"/>
                                    <w:rPr>
                                      <w:rFonts w:cstheme="minorHAnsi"/>
                                      <w:noProof/>
                                    </w:rPr>
                                  </w:pPr>
                                  <w:bookmarkStart w:id="159" w:name="_Toc5317321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C4E426" id="Text Box 175" o:spid="_x0000_s1059" type="#_x0000_t202" style="position:absolute;margin-left:-.7pt;margin-top:132.7pt;width:92.55pt;height:36pt;z-index:-25153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" stroked="f">
                      <v:textbox inset="0,0,0,0">
                        <w:txbxContent>
                          <w:p w14:paraId="62469395" w14:textId="7947E519" w:rsidR="00073F33" w:rsidRPr="00314F84" w:rsidRDefault="00073F33" w:rsidP="00690BE6">
                            <w:pPr>
                              <w:pStyle w:val="Caption"/>
                              <w:rPr>
                                <w:rFonts w:cstheme="minorHAnsi"/>
                                <w:noProof/>
                              </w:rPr>
                            </w:pPr>
                            <w:bookmarkStart w:id="160" w:name="_Toc531732126"/>
                            <w:r>
                              <w:t xml:space="preserve">Figure </w:t>
                            </w:r>
                            <w:r>
                              <w:rPr>
                                <w:noProof/>
                              </w:rPr>
                              <w:fldChar w:fldCharType="begin"/>
                            </w:r>
                            <w:r>
                              <w:rPr>
                                <w:noProof/>
                              </w:rPr>
                              <w:instrText xml:space="preserve"> STYLEREF 1 \s </w:instrText>
                            </w:r>
                            <w:r>
                              <w:rPr>
                                <w:noProof/>
                              </w:rPr>
                              <w:fldChar w:fldCharType="separate"/>
                            </w:r>
                            <w:r>
                              <w:rPr>
                                <w:noProof/>
                                <w:cs/>
                              </w:rPr>
                              <w:t>‎</w:t>
                            </w:r>
                            <w:r>
                              <w:rPr>
                                <w:noProof/>
                              </w:rPr>
                              <w:t>4</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t>: Full</w:t>
                            </w:r>
                            <w:r w:rsidRPr="00301FF0">
                              <w:t>-</w:t>
                            </w:r>
                            <w:r>
                              <w:t>size</w:t>
                            </w:r>
                            <w:r w:rsidRPr="00301FF0">
                              <w:t xml:space="preserve"> </w:t>
                            </w:r>
                            <w:r>
                              <w:t xml:space="preserve">breadboard </w:t>
                            </w:r>
                            <w:r w:rsidRPr="00301FF0">
                              <w:t xml:space="preserve">and </w:t>
                            </w:r>
                            <w:r>
                              <w:t>jumper wires</w:t>
                            </w:r>
                            <w:bookmarkEnd w:id="160"/>
                          </w:p>
                        </w:txbxContent>
                      </v:textbox>
                      <w10:wrap type="tight"/>
                    </v:shape>
                  </w:pict>
                </mc:Fallback>
              </mc:AlternateContent>
            </w:r>
            <w:r w:rsidR="002A57D0" w:rsidRPr="00690BE6">
              <w:rPr>
                <w:rFonts w:cstheme="minorHAnsi"/>
                <w:noProof/>
              </w:rPr>
              <w:drawing>
                <wp:anchor distT="0" distB="0" distL="114300" distR="114300" simplePos="0" relativeHeight="251766784" behindDoc="1" locked="0" layoutInCell="1" allowOverlap="1" wp14:anchorId="5B8D642E" wp14:editId="263451BD">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64" name="Picture 164"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7D0" w:rsidRPr="00690BE6">
              <w:rPr>
                <w:rFonts w:cstheme="minorHAnsi"/>
                <w:noProof/>
              </w:rPr>
              <w:drawing>
                <wp:anchor distT="0" distB="0" distL="114300" distR="114300" simplePos="0" relativeHeight="251765760" behindDoc="1" locked="0" layoutInCell="1" allowOverlap="1" wp14:anchorId="40597CE5" wp14:editId="44193695">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r w:rsidR="002A57D0" w:rsidRPr="00690BE6" w14:paraId="1292610F" w14:textId="77777777" w:rsidTr="001E572F">
        <w:tc>
          <w:tcPr>
            <w:cnfStyle w:val="001000000000" w:firstRow="0" w:lastRow="0" w:firstColumn="1" w:lastColumn="0" w:oddVBand="0" w:evenVBand="0" w:oddHBand="0" w:evenHBand="0" w:firstRowFirstColumn="0" w:firstRowLastColumn="0" w:lastRowFirstColumn="0" w:lastRowLastColumn="0"/>
            <w:tcW w:w="1178" w:type="pct"/>
          </w:tcPr>
          <w:p w14:paraId="5483CB4F" w14:textId="3BA81ED6" w:rsidR="002A57D0" w:rsidRPr="00690BE6" w:rsidRDefault="00614D07" w:rsidP="00690BE6">
            <w:pPr>
              <w:spacing w:line="276" w:lineRule="auto"/>
              <w:rPr>
                <w:rFonts w:eastAsia="Times New Roman" w:cstheme="minorHAnsi"/>
                <w:color w:val="000000"/>
              </w:rPr>
            </w:pPr>
            <w:r>
              <w:rPr>
                <w:rFonts w:eastAsia="Times New Roman" w:cstheme="minorHAnsi"/>
                <w:color w:val="000000"/>
              </w:rPr>
              <w:lastRenderedPageBreak/>
              <w:t>Arduino</w:t>
            </w:r>
            <w:r w:rsidR="002A57D0" w:rsidRPr="00690BE6">
              <w:rPr>
                <w:rFonts w:eastAsia="Times New Roman" w:cstheme="minorHAnsi"/>
                <w:color w:val="000000"/>
              </w:rPr>
              <w:t xml:space="preserve"> U</w:t>
            </w:r>
            <w:r>
              <w:rPr>
                <w:rFonts w:eastAsia="Times New Roman" w:cstheme="minorHAnsi"/>
                <w:color w:val="000000"/>
              </w:rPr>
              <w:t>no</w:t>
            </w:r>
          </w:p>
        </w:tc>
        <w:tc>
          <w:tcPr>
            <w:tcW w:w="1952" w:type="pct"/>
          </w:tcPr>
          <w:p w14:paraId="5F1B8424"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Arduino Uno used to process the information given from the sensors and RFID reader</w:t>
            </w:r>
          </w:p>
        </w:tc>
        <w:tc>
          <w:tcPr>
            <w:tcW w:w="730" w:type="pct"/>
          </w:tcPr>
          <w:p w14:paraId="3DA94F3E" w14:textId="77777777" w:rsidR="002A57D0" w:rsidRPr="00690BE6" w:rsidRDefault="002A57D0" w:rsidP="00690BE6">
            <w:pPr>
              <w:spacing w:line="276" w:lineRule="auto"/>
              <w:cnfStyle w:val="000000000000" w:firstRow="0" w:lastRow="0" w:firstColumn="0" w:lastColumn="0" w:oddVBand="0" w:evenVBand="0" w:oddHBand="0" w:evenHBand="0" w:firstRowFirstColumn="0" w:firstRowLastColumn="0" w:lastRowFirstColumn="0" w:lastRowLastColumn="0"/>
              <w:rPr>
                <w:rFonts w:cstheme="minorHAnsi"/>
                <w:lang w:bidi="ar-QA"/>
              </w:rPr>
            </w:pPr>
            <w:r w:rsidRPr="00690BE6">
              <w:rPr>
                <w:rFonts w:cstheme="minorHAnsi"/>
                <w:lang w:bidi="ar-QA"/>
              </w:rPr>
              <w:t>115 QR</w:t>
            </w:r>
          </w:p>
        </w:tc>
        <w:tc>
          <w:tcPr>
            <w:tcW w:w="1140" w:type="pct"/>
          </w:tcPr>
          <w:p w14:paraId="72CEE01C" w14:textId="77777777" w:rsidR="00690BE6" w:rsidRDefault="002A57D0" w:rsidP="00690BE6">
            <w:pPr>
              <w:pStyle w:val="Caption"/>
              <w:keepNext/>
              <w:spacing w:line="276" w:lineRule="auto"/>
              <w:cnfStyle w:val="000000000000" w:firstRow="0" w:lastRow="0" w:firstColumn="0" w:lastColumn="0" w:oddVBand="0" w:evenVBand="0" w:oddHBand="0" w:evenHBand="0" w:firstRowFirstColumn="0" w:firstRowLastColumn="0" w:lastRowFirstColumn="0" w:lastRowLastColumn="0"/>
            </w:pPr>
            <w:bookmarkStart w:id="161" w:name="_Toc516535301"/>
            <w:r w:rsidRPr="00690BE6">
              <w:rPr>
                <w:rFonts w:eastAsia="Times New Roman" w:cstheme="minorHAnsi"/>
                <w:b w:val="0"/>
                <w:bCs w:val="0"/>
                <w:noProof/>
                <w:sz w:val="22"/>
                <w:szCs w:val="22"/>
              </w:rPr>
              <w:drawing>
                <wp:inline distT="0" distB="0" distL="0" distR="0" wp14:anchorId="164FC05B" wp14:editId="0C932ED1">
                  <wp:extent cx="1286577" cy="1018540"/>
                  <wp:effectExtent l="0" t="0" r="8890" b="0"/>
                  <wp:docPr id="166" name="Picture 166"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bookmarkEnd w:id="161"/>
          </w:p>
          <w:p w14:paraId="2351C229" w14:textId="699FC6CF" w:rsidR="002A57D0" w:rsidRPr="00690BE6" w:rsidRDefault="00690BE6" w:rsidP="00690BE6">
            <w:pPr>
              <w:pStyle w:val="Caption"/>
              <w:cnfStyle w:val="000000000000" w:firstRow="0" w:lastRow="0" w:firstColumn="0" w:lastColumn="0" w:oddVBand="0" w:evenVBand="0" w:oddHBand="0" w:evenHBand="0" w:firstRowFirstColumn="0" w:firstRowLastColumn="0" w:lastRowFirstColumn="0" w:lastRowLastColumn="0"/>
              <w:rPr>
                <w:rFonts w:cstheme="minorHAnsi"/>
                <w:b w:val="0"/>
                <w:bCs w:val="0"/>
                <w:sz w:val="22"/>
                <w:szCs w:val="22"/>
                <w:lang w:bidi="ar-QA"/>
              </w:rPr>
            </w:pPr>
            <w:bookmarkStart w:id="162" w:name="_Toc531732127"/>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9</w:t>
            </w:r>
            <w:r w:rsidR="002B23D1">
              <w:rPr>
                <w:noProof/>
              </w:rPr>
              <w:fldChar w:fldCharType="end"/>
            </w:r>
            <w:r w:rsidR="00802B63">
              <w:t>:</w:t>
            </w:r>
            <w:r>
              <w:t xml:space="preserve"> </w:t>
            </w:r>
            <w:r w:rsidR="007F7FEB">
              <w:t xml:space="preserve">Arduino </w:t>
            </w:r>
            <w:r w:rsidRPr="00FD3AF5">
              <w:t>U</w:t>
            </w:r>
            <w:r w:rsidR="007F7FEB">
              <w:t>no</w:t>
            </w:r>
            <w:bookmarkEnd w:id="162"/>
          </w:p>
        </w:tc>
      </w:tr>
    </w:tbl>
    <w:p w14:paraId="162B7A59" w14:textId="77777777" w:rsidR="00690BE6" w:rsidRDefault="00690BE6" w:rsidP="002A57D0">
      <w:pPr>
        <w:rPr>
          <w:rFonts w:eastAsia="Times New Roman"/>
        </w:rPr>
      </w:pPr>
    </w:p>
    <w:p w14:paraId="5DB5A75D" w14:textId="6F055AD3" w:rsidR="00690BE6" w:rsidRPr="00C738B7" w:rsidRDefault="008F61E3" w:rsidP="00241D67">
      <w:pPr>
        <w:rPr>
          <w:rFonts w:eastAsia="Times New Roman"/>
          <w:b/>
          <w:bCs/>
          <w:u w:val="single"/>
        </w:rPr>
      </w:pPr>
      <w:r>
        <w:rPr>
          <w:rFonts w:eastAsia="Times New Roman"/>
          <w:b/>
          <w:bCs/>
          <w:u w:val="single"/>
        </w:rPr>
        <w:t>Software c</w:t>
      </w:r>
      <w:r w:rsidR="002A57D0" w:rsidRPr="00C738B7">
        <w:rPr>
          <w:rFonts w:eastAsia="Times New Roman"/>
          <w:b/>
          <w:bCs/>
          <w:u w:val="single"/>
        </w:rPr>
        <w:t>omponents</w:t>
      </w:r>
    </w:p>
    <w:p w14:paraId="66790E7D" w14:textId="40598855" w:rsidR="00241D67" w:rsidRDefault="00241D67" w:rsidP="00241D67">
      <w:pPr>
        <w:pStyle w:val="Caption"/>
        <w:keepNext/>
      </w:pPr>
      <w:bookmarkStart w:id="163" w:name="_Toc531729550"/>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4</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717B34">
        <w:t>Software components and descriptions</w:t>
      </w:r>
      <w:bookmarkEnd w:id="163"/>
    </w:p>
    <w:tbl>
      <w:tblPr>
        <w:tblStyle w:val="GridTable1Light-Accent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2A57D0" w:rsidRPr="003805B9" w14:paraId="338F6602" w14:textId="77777777" w:rsidTr="008C40D6">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65DCA520" w14:textId="77777777" w:rsidR="002A57D0" w:rsidRPr="003805B9" w:rsidRDefault="002A57D0" w:rsidP="001E572F">
            <w:pPr>
              <w:rPr>
                <w:rFonts w:cstheme="majorBidi"/>
              </w:rPr>
            </w:pPr>
            <w:r w:rsidRPr="003805B9">
              <w:rPr>
                <w:rFonts w:cstheme="majorBidi"/>
              </w:rPr>
              <w:t>Software</w:t>
            </w:r>
          </w:p>
        </w:tc>
        <w:tc>
          <w:tcPr>
            <w:tcW w:w="3227" w:type="dxa"/>
          </w:tcPr>
          <w:p w14:paraId="5CB7AA8B" w14:textId="77777777" w:rsidR="002A57D0" w:rsidRPr="003805B9" w:rsidRDefault="002A57D0" w:rsidP="001E572F">
            <w:pPr>
              <w:jc w:val="center"/>
              <w:cnfStyle w:val="100000000000" w:firstRow="1" w:lastRow="0" w:firstColumn="0" w:lastColumn="0" w:oddVBand="0" w:evenVBand="0" w:oddHBand="0" w:evenHBand="0" w:firstRowFirstColumn="0" w:firstRowLastColumn="0" w:lastRowFirstColumn="0" w:lastRowLastColumn="0"/>
              <w:rPr>
                <w:rFonts w:cstheme="majorBidi"/>
              </w:rPr>
            </w:pPr>
            <w:r w:rsidRPr="003805B9">
              <w:rPr>
                <w:rFonts w:cstheme="majorBidi"/>
              </w:rPr>
              <w:t>Image</w:t>
            </w:r>
          </w:p>
        </w:tc>
        <w:tc>
          <w:tcPr>
            <w:tcW w:w="3968" w:type="dxa"/>
          </w:tcPr>
          <w:p w14:paraId="0D16823F" w14:textId="77777777" w:rsidR="002A57D0" w:rsidRPr="003805B9" w:rsidRDefault="002A57D0" w:rsidP="001E572F">
            <w:pPr>
              <w:jc w:val="center"/>
              <w:cnfStyle w:val="100000000000" w:firstRow="1" w:lastRow="0" w:firstColumn="0" w:lastColumn="0" w:oddVBand="0" w:evenVBand="0" w:oddHBand="0" w:evenHBand="0" w:firstRowFirstColumn="0" w:firstRowLastColumn="0" w:lastRowFirstColumn="0" w:lastRowLastColumn="0"/>
              <w:rPr>
                <w:rFonts w:cstheme="majorBidi"/>
              </w:rPr>
            </w:pPr>
            <w:r w:rsidRPr="003805B9">
              <w:rPr>
                <w:rFonts w:eastAsia="Times New Roman" w:cstheme="majorBidi"/>
                <w:color w:val="000000"/>
              </w:rPr>
              <w:t>Description</w:t>
            </w:r>
          </w:p>
        </w:tc>
      </w:tr>
      <w:tr w:rsidR="002A57D0" w:rsidRPr="003805B9" w14:paraId="3D8D9343" w14:textId="77777777" w:rsidTr="008C40D6">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1F491A45" w14:textId="77777777" w:rsidR="002A57D0" w:rsidRPr="003805B9" w:rsidRDefault="002A57D0" w:rsidP="001E572F">
            <w:pPr>
              <w:rPr>
                <w:rFonts w:cstheme="majorBidi"/>
                <w:color w:val="000000" w:themeColor="text1"/>
              </w:rPr>
            </w:pPr>
            <w:r w:rsidRPr="003805B9">
              <w:rPr>
                <w:rFonts w:cstheme="majorBidi"/>
                <w:color w:val="000000" w:themeColor="text1"/>
              </w:rPr>
              <w:t>Firebase</w:t>
            </w:r>
          </w:p>
        </w:tc>
        <w:tc>
          <w:tcPr>
            <w:tcW w:w="3227" w:type="dxa"/>
          </w:tcPr>
          <w:p w14:paraId="2276E98F" w14:textId="77777777" w:rsidR="00690BE6" w:rsidRDefault="002A57D0" w:rsidP="00690BE6">
            <w:pPr>
              <w:keepNext/>
              <w:jc w:val="center"/>
              <w:cnfStyle w:val="000000000000" w:firstRow="0" w:lastRow="0" w:firstColumn="0" w:lastColumn="0" w:oddVBand="0" w:evenVBand="0" w:oddHBand="0" w:evenHBand="0" w:firstRowFirstColumn="0" w:firstRowLastColumn="0" w:lastRowFirstColumn="0" w:lastRowLastColumn="0"/>
            </w:pPr>
            <w:r w:rsidRPr="003805B9">
              <w:rPr>
                <w:rFonts w:cstheme="majorBidi"/>
                <w:noProof/>
              </w:rPr>
              <w:drawing>
                <wp:inline distT="0" distB="0" distL="0" distR="0" wp14:anchorId="0577AD8B" wp14:editId="5B496804">
                  <wp:extent cx="1482436" cy="846699"/>
                  <wp:effectExtent l="0" t="0" r="3810" b="0"/>
                  <wp:docPr id="167" name="Picture 167"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52817DBD" w14:textId="16738FE7" w:rsidR="002A57D0" w:rsidRPr="003805B9" w:rsidRDefault="00690BE6" w:rsidP="00690BE6">
            <w:pPr>
              <w:pStyle w:val="Caption"/>
              <w:jc w:val="center"/>
              <w:cnfStyle w:val="000000000000" w:firstRow="0" w:lastRow="0" w:firstColumn="0" w:lastColumn="0" w:oddVBand="0" w:evenVBand="0" w:oddHBand="0" w:evenHBand="0" w:firstRowFirstColumn="0" w:firstRowLastColumn="0" w:lastRowFirstColumn="0" w:lastRowLastColumn="0"/>
              <w:rPr>
                <w:rFonts w:cstheme="majorBidi"/>
              </w:rPr>
            </w:pPr>
            <w:bookmarkStart w:id="164" w:name="_Toc531732128"/>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0</w:t>
            </w:r>
            <w:r w:rsidR="002B23D1">
              <w:rPr>
                <w:noProof/>
              </w:rPr>
              <w:fldChar w:fldCharType="end"/>
            </w:r>
            <w:r w:rsidR="00802B63">
              <w:t>:</w:t>
            </w:r>
            <w:r>
              <w:t xml:space="preserve"> Firebase</w:t>
            </w:r>
            <w:bookmarkEnd w:id="164"/>
          </w:p>
        </w:tc>
        <w:tc>
          <w:tcPr>
            <w:tcW w:w="3968" w:type="dxa"/>
          </w:tcPr>
          <w:p w14:paraId="4CC1B019" w14:textId="77777777" w:rsidR="002A57D0" w:rsidRPr="003805B9" w:rsidRDefault="002A57D0" w:rsidP="001E572F">
            <w:pPr>
              <w:cnfStyle w:val="000000000000" w:firstRow="0" w:lastRow="0" w:firstColumn="0" w:lastColumn="0" w:oddVBand="0" w:evenVBand="0" w:oddHBand="0" w:evenHBand="0" w:firstRowFirstColumn="0" w:firstRowLastColumn="0" w:lastRowFirstColumn="0" w:lastRowLastColumn="0"/>
              <w:rPr>
                <w:rFonts w:cstheme="majorBidi"/>
              </w:rPr>
            </w:pPr>
            <w:r w:rsidRPr="003805B9">
              <w:rPr>
                <w:rFonts w:cstheme="majorBidi"/>
                <w:color w:val="111111"/>
                <w:shd w:val="clear" w:color="auto" w:fill="FFFFFF"/>
              </w:rPr>
              <w:t>Firebase is a complete backend solution that can manage authentication, real time database and hosting as well. It can be used in iOS apps, android apps and even in web apps.</w:t>
            </w:r>
          </w:p>
        </w:tc>
      </w:tr>
      <w:tr w:rsidR="002A57D0" w:rsidRPr="003805B9" w14:paraId="3BBF8278" w14:textId="77777777" w:rsidTr="008C40D6">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7B57458E" w14:textId="77777777" w:rsidR="002A57D0" w:rsidRPr="003805B9" w:rsidRDefault="002A57D0" w:rsidP="001E572F">
            <w:pPr>
              <w:rPr>
                <w:rFonts w:cstheme="majorBidi"/>
                <w:color w:val="000000" w:themeColor="text1"/>
              </w:rPr>
            </w:pPr>
            <w:r w:rsidRPr="003805B9">
              <w:rPr>
                <w:rFonts w:cstheme="majorBidi"/>
                <w:color w:val="000000" w:themeColor="text1"/>
              </w:rPr>
              <w:t xml:space="preserve">Android Studio v.3 </w:t>
            </w:r>
          </w:p>
        </w:tc>
        <w:tc>
          <w:tcPr>
            <w:tcW w:w="3227" w:type="dxa"/>
          </w:tcPr>
          <w:p w14:paraId="2694BA03" w14:textId="77777777" w:rsidR="00690BE6" w:rsidRDefault="002A57D0" w:rsidP="00690BE6">
            <w:pPr>
              <w:keepNext/>
              <w:jc w:val="center"/>
              <w:cnfStyle w:val="000000000000" w:firstRow="0" w:lastRow="0" w:firstColumn="0" w:lastColumn="0" w:oddVBand="0" w:evenVBand="0" w:oddHBand="0" w:evenHBand="0" w:firstRowFirstColumn="0" w:firstRowLastColumn="0" w:lastRowFirstColumn="0" w:lastRowLastColumn="0"/>
            </w:pPr>
            <w:r w:rsidRPr="003805B9">
              <w:rPr>
                <w:rFonts w:eastAsia="Times New Roman"/>
                <w:noProof/>
                <w:color w:val="000000"/>
              </w:rPr>
              <w:drawing>
                <wp:inline distT="0" distB="0" distL="0" distR="0" wp14:anchorId="2A2835F9" wp14:editId="63AB6719">
                  <wp:extent cx="1364673" cy="729932"/>
                  <wp:effectExtent l="0" t="0" r="6985" b="0"/>
                  <wp:docPr id="70" name="Picture 70"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5E145F15" w14:textId="1C041891" w:rsidR="002A57D0" w:rsidRPr="003805B9" w:rsidRDefault="00690BE6" w:rsidP="00690BE6">
            <w:pPr>
              <w:pStyle w:val="Caption"/>
              <w:jc w:val="center"/>
              <w:cnfStyle w:val="000000000000" w:firstRow="0" w:lastRow="0" w:firstColumn="0" w:lastColumn="0" w:oddVBand="0" w:evenVBand="0" w:oddHBand="0" w:evenHBand="0" w:firstRowFirstColumn="0" w:firstRowLastColumn="0" w:lastRowFirstColumn="0" w:lastRowLastColumn="0"/>
              <w:rPr>
                <w:rFonts w:cstheme="majorBidi"/>
              </w:rPr>
            </w:pPr>
            <w:bookmarkStart w:id="165" w:name="_Toc531732129"/>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1</w:t>
            </w:r>
            <w:r w:rsidR="002B23D1">
              <w:rPr>
                <w:noProof/>
              </w:rPr>
              <w:fldChar w:fldCharType="end"/>
            </w:r>
            <w:r w:rsidR="00802B63">
              <w:t>:</w:t>
            </w:r>
            <w:r>
              <w:t xml:space="preserve"> Android Studio</w:t>
            </w:r>
            <w:bookmarkEnd w:id="165"/>
          </w:p>
        </w:tc>
        <w:tc>
          <w:tcPr>
            <w:tcW w:w="3968" w:type="dxa"/>
          </w:tcPr>
          <w:p w14:paraId="4E908444" w14:textId="77777777" w:rsidR="002A57D0" w:rsidRPr="003805B9" w:rsidRDefault="002A57D0" w:rsidP="001E572F">
            <w:pPr>
              <w:cnfStyle w:val="000000000000" w:firstRow="0" w:lastRow="0" w:firstColumn="0" w:lastColumn="0" w:oddVBand="0" w:evenVBand="0" w:oddHBand="0" w:evenHBand="0" w:firstRowFirstColumn="0" w:firstRowLastColumn="0" w:lastRowFirstColumn="0" w:lastRowLastColumn="0"/>
              <w:rPr>
                <w:rFonts w:cstheme="majorBidi"/>
              </w:rPr>
            </w:pPr>
            <w:r w:rsidRPr="003805B9">
              <w:rPr>
                <w:rFonts w:eastAsia="Times New Roman" w:cstheme="majorBidi"/>
                <w:color w:val="000000"/>
              </w:rPr>
              <w:t xml:space="preserve">Android Studio is the official IDE for Android development. </w:t>
            </w:r>
            <w:r w:rsidRPr="003805B9">
              <w:rPr>
                <w:rFonts w:cstheme="majorBidi"/>
              </w:rPr>
              <w:t>It can be used to design user-friendly app as it has a variety of built-in functionality.</w:t>
            </w:r>
          </w:p>
          <w:p w14:paraId="192F042A" w14:textId="77777777" w:rsidR="002A57D0" w:rsidRPr="003805B9" w:rsidRDefault="002A57D0" w:rsidP="001E572F">
            <w:pPr>
              <w:cnfStyle w:val="000000000000" w:firstRow="0" w:lastRow="0" w:firstColumn="0" w:lastColumn="0" w:oddVBand="0" w:evenVBand="0" w:oddHBand="0" w:evenHBand="0" w:firstRowFirstColumn="0" w:firstRowLastColumn="0" w:lastRowFirstColumn="0" w:lastRowLastColumn="0"/>
              <w:rPr>
                <w:rFonts w:cstheme="majorBidi"/>
              </w:rPr>
            </w:pPr>
          </w:p>
        </w:tc>
      </w:tr>
      <w:tr w:rsidR="002A57D0" w:rsidRPr="003805B9" w14:paraId="343B49AC" w14:textId="77777777" w:rsidTr="008C40D6">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3CFD0CD0" w14:textId="77777777" w:rsidR="002A57D0" w:rsidRPr="003805B9" w:rsidRDefault="002A57D0" w:rsidP="001E572F">
            <w:pPr>
              <w:rPr>
                <w:rFonts w:cstheme="majorBidi"/>
                <w:color w:val="000000" w:themeColor="text1"/>
              </w:rPr>
            </w:pPr>
            <w:r w:rsidRPr="003805B9">
              <w:rPr>
                <w:rFonts w:cstheme="majorBidi"/>
                <w:color w:val="000000" w:themeColor="text1"/>
              </w:rPr>
              <w:t>Arduino IDE</w:t>
            </w:r>
          </w:p>
        </w:tc>
        <w:tc>
          <w:tcPr>
            <w:tcW w:w="3227" w:type="dxa"/>
          </w:tcPr>
          <w:p w14:paraId="06AC55BD" w14:textId="77777777" w:rsidR="00690BE6" w:rsidRDefault="002A57D0" w:rsidP="00690BE6">
            <w:pPr>
              <w:keepNext/>
              <w:jc w:val="center"/>
              <w:cnfStyle w:val="000000000000" w:firstRow="0" w:lastRow="0" w:firstColumn="0" w:lastColumn="0" w:oddVBand="0" w:evenVBand="0" w:oddHBand="0" w:evenHBand="0" w:firstRowFirstColumn="0" w:firstRowLastColumn="0" w:lastRowFirstColumn="0" w:lastRowLastColumn="0"/>
            </w:pPr>
            <w:r w:rsidRPr="003805B9">
              <w:rPr>
                <w:rFonts w:cstheme="majorBidi"/>
                <w:noProof/>
                <w:color w:val="000000" w:themeColor="text1"/>
              </w:rPr>
              <w:drawing>
                <wp:inline distT="0" distB="0" distL="0" distR="0" wp14:anchorId="419F1B86" wp14:editId="0FEFBDAC">
                  <wp:extent cx="886691" cy="771688"/>
                  <wp:effectExtent l="0" t="0" r="8890" b="0"/>
                  <wp:docPr id="168" name="Picture 168"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52E14B86" w14:textId="2A427BEC" w:rsidR="002A57D0" w:rsidRPr="003805B9" w:rsidRDefault="00690BE6" w:rsidP="00690BE6">
            <w:pPr>
              <w:pStyle w:val="Caption"/>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bookmarkStart w:id="166" w:name="_Toc531732130"/>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2</w:t>
            </w:r>
            <w:r w:rsidR="002B23D1">
              <w:rPr>
                <w:noProof/>
              </w:rPr>
              <w:fldChar w:fldCharType="end"/>
            </w:r>
            <w:r w:rsidR="00802B63">
              <w:t>:</w:t>
            </w:r>
            <w:r>
              <w:t xml:space="preserve"> </w:t>
            </w:r>
            <w:r w:rsidRPr="00E24F0C">
              <w:t>Arduino IDE</w:t>
            </w:r>
            <w:bookmarkEnd w:id="166"/>
          </w:p>
        </w:tc>
        <w:tc>
          <w:tcPr>
            <w:tcW w:w="3968" w:type="dxa"/>
          </w:tcPr>
          <w:p w14:paraId="281B23DB" w14:textId="77777777" w:rsidR="002A57D0" w:rsidRPr="003805B9" w:rsidRDefault="002A57D0" w:rsidP="001E572F">
            <w:pPr>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3805B9">
              <w:rPr>
                <w:rFonts w:cstheme="majorBidi"/>
              </w:rPr>
              <w:t>Arduino software supports C/C++ based programming language. Used to write program to control the Arduino microprocessor to generate feedback.</w:t>
            </w:r>
            <w:r w:rsidRPr="003805B9">
              <w:rPr>
                <w:rFonts w:cstheme="majorBidi"/>
                <w:color w:val="000000" w:themeColor="text1"/>
              </w:rPr>
              <w:t xml:space="preserve"> </w:t>
            </w:r>
          </w:p>
        </w:tc>
      </w:tr>
      <w:tr w:rsidR="002A57D0" w:rsidRPr="003805B9" w14:paraId="17612C08" w14:textId="77777777" w:rsidTr="008C40D6">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820760D" w14:textId="77777777" w:rsidR="002A57D0" w:rsidRPr="003805B9" w:rsidRDefault="002A57D0" w:rsidP="001E572F">
            <w:pPr>
              <w:rPr>
                <w:rFonts w:eastAsia="Times New Roman" w:cstheme="majorBidi"/>
                <w:color w:val="000000"/>
              </w:rPr>
            </w:pPr>
            <w:r w:rsidRPr="003805B9">
              <w:rPr>
                <w:rFonts w:eastAsia="Times New Roman" w:cstheme="majorBidi"/>
                <w:color w:val="000000"/>
              </w:rPr>
              <w:t>WebStorm</w:t>
            </w:r>
          </w:p>
        </w:tc>
        <w:tc>
          <w:tcPr>
            <w:tcW w:w="3227" w:type="dxa"/>
          </w:tcPr>
          <w:p w14:paraId="7EC54238" w14:textId="77777777" w:rsidR="0029726A" w:rsidRDefault="002A57D0" w:rsidP="0029726A">
            <w:pPr>
              <w:keepNext/>
              <w:jc w:val="center"/>
              <w:cnfStyle w:val="000000000000" w:firstRow="0" w:lastRow="0" w:firstColumn="0" w:lastColumn="0" w:oddVBand="0" w:evenVBand="0" w:oddHBand="0" w:evenHBand="0" w:firstRowFirstColumn="0" w:firstRowLastColumn="0" w:lastRowFirstColumn="0" w:lastRowLastColumn="0"/>
            </w:pPr>
            <w:r w:rsidRPr="003805B9">
              <w:rPr>
                <w:noProof/>
                <w:color w:val="000000"/>
              </w:rPr>
              <w:drawing>
                <wp:inline distT="0" distB="0" distL="0" distR="0" wp14:anchorId="692377AD" wp14:editId="10B319E4">
                  <wp:extent cx="1005840" cy="1005840"/>
                  <wp:effectExtent l="0" t="0" r="3810" b="3810"/>
                  <wp:docPr id="170" name="Picture 170"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272786A7" w14:textId="03BF2889" w:rsidR="00690BE6" w:rsidRDefault="0029726A" w:rsidP="0029726A">
            <w:pPr>
              <w:pStyle w:val="Caption"/>
              <w:jc w:val="center"/>
              <w:cnfStyle w:val="000000000000" w:firstRow="0" w:lastRow="0" w:firstColumn="0" w:lastColumn="0" w:oddVBand="0" w:evenVBand="0" w:oddHBand="0" w:evenHBand="0" w:firstRowFirstColumn="0" w:firstRowLastColumn="0" w:lastRowFirstColumn="0" w:lastRowLastColumn="0"/>
            </w:pPr>
            <w:bookmarkStart w:id="167" w:name="_Toc531732131"/>
            <w:r>
              <w:t xml:space="preserve">Figure </w:t>
            </w:r>
            <w:r w:rsidR="002B23D1">
              <w:rPr>
                <w:noProof/>
              </w:rPr>
              <w:fldChar w:fldCharType="begin"/>
            </w:r>
            <w:r w:rsidR="002B23D1">
              <w:rPr>
                <w:noProof/>
              </w:rPr>
              <w:instrText xml:space="preserve"> STYLEREF 1 \s </w:instrText>
            </w:r>
            <w:r w:rsidR="002B23D1">
              <w:rPr>
                <w:noProof/>
              </w:rPr>
              <w:fldChar w:fldCharType="separate"/>
            </w:r>
            <w:r w:rsidR="00EF5D5C">
              <w:rPr>
                <w:noProof/>
                <w:cs/>
              </w:rPr>
              <w:t>‎</w:t>
            </w:r>
            <w:r w:rsidR="00EF5D5C">
              <w:rPr>
                <w:noProof/>
              </w:rPr>
              <w:t>4</w:t>
            </w:r>
            <w:r w:rsidR="002B23D1">
              <w:rPr>
                <w:noProof/>
              </w:rPr>
              <w:fldChar w:fldCharType="end"/>
            </w:r>
            <w:r w:rsidR="00EF5D5C">
              <w:noBreakHyphen/>
            </w:r>
            <w:r w:rsidR="002B23D1">
              <w:rPr>
                <w:noProof/>
              </w:rPr>
              <w:fldChar w:fldCharType="begin"/>
            </w:r>
            <w:r w:rsidR="002B23D1">
              <w:rPr>
                <w:noProof/>
              </w:rPr>
              <w:instrText xml:space="preserve"> SEQ Figure \* ARABIC \s 1 </w:instrText>
            </w:r>
            <w:r w:rsidR="002B23D1">
              <w:rPr>
                <w:noProof/>
              </w:rPr>
              <w:fldChar w:fldCharType="separate"/>
            </w:r>
            <w:r w:rsidR="00EF5D5C">
              <w:rPr>
                <w:noProof/>
              </w:rPr>
              <w:t>13</w:t>
            </w:r>
            <w:r w:rsidR="002B23D1">
              <w:rPr>
                <w:noProof/>
              </w:rPr>
              <w:fldChar w:fldCharType="end"/>
            </w:r>
            <w:r>
              <w:t xml:space="preserve">: </w:t>
            </w:r>
            <w:r w:rsidRPr="005D756E">
              <w:t>WebStorm</w:t>
            </w:r>
            <w:bookmarkEnd w:id="167"/>
          </w:p>
          <w:p w14:paraId="205DA505" w14:textId="40B4D511" w:rsidR="002A57D0" w:rsidRPr="003805B9" w:rsidRDefault="002A57D0" w:rsidP="00690BE6">
            <w:pPr>
              <w:pStyle w:val="Caption"/>
              <w:jc w:val="center"/>
              <w:cnfStyle w:val="000000000000" w:firstRow="0" w:lastRow="0" w:firstColumn="0" w:lastColumn="0" w:oddVBand="0" w:evenVBand="0" w:oddHBand="0" w:evenHBand="0" w:firstRowFirstColumn="0" w:firstRowLastColumn="0" w:lastRowFirstColumn="0" w:lastRowLastColumn="0"/>
              <w:rPr>
                <w:rFonts w:eastAsia="Times New Roman"/>
                <w:noProof/>
                <w:color w:val="000000"/>
              </w:rPr>
            </w:pPr>
          </w:p>
        </w:tc>
        <w:tc>
          <w:tcPr>
            <w:tcW w:w="3968" w:type="dxa"/>
          </w:tcPr>
          <w:p w14:paraId="4390718E" w14:textId="77777777" w:rsidR="002A57D0" w:rsidRPr="003805B9" w:rsidRDefault="002A57D0" w:rsidP="001E572F">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rPr>
            </w:pPr>
            <w:r w:rsidRPr="003805B9">
              <w:rPr>
                <w:rFonts w:eastAsia="Times New Roman" w:cstheme="majorBidi"/>
                <w:color w:val="000000"/>
              </w:rPr>
              <w:t>WebStorm is JavaScript IDE that is used to build website applications.</w:t>
            </w:r>
          </w:p>
        </w:tc>
      </w:tr>
    </w:tbl>
    <w:p w14:paraId="4B0B1505" w14:textId="76BA0D2F" w:rsidR="001430FF" w:rsidRDefault="0039593B" w:rsidP="00F91AF1">
      <w:pPr>
        <w:pStyle w:val="Heading1"/>
        <w:numPr>
          <w:ilvl w:val="0"/>
          <w:numId w:val="1"/>
        </w:numPr>
        <w:spacing w:after="240"/>
      </w:pPr>
      <w:bookmarkStart w:id="168" w:name="_Toc532160974"/>
      <w:r w:rsidRPr="00C01B29">
        <w:t xml:space="preserve">Project </w:t>
      </w:r>
      <w:r w:rsidR="001D0069" w:rsidRPr="00C01B29">
        <w:t>p</w:t>
      </w:r>
      <w:r w:rsidRPr="00C01B29">
        <w:t>lan</w:t>
      </w:r>
      <w:bookmarkEnd w:id="148"/>
      <w:bookmarkEnd w:id="168"/>
    </w:p>
    <w:p w14:paraId="36726A84" w14:textId="50F13B95" w:rsidR="00F91AF1" w:rsidRDefault="00F91AF1" w:rsidP="00F91AF1">
      <w:r w:rsidRPr="00BD05E6">
        <w:t xml:space="preserve">The implementation of the project is divided into </w:t>
      </w:r>
      <w:r w:rsidR="001D42D5">
        <w:t>phases</w:t>
      </w:r>
      <w:r w:rsidRPr="00BD05E6">
        <w:t xml:space="preserve"> which explain the tasks done by each member.</w:t>
      </w:r>
    </w:p>
    <w:p w14:paraId="7CEA1A07" w14:textId="77777777" w:rsidR="000B5B96" w:rsidRPr="00C01B29" w:rsidRDefault="000B5B96" w:rsidP="009435FA">
      <w:pPr>
        <w:pStyle w:val="Heading2"/>
        <w:numPr>
          <w:ilvl w:val="1"/>
          <w:numId w:val="1"/>
        </w:numPr>
        <w:spacing w:before="240" w:after="240"/>
        <w:ind w:left="540" w:hanging="540"/>
        <w:rPr>
          <w:color w:val="365F91" w:themeColor="accent1" w:themeShade="BF"/>
        </w:rPr>
      </w:pPr>
      <w:bookmarkStart w:id="169" w:name="_Toc274166458"/>
      <w:bookmarkStart w:id="170" w:name="_Toc525597355"/>
      <w:bookmarkStart w:id="171" w:name="_Toc532160975"/>
      <w:r w:rsidRPr="00C01B29">
        <w:rPr>
          <w:color w:val="365F91" w:themeColor="accent1" w:themeShade="BF"/>
        </w:rPr>
        <w:lastRenderedPageBreak/>
        <w:t>Project milestones</w:t>
      </w:r>
      <w:bookmarkEnd w:id="169"/>
      <w:bookmarkEnd w:id="170"/>
      <w:bookmarkEnd w:id="171"/>
      <w:r w:rsidRPr="00C01B29">
        <w:rPr>
          <w:color w:val="365F91" w:themeColor="accent1" w:themeShade="BF"/>
        </w:rPr>
        <w:t xml:space="preserve"> </w:t>
      </w:r>
    </w:p>
    <w:p w14:paraId="722633A0" w14:textId="18400D31" w:rsidR="002E30A7" w:rsidRPr="00CD0053" w:rsidRDefault="00CD0053" w:rsidP="00CD0053">
      <w:pPr>
        <w:rPr>
          <w:b/>
          <w:bCs/>
          <w:u w:val="single"/>
        </w:rPr>
      </w:pPr>
      <w:r w:rsidRPr="00CD0053">
        <w:rPr>
          <w:b/>
          <w:bCs/>
          <w:u w:val="single"/>
        </w:rPr>
        <w:t>Phase-1</w:t>
      </w:r>
    </w:p>
    <w:p w14:paraId="5C8DBB33" w14:textId="553442C2" w:rsidR="001852FC" w:rsidRDefault="001852FC" w:rsidP="001852FC">
      <w:pPr>
        <w:pStyle w:val="Caption"/>
        <w:keepNext/>
      </w:pPr>
      <w:bookmarkStart w:id="172" w:name="_Toc531729551"/>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5</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rsidR="00433943">
        <w:t>:</w:t>
      </w:r>
      <w:r>
        <w:t xml:space="preserve"> </w:t>
      </w:r>
      <w:r w:rsidR="006E1EA6">
        <w:t>M</w:t>
      </w:r>
      <w:r>
        <w:t>ilestone</w:t>
      </w:r>
      <w:r w:rsidR="006E1EA6">
        <w:t xml:space="preserve"> Fall 2018</w:t>
      </w:r>
      <w:bookmarkEnd w:id="172"/>
    </w:p>
    <w:tbl>
      <w:tblPr>
        <w:tblStyle w:val="GridTable6Colorful-Accent1"/>
        <w:tblW w:w="9450" w:type="dxa"/>
        <w:tblInd w:w="-95" w:type="dxa"/>
        <w:tblLook w:val="04A0" w:firstRow="1" w:lastRow="0" w:firstColumn="1" w:lastColumn="0" w:noHBand="0" w:noVBand="1"/>
      </w:tblPr>
      <w:tblGrid>
        <w:gridCol w:w="2462"/>
        <w:gridCol w:w="6988"/>
      </w:tblGrid>
      <w:tr w:rsidR="001852FC" w:rsidRPr="00494F1B" w14:paraId="21701ED1" w14:textId="77777777" w:rsidTr="004339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66FC8E6" w14:textId="77777777" w:rsidR="001852FC" w:rsidRPr="00494F1B" w:rsidRDefault="001852FC" w:rsidP="00AB31A4">
            <w:pPr>
              <w:rPr>
                <w:rFonts w:cstheme="minorHAnsi"/>
                <w:color w:val="auto"/>
              </w:rPr>
            </w:pPr>
            <w:r w:rsidRPr="00494F1B">
              <w:rPr>
                <w:rFonts w:cstheme="minorHAnsi"/>
                <w:color w:val="auto"/>
              </w:rPr>
              <w:t>Milestone</w:t>
            </w:r>
          </w:p>
        </w:tc>
        <w:tc>
          <w:tcPr>
            <w:tcW w:w="6988" w:type="dxa"/>
          </w:tcPr>
          <w:p w14:paraId="197B120C" w14:textId="77777777" w:rsidR="001852FC" w:rsidRPr="00494F1B" w:rsidRDefault="001852FC" w:rsidP="00AB31A4">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1852FC" w:rsidRPr="00494F1B" w14:paraId="7554E82B" w14:textId="77777777" w:rsidTr="00433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55B0433" w14:textId="77777777" w:rsidR="001852FC" w:rsidRPr="00494F1B" w:rsidRDefault="001852FC" w:rsidP="00AB31A4">
            <w:pPr>
              <w:rPr>
                <w:rFonts w:cstheme="minorHAnsi"/>
                <w:color w:val="auto"/>
              </w:rPr>
            </w:pPr>
            <w:r w:rsidRPr="00494F1B">
              <w:rPr>
                <w:rFonts w:cstheme="minorHAnsi"/>
                <w:color w:val="auto"/>
              </w:rPr>
              <w:t xml:space="preserve">Milestones -1 Information gathering  </w:t>
            </w:r>
          </w:p>
          <w:p w14:paraId="6FBD1548" w14:textId="77777777" w:rsidR="001852FC" w:rsidRPr="00494F1B" w:rsidRDefault="001852FC" w:rsidP="00AB31A4">
            <w:pPr>
              <w:rPr>
                <w:rFonts w:cstheme="minorHAnsi"/>
                <w:color w:val="auto"/>
              </w:rPr>
            </w:pPr>
          </w:p>
        </w:tc>
        <w:tc>
          <w:tcPr>
            <w:tcW w:w="6988" w:type="dxa"/>
          </w:tcPr>
          <w:p w14:paraId="43E6558E" w14:textId="0C530C3F" w:rsidR="001852FC" w:rsidRPr="00494F1B" w:rsidRDefault="001852FC" w:rsidP="00245817">
            <w:pPr>
              <w:pStyle w:val="ListParagraph"/>
              <w:numPr>
                <w:ilvl w:val="0"/>
                <w:numId w:val="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766CFFB9" w14:textId="583E857D" w:rsidR="001852FC" w:rsidRPr="00494F1B" w:rsidRDefault="001854C4" w:rsidP="00245817">
            <w:pPr>
              <w:pStyle w:val="ListParagraph"/>
              <w:numPr>
                <w:ilvl w:val="0"/>
                <w:numId w:val="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4E9B65ED" w14:textId="533972AC" w:rsidR="001852FC" w:rsidRPr="00494F1B" w:rsidRDefault="001852FC" w:rsidP="00245817">
            <w:pPr>
              <w:pStyle w:val="ListParagraph"/>
              <w:numPr>
                <w:ilvl w:val="0"/>
                <w:numId w:val="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3AA2098B" w14:textId="77777777" w:rsidR="001852FC" w:rsidRPr="00494F1B" w:rsidRDefault="001852FC" w:rsidP="00AB31A4">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1852FC" w:rsidRPr="00494F1B" w14:paraId="35B43DBC" w14:textId="77777777" w:rsidTr="008E6EFD">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555BAF2F" w14:textId="77777777" w:rsidR="001852FC" w:rsidRPr="00494F1B" w:rsidRDefault="001852FC" w:rsidP="00AB31A4">
            <w:pPr>
              <w:autoSpaceDE w:val="0"/>
              <w:autoSpaceDN w:val="0"/>
              <w:adjustRightInd w:val="0"/>
              <w:rPr>
                <w:rFonts w:cstheme="minorHAnsi"/>
                <w:color w:val="auto"/>
              </w:rPr>
            </w:pPr>
            <w:r w:rsidRPr="00494F1B">
              <w:rPr>
                <w:rFonts w:cstheme="minorHAnsi"/>
                <w:color w:val="auto"/>
              </w:rPr>
              <w:t>Milestones -2 Introduction and motivation</w:t>
            </w:r>
          </w:p>
          <w:p w14:paraId="395C77C4" w14:textId="77777777" w:rsidR="001852FC" w:rsidRPr="00494F1B" w:rsidRDefault="001852FC" w:rsidP="00AB31A4">
            <w:pPr>
              <w:rPr>
                <w:rFonts w:cstheme="minorHAnsi"/>
                <w:color w:val="auto"/>
              </w:rPr>
            </w:pPr>
          </w:p>
        </w:tc>
        <w:tc>
          <w:tcPr>
            <w:tcW w:w="6988" w:type="dxa"/>
          </w:tcPr>
          <w:p w14:paraId="2B6B5DF1" w14:textId="77777777" w:rsidR="001852FC" w:rsidRPr="00494F1B" w:rsidRDefault="001852FC" w:rsidP="001854C4">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50FFA1D1" w14:textId="7193EA71" w:rsidR="001852FC" w:rsidRPr="00494F1B" w:rsidRDefault="001852FC" w:rsidP="001854C4">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79EFC2C3" w14:textId="4A62D27E" w:rsidR="001852FC" w:rsidRPr="00494F1B" w:rsidRDefault="001852FC" w:rsidP="001854C4">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sidR="00790DA2">
              <w:rPr>
                <w:rFonts w:cstheme="minorHAnsi"/>
                <w:color w:val="auto"/>
              </w:rPr>
              <w:t xml:space="preserve">ance </w:t>
            </w:r>
            <w:r w:rsidRPr="00494F1B">
              <w:rPr>
                <w:rFonts w:cstheme="minorHAnsi"/>
                <w:color w:val="auto"/>
              </w:rPr>
              <w:t>of the project and how the outcomes of the project will benefit the users</w:t>
            </w:r>
          </w:p>
          <w:p w14:paraId="7E0FABFF" w14:textId="77777777" w:rsidR="001852FC" w:rsidRPr="00494F1B" w:rsidRDefault="001852FC" w:rsidP="001854C4">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3A464AE6" w14:textId="77777777" w:rsidR="001852FC" w:rsidRPr="00494F1B" w:rsidRDefault="001852FC" w:rsidP="00AB31A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852FC" w:rsidRPr="00494F1B" w14:paraId="3387C715" w14:textId="77777777" w:rsidTr="00433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B12984" w14:textId="77777777" w:rsidR="001852FC" w:rsidRPr="00494F1B" w:rsidRDefault="001852FC" w:rsidP="00AB31A4">
            <w:pPr>
              <w:rPr>
                <w:rFonts w:cstheme="minorHAnsi"/>
                <w:color w:val="auto"/>
              </w:rPr>
            </w:pPr>
            <w:r w:rsidRPr="00494F1B">
              <w:rPr>
                <w:rFonts w:cstheme="minorHAnsi"/>
                <w:color w:val="auto"/>
              </w:rPr>
              <w:t>Milestones -3</w:t>
            </w:r>
          </w:p>
          <w:p w14:paraId="4D928D16" w14:textId="77777777" w:rsidR="001852FC" w:rsidRPr="00494F1B" w:rsidRDefault="001852FC" w:rsidP="00AB31A4">
            <w:pPr>
              <w:rPr>
                <w:rFonts w:cstheme="minorHAnsi"/>
                <w:color w:val="auto"/>
              </w:rPr>
            </w:pPr>
            <w:r w:rsidRPr="00494F1B">
              <w:rPr>
                <w:rFonts w:cstheme="minorHAnsi"/>
                <w:color w:val="auto"/>
              </w:rPr>
              <w:t>Hardware and software to be used</w:t>
            </w:r>
          </w:p>
        </w:tc>
        <w:tc>
          <w:tcPr>
            <w:tcW w:w="6988" w:type="dxa"/>
          </w:tcPr>
          <w:p w14:paraId="0A3B608F" w14:textId="77777777" w:rsidR="001852FC" w:rsidRPr="00494F1B" w:rsidRDefault="001852FC" w:rsidP="00245817">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22F40014" w14:textId="7F74187C" w:rsidR="001852FC" w:rsidRPr="00494F1B" w:rsidRDefault="001852FC" w:rsidP="00245817">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sidR="001854C4">
              <w:rPr>
                <w:rFonts w:cstheme="minorHAnsi"/>
                <w:color w:val="auto"/>
              </w:rPr>
              <w:t xml:space="preserve"> decided-on</w:t>
            </w:r>
            <w:r w:rsidRPr="00494F1B">
              <w:rPr>
                <w:rFonts w:cstheme="minorHAnsi"/>
                <w:color w:val="auto"/>
              </w:rPr>
              <w:t xml:space="preserve"> hardware with its price</w:t>
            </w:r>
          </w:p>
          <w:p w14:paraId="05B3C69A" w14:textId="2F1FDE41" w:rsidR="001852FC" w:rsidRPr="00494F1B" w:rsidRDefault="001852FC" w:rsidP="00245817">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sidR="001854C4">
              <w:rPr>
                <w:rFonts w:cstheme="minorHAnsi"/>
                <w:color w:val="auto"/>
              </w:rPr>
              <w:t>F</w:t>
            </w:r>
            <w:r w:rsidRPr="00494F1B">
              <w:rPr>
                <w:rFonts w:cstheme="minorHAnsi"/>
                <w:color w:val="auto"/>
              </w:rPr>
              <w:t>irebase and how it can be connected to the mobile application and Arduino</w:t>
            </w:r>
          </w:p>
          <w:p w14:paraId="5CD6B26C" w14:textId="77777777" w:rsidR="001852FC" w:rsidRPr="00494F1B" w:rsidRDefault="001852FC" w:rsidP="00AB31A4">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1852FC" w:rsidRPr="00494F1B" w14:paraId="5399EEC3" w14:textId="77777777" w:rsidTr="00433943">
        <w:tc>
          <w:tcPr>
            <w:cnfStyle w:val="001000000000" w:firstRow="0" w:lastRow="0" w:firstColumn="1" w:lastColumn="0" w:oddVBand="0" w:evenVBand="0" w:oddHBand="0" w:evenHBand="0" w:firstRowFirstColumn="0" w:firstRowLastColumn="0" w:lastRowFirstColumn="0" w:lastRowLastColumn="0"/>
            <w:tcW w:w="2462" w:type="dxa"/>
          </w:tcPr>
          <w:p w14:paraId="7AED2F0A" w14:textId="77777777" w:rsidR="001852FC" w:rsidRPr="00494F1B" w:rsidRDefault="001852FC" w:rsidP="00AB31A4">
            <w:pPr>
              <w:rPr>
                <w:rFonts w:cstheme="minorHAnsi"/>
                <w:color w:val="auto"/>
              </w:rPr>
            </w:pPr>
            <w:r w:rsidRPr="00494F1B">
              <w:rPr>
                <w:rFonts w:cstheme="minorHAnsi"/>
                <w:color w:val="auto"/>
              </w:rPr>
              <w:t>Milestones -4</w:t>
            </w:r>
          </w:p>
          <w:p w14:paraId="78329E99" w14:textId="77777777" w:rsidR="001852FC" w:rsidRPr="00494F1B" w:rsidRDefault="001852FC" w:rsidP="00AB31A4">
            <w:pPr>
              <w:rPr>
                <w:rFonts w:cstheme="minorHAnsi"/>
                <w:color w:val="auto"/>
              </w:rPr>
            </w:pPr>
            <w:r w:rsidRPr="00494F1B">
              <w:rPr>
                <w:rFonts w:cstheme="minorHAnsi"/>
                <w:color w:val="auto"/>
              </w:rPr>
              <w:t>Related work</w:t>
            </w:r>
          </w:p>
          <w:p w14:paraId="48FB391C" w14:textId="77777777" w:rsidR="001852FC" w:rsidRPr="00494F1B" w:rsidRDefault="001852FC" w:rsidP="00AB31A4">
            <w:pPr>
              <w:rPr>
                <w:rFonts w:cstheme="minorHAnsi"/>
                <w:color w:val="auto"/>
              </w:rPr>
            </w:pPr>
          </w:p>
        </w:tc>
        <w:tc>
          <w:tcPr>
            <w:tcW w:w="6988" w:type="dxa"/>
          </w:tcPr>
          <w:p w14:paraId="68CAC5CE" w14:textId="4651B2EF" w:rsidR="001852FC" w:rsidRPr="00494F1B" w:rsidRDefault="001852FC" w:rsidP="00245817">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sidR="00C739E6">
              <w:rPr>
                <w:rFonts w:cstheme="minorHAnsi"/>
                <w:color w:val="auto"/>
              </w:rPr>
              <w:t>with similar</w:t>
            </w:r>
            <w:r w:rsidRPr="00494F1B">
              <w:rPr>
                <w:rFonts w:cstheme="minorHAnsi"/>
                <w:color w:val="auto"/>
              </w:rPr>
              <w:t xml:space="preserve"> </w:t>
            </w:r>
            <w:r w:rsidR="001854C4">
              <w:rPr>
                <w:rFonts w:cstheme="minorHAnsi"/>
                <w:color w:val="auto"/>
              </w:rPr>
              <w:t>approach</w:t>
            </w:r>
            <w:r w:rsidR="00C739E6">
              <w:rPr>
                <w:rFonts w:cstheme="minorHAnsi"/>
                <w:color w:val="auto"/>
              </w:rPr>
              <w:t>es to</w:t>
            </w:r>
            <w:r w:rsidR="001854C4">
              <w:rPr>
                <w:rFonts w:cstheme="minorHAnsi"/>
                <w:color w:val="auto"/>
              </w:rPr>
              <w:t xml:space="preserve"> </w:t>
            </w:r>
            <w:r w:rsidRPr="00494F1B">
              <w:rPr>
                <w:rFonts w:cstheme="minorHAnsi"/>
                <w:color w:val="auto"/>
              </w:rPr>
              <w:t>our problem in addition to the survey papers about same topic</w:t>
            </w:r>
          </w:p>
          <w:p w14:paraId="4613597C" w14:textId="77777777" w:rsidR="001852FC" w:rsidRPr="00494F1B" w:rsidRDefault="001852FC" w:rsidP="00245817">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6F5CC83B" w14:textId="2EA95E3B" w:rsidR="001852FC" w:rsidRPr="00494F1B" w:rsidRDefault="001852FC" w:rsidP="00245817">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sidR="002A0F22">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557A65A3" w14:textId="77777777" w:rsidR="001852FC" w:rsidRPr="00494F1B" w:rsidRDefault="001852FC" w:rsidP="00AB31A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852FC" w:rsidRPr="00494F1B" w14:paraId="2B3E34C2" w14:textId="77777777" w:rsidTr="008E6EFD">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536992CB" w14:textId="77777777" w:rsidR="001852FC" w:rsidRPr="00494F1B" w:rsidRDefault="001852FC" w:rsidP="00AB31A4">
            <w:pPr>
              <w:rPr>
                <w:rFonts w:cstheme="minorHAnsi"/>
                <w:color w:val="auto"/>
              </w:rPr>
            </w:pPr>
            <w:r w:rsidRPr="00494F1B">
              <w:rPr>
                <w:rFonts w:cstheme="minorHAnsi"/>
                <w:color w:val="auto"/>
              </w:rPr>
              <w:t>Milestone-5 Requirement analysis</w:t>
            </w:r>
          </w:p>
          <w:p w14:paraId="14315B6D" w14:textId="77777777" w:rsidR="001852FC" w:rsidRPr="00494F1B" w:rsidRDefault="001852FC" w:rsidP="00AB31A4">
            <w:pPr>
              <w:rPr>
                <w:rFonts w:cstheme="minorHAnsi"/>
                <w:color w:val="auto"/>
              </w:rPr>
            </w:pPr>
          </w:p>
        </w:tc>
        <w:tc>
          <w:tcPr>
            <w:tcW w:w="6988" w:type="dxa"/>
          </w:tcPr>
          <w:p w14:paraId="448D2ABB" w14:textId="0AA78BBE"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sidR="00603157">
              <w:rPr>
                <w:rFonts w:cstheme="minorHAnsi"/>
                <w:color w:val="auto"/>
              </w:rPr>
              <w:t>s</w:t>
            </w:r>
          </w:p>
          <w:p w14:paraId="76AD225E" w14:textId="5C772043"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sidR="00603157">
              <w:rPr>
                <w:rFonts w:cstheme="minorHAnsi"/>
                <w:color w:val="auto"/>
              </w:rPr>
              <w:t xml:space="preserve"> a</w:t>
            </w:r>
            <w:r w:rsidRPr="00494F1B">
              <w:rPr>
                <w:rFonts w:cstheme="minorHAnsi"/>
                <w:color w:val="auto"/>
              </w:rPr>
              <w:t xml:space="preserve"> use case diagram </w:t>
            </w:r>
          </w:p>
          <w:p w14:paraId="6B0C7991" w14:textId="611D903E"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sidR="00603157">
              <w:rPr>
                <w:rFonts w:cstheme="minorHAnsi"/>
                <w:color w:val="auto"/>
              </w:rPr>
              <w:t>s</w:t>
            </w:r>
          </w:p>
          <w:p w14:paraId="58A08E9C" w14:textId="77777777"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228BD5E8" w14:textId="77777777"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6999F9F3" w14:textId="3A121112" w:rsidR="001852FC" w:rsidRPr="00494F1B" w:rsidRDefault="001852FC" w:rsidP="00245817">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5316C2DB" w14:textId="77777777" w:rsidR="001852FC" w:rsidRPr="00494F1B" w:rsidRDefault="001852FC" w:rsidP="00AB31A4">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1852FC" w:rsidRPr="00494F1B" w14:paraId="6C885E20" w14:textId="77777777" w:rsidTr="00433943">
        <w:tc>
          <w:tcPr>
            <w:cnfStyle w:val="001000000000" w:firstRow="0" w:lastRow="0" w:firstColumn="1" w:lastColumn="0" w:oddVBand="0" w:evenVBand="0" w:oddHBand="0" w:evenHBand="0" w:firstRowFirstColumn="0" w:firstRowLastColumn="0" w:lastRowFirstColumn="0" w:lastRowLastColumn="0"/>
            <w:tcW w:w="2462" w:type="dxa"/>
          </w:tcPr>
          <w:p w14:paraId="0C7AD138" w14:textId="77777777" w:rsidR="001852FC" w:rsidRPr="00494F1B" w:rsidRDefault="001852FC" w:rsidP="00AB31A4">
            <w:pPr>
              <w:rPr>
                <w:rFonts w:cstheme="minorHAnsi"/>
                <w:color w:val="auto"/>
              </w:rPr>
            </w:pPr>
            <w:r w:rsidRPr="00494F1B">
              <w:rPr>
                <w:rFonts w:cstheme="minorHAnsi"/>
                <w:color w:val="auto"/>
              </w:rPr>
              <w:t>Milestone-6</w:t>
            </w:r>
          </w:p>
          <w:p w14:paraId="5EB9038B" w14:textId="77777777" w:rsidR="001852FC" w:rsidRPr="00494F1B" w:rsidRDefault="001852FC" w:rsidP="00AB31A4">
            <w:pPr>
              <w:rPr>
                <w:rFonts w:cstheme="minorHAnsi"/>
                <w:color w:val="auto"/>
              </w:rPr>
            </w:pPr>
            <w:r w:rsidRPr="00494F1B">
              <w:rPr>
                <w:rFonts w:cstheme="minorHAnsi"/>
                <w:color w:val="auto"/>
              </w:rPr>
              <w:t xml:space="preserve">Proposed solution </w:t>
            </w:r>
          </w:p>
          <w:p w14:paraId="7AC9E028" w14:textId="77777777" w:rsidR="001852FC" w:rsidRPr="00494F1B" w:rsidRDefault="001852FC" w:rsidP="00AB31A4">
            <w:pPr>
              <w:rPr>
                <w:rFonts w:cstheme="minorHAnsi"/>
                <w:color w:val="auto"/>
              </w:rPr>
            </w:pPr>
          </w:p>
        </w:tc>
        <w:tc>
          <w:tcPr>
            <w:tcW w:w="6988" w:type="dxa"/>
          </w:tcPr>
          <w:p w14:paraId="2DA9579E" w14:textId="645F623F" w:rsidR="001852FC" w:rsidRPr="00494F1B" w:rsidRDefault="001852FC" w:rsidP="00245817">
            <w:pPr>
              <w:pStyle w:val="ListParagraph"/>
              <w:numPr>
                <w:ilvl w:val="0"/>
                <w:numId w:val="14"/>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sidR="002B1B46">
              <w:rPr>
                <w:rFonts w:cstheme="minorHAnsi"/>
                <w:color w:val="auto"/>
              </w:rPr>
              <w:t xml:space="preserve">possible </w:t>
            </w:r>
            <w:r w:rsidRPr="00494F1B">
              <w:rPr>
                <w:rFonts w:cstheme="minorHAnsi"/>
                <w:color w:val="auto"/>
              </w:rPr>
              <w:t>solution</w:t>
            </w:r>
            <w:r w:rsidR="00790DA2">
              <w:rPr>
                <w:rFonts w:cstheme="minorHAnsi"/>
                <w:color w:val="auto"/>
              </w:rPr>
              <w:t>s</w:t>
            </w:r>
            <w:r w:rsidRPr="00494F1B">
              <w:rPr>
                <w:rFonts w:cstheme="minorHAnsi"/>
                <w:color w:val="auto"/>
              </w:rPr>
              <w:t xml:space="preserve"> for hardware and software </w:t>
            </w:r>
            <w:r w:rsidR="00790DA2">
              <w:rPr>
                <w:rFonts w:cstheme="minorHAnsi"/>
                <w:color w:val="auto"/>
              </w:rPr>
              <w:t xml:space="preserve">parts </w:t>
            </w:r>
            <w:r w:rsidRPr="00494F1B">
              <w:rPr>
                <w:rFonts w:cstheme="minorHAnsi"/>
                <w:color w:val="auto"/>
              </w:rPr>
              <w:t>and analyze their tradeoffs</w:t>
            </w:r>
          </w:p>
          <w:p w14:paraId="54931041" w14:textId="77777777" w:rsidR="001852FC" w:rsidRPr="00494F1B" w:rsidRDefault="001852FC" w:rsidP="00245817">
            <w:pPr>
              <w:pStyle w:val="ListParagraph"/>
              <w:numPr>
                <w:ilvl w:val="0"/>
                <w:numId w:val="14"/>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28E36EDF" w14:textId="77777777" w:rsidR="001852FC" w:rsidRPr="00494F1B" w:rsidRDefault="001852FC" w:rsidP="00245817">
            <w:pPr>
              <w:pStyle w:val="ListParagraph"/>
              <w:numPr>
                <w:ilvl w:val="0"/>
                <w:numId w:val="14"/>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38213203" w14:textId="77777777" w:rsidR="001852FC" w:rsidRPr="00494F1B" w:rsidRDefault="001852FC" w:rsidP="00AB31A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852FC" w:rsidRPr="00494F1B" w14:paraId="7D385174" w14:textId="77777777" w:rsidTr="00433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68FE4F1" w14:textId="77777777" w:rsidR="001852FC" w:rsidRPr="00494F1B" w:rsidRDefault="001852FC" w:rsidP="00AB31A4">
            <w:pPr>
              <w:autoSpaceDE w:val="0"/>
              <w:autoSpaceDN w:val="0"/>
              <w:adjustRightInd w:val="0"/>
              <w:rPr>
                <w:rFonts w:cstheme="minorHAnsi"/>
                <w:color w:val="auto"/>
              </w:rPr>
            </w:pPr>
            <w:r w:rsidRPr="00494F1B">
              <w:rPr>
                <w:rFonts w:cstheme="minorHAnsi"/>
                <w:color w:val="auto"/>
              </w:rPr>
              <w:t>Milestone-7</w:t>
            </w:r>
          </w:p>
          <w:p w14:paraId="194EBA02" w14:textId="77777777" w:rsidR="001852FC" w:rsidRPr="00494F1B" w:rsidRDefault="001852FC" w:rsidP="00AB31A4">
            <w:pPr>
              <w:autoSpaceDE w:val="0"/>
              <w:autoSpaceDN w:val="0"/>
              <w:adjustRightInd w:val="0"/>
              <w:rPr>
                <w:rFonts w:cstheme="minorHAnsi"/>
                <w:color w:val="auto"/>
              </w:rPr>
            </w:pPr>
            <w:r w:rsidRPr="00494F1B">
              <w:rPr>
                <w:rFonts w:cstheme="minorHAnsi"/>
                <w:color w:val="auto"/>
              </w:rPr>
              <w:t>Complete interim report</w:t>
            </w:r>
          </w:p>
          <w:p w14:paraId="7C42AB00" w14:textId="77777777" w:rsidR="001852FC" w:rsidRPr="00494F1B" w:rsidRDefault="001852FC" w:rsidP="00AB31A4">
            <w:pPr>
              <w:rPr>
                <w:rFonts w:cstheme="minorHAnsi"/>
                <w:color w:val="auto"/>
              </w:rPr>
            </w:pPr>
          </w:p>
        </w:tc>
        <w:tc>
          <w:tcPr>
            <w:tcW w:w="6988" w:type="dxa"/>
          </w:tcPr>
          <w:p w14:paraId="24A71BC2" w14:textId="233E565B" w:rsidR="001852FC" w:rsidRPr="00494F1B" w:rsidRDefault="001852FC" w:rsidP="00245817">
            <w:pPr>
              <w:pStyle w:val="ListParagraph"/>
              <w:numPr>
                <w:ilvl w:val="0"/>
                <w:numId w:val="15"/>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39E0A596" w14:textId="77777777" w:rsidR="001852FC" w:rsidRPr="00494F1B" w:rsidRDefault="001852FC" w:rsidP="00245817">
            <w:pPr>
              <w:pStyle w:val="ListParagraph"/>
              <w:numPr>
                <w:ilvl w:val="0"/>
                <w:numId w:val="15"/>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7A3D4999" w14:textId="77777777" w:rsidR="001852FC" w:rsidRPr="00494F1B" w:rsidRDefault="001852FC" w:rsidP="00245817">
            <w:pPr>
              <w:pStyle w:val="ListParagraph"/>
              <w:numPr>
                <w:ilvl w:val="0"/>
                <w:numId w:val="15"/>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C3D782F" w14:textId="77777777" w:rsidR="001852FC" w:rsidRPr="00494F1B" w:rsidRDefault="001852FC" w:rsidP="00AB31A4">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2F57B6" w:rsidRPr="00494F1B" w14:paraId="73A9A182" w14:textId="77777777" w:rsidTr="00433943">
        <w:tc>
          <w:tcPr>
            <w:cnfStyle w:val="001000000000" w:firstRow="0" w:lastRow="0" w:firstColumn="1" w:lastColumn="0" w:oddVBand="0" w:evenVBand="0" w:oddHBand="0" w:evenHBand="0" w:firstRowFirstColumn="0" w:firstRowLastColumn="0" w:lastRowFirstColumn="0" w:lastRowLastColumn="0"/>
            <w:tcW w:w="2462" w:type="dxa"/>
          </w:tcPr>
          <w:p w14:paraId="700DCA2D" w14:textId="72015B89" w:rsidR="002F57B6" w:rsidRPr="002F57B6" w:rsidRDefault="002F57B6" w:rsidP="002F57B6">
            <w:pPr>
              <w:autoSpaceDE w:val="0"/>
              <w:autoSpaceDN w:val="0"/>
              <w:adjustRightInd w:val="0"/>
              <w:jc w:val="both"/>
              <w:rPr>
                <w:color w:val="auto"/>
              </w:rPr>
            </w:pPr>
            <w:r w:rsidRPr="002F57B6">
              <w:rPr>
                <w:color w:val="auto"/>
              </w:rPr>
              <w:lastRenderedPageBreak/>
              <w:t>Milestone-8 Presentation</w:t>
            </w:r>
          </w:p>
          <w:p w14:paraId="3CE7D763" w14:textId="77777777" w:rsidR="002F57B6" w:rsidRPr="002F57B6" w:rsidRDefault="002F57B6" w:rsidP="00AB31A4">
            <w:pPr>
              <w:autoSpaceDE w:val="0"/>
              <w:autoSpaceDN w:val="0"/>
              <w:adjustRightInd w:val="0"/>
              <w:rPr>
                <w:rFonts w:cstheme="minorHAnsi"/>
                <w:color w:val="auto"/>
              </w:rPr>
            </w:pPr>
          </w:p>
        </w:tc>
        <w:tc>
          <w:tcPr>
            <w:tcW w:w="6988" w:type="dxa"/>
          </w:tcPr>
          <w:p w14:paraId="45CE48DF" w14:textId="77777777" w:rsidR="002F57B6" w:rsidRPr="002F57B6" w:rsidRDefault="002F57B6" w:rsidP="00245817">
            <w:pPr>
              <w:pStyle w:val="ListParagraph"/>
              <w:numPr>
                <w:ilvl w:val="0"/>
                <w:numId w:val="16"/>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15CE64B0" w14:textId="77777777" w:rsidR="002F57B6" w:rsidRPr="002F57B6" w:rsidRDefault="002F57B6" w:rsidP="00245817">
            <w:pPr>
              <w:pStyle w:val="ListParagraph"/>
              <w:numPr>
                <w:ilvl w:val="0"/>
                <w:numId w:val="16"/>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253EC21D" w14:textId="77777777" w:rsidR="002F57B6" w:rsidRPr="00CD0053" w:rsidRDefault="002F57B6" w:rsidP="00CD005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1B767915" w14:textId="77777777" w:rsidR="000B5B96" w:rsidRDefault="000B5B96" w:rsidP="00CD0053">
      <w:pPr>
        <w:rPr>
          <w:b/>
          <w:bCs/>
          <w:u w:val="single"/>
        </w:rPr>
      </w:pPr>
      <w:bookmarkStart w:id="173" w:name="_Toc274166459"/>
    </w:p>
    <w:p w14:paraId="1B8EA588" w14:textId="77777777" w:rsidR="000B5B96" w:rsidRDefault="000B5B96" w:rsidP="000B5B96">
      <w:pPr>
        <w:rPr>
          <w:b/>
          <w:bCs/>
          <w:u w:val="single"/>
        </w:rPr>
      </w:pPr>
      <w:r w:rsidRPr="00CD0053">
        <w:rPr>
          <w:b/>
          <w:bCs/>
          <w:u w:val="single"/>
        </w:rPr>
        <w:t>Phase-2</w:t>
      </w:r>
    </w:p>
    <w:p w14:paraId="4A711DA2" w14:textId="77777777" w:rsidR="000B5B96" w:rsidRDefault="000B5B96" w:rsidP="000B5B96">
      <w:pPr>
        <w:pStyle w:val="Caption"/>
        <w:keepNext/>
      </w:pPr>
      <w:bookmarkStart w:id="174" w:name="_Toc531729552"/>
      <w:r>
        <w:t xml:space="preserve">Table </w:t>
      </w:r>
      <w:r>
        <w:rPr>
          <w:noProof/>
        </w:rPr>
        <w:fldChar w:fldCharType="begin"/>
      </w:r>
      <w:r>
        <w:rPr>
          <w:noProof/>
        </w:rPr>
        <w:instrText xml:space="preserve"> STYLEREF 1 \s </w:instrText>
      </w:r>
      <w:r>
        <w:rPr>
          <w:noProof/>
        </w:rPr>
        <w:fldChar w:fldCharType="separate"/>
      </w:r>
      <w:r>
        <w:rPr>
          <w:rFonts w:hint="eastAsia"/>
          <w:noProof/>
          <w:cs/>
        </w:rPr>
        <w:t>‎</w:t>
      </w:r>
      <w:r>
        <w:rPr>
          <w:noProof/>
        </w:rPr>
        <w:t>5</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Milestone Spring 2019</w:t>
      </w:r>
      <w:bookmarkEnd w:id="174"/>
    </w:p>
    <w:tbl>
      <w:tblPr>
        <w:tblStyle w:val="GridTable6Colorful-Accent1"/>
        <w:tblW w:w="9450" w:type="dxa"/>
        <w:tblInd w:w="-95" w:type="dxa"/>
        <w:tblLook w:val="04A0" w:firstRow="1" w:lastRow="0" w:firstColumn="1" w:lastColumn="0" w:noHBand="0" w:noVBand="1"/>
      </w:tblPr>
      <w:tblGrid>
        <w:gridCol w:w="2462"/>
        <w:gridCol w:w="6988"/>
      </w:tblGrid>
      <w:tr w:rsidR="000B5B96" w:rsidRPr="00494F1B" w14:paraId="1DC03972" w14:textId="77777777" w:rsidTr="002702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08AB7C6" w14:textId="77777777" w:rsidR="000B5B96" w:rsidRPr="00494F1B" w:rsidRDefault="000B5B96" w:rsidP="002702CD">
            <w:pPr>
              <w:rPr>
                <w:rFonts w:cstheme="minorHAnsi"/>
                <w:color w:val="auto"/>
              </w:rPr>
            </w:pPr>
            <w:r w:rsidRPr="00494F1B">
              <w:rPr>
                <w:rFonts w:cstheme="minorHAnsi"/>
                <w:color w:val="auto"/>
              </w:rPr>
              <w:t>Milestone</w:t>
            </w:r>
          </w:p>
        </w:tc>
        <w:tc>
          <w:tcPr>
            <w:tcW w:w="6988" w:type="dxa"/>
          </w:tcPr>
          <w:p w14:paraId="14B924AA" w14:textId="77777777" w:rsidR="000B5B96" w:rsidRPr="00494F1B" w:rsidRDefault="000B5B96" w:rsidP="002702CD">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0B5B96" w:rsidRPr="00494F1B" w14:paraId="611C8290" w14:textId="77777777" w:rsidTr="002702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26879EA" w14:textId="77777777" w:rsidR="000B5B96" w:rsidRDefault="000B5B96" w:rsidP="002702CD">
            <w:pPr>
              <w:rPr>
                <w:rFonts w:cstheme="minorHAnsi"/>
                <w:b w:val="0"/>
                <w:bCs w:val="0"/>
                <w:color w:val="auto"/>
              </w:rPr>
            </w:pPr>
            <w:r w:rsidRPr="00494F1B">
              <w:rPr>
                <w:rFonts w:cstheme="minorHAnsi"/>
                <w:color w:val="auto"/>
              </w:rPr>
              <w:t xml:space="preserve">Milestones -1 </w:t>
            </w:r>
          </w:p>
          <w:p w14:paraId="2D1A0C5B" w14:textId="77777777" w:rsidR="000B5B96" w:rsidRPr="00494F1B" w:rsidRDefault="000B5B96" w:rsidP="002702CD">
            <w:pPr>
              <w:rPr>
                <w:rFonts w:cstheme="minorHAnsi"/>
                <w:color w:val="auto"/>
              </w:rPr>
            </w:pPr>
            <w:r>
              <w:rPr>
                <w:rFonts w:cstheme="minorHAnsi"/>
                <w:color w:val="auto"/>
              </w:rPr>
              <w:t>Finalize Design</w:t>
            </w:r>
          </w:p>
          <w:p w14:paraId="5B58CCC2" w14:textId="77777777" w:rsidR="000B5B96" w:rsidRPr="00494F1B" w:rsidRDefault="000B5B96" w:rsidP="002702CD">
            <w:pPr>
              <w:rPr>
                <w:rFonts w:cstheme="minorHAnsi"/>
                <w:color w:val="auto"/>
              </w:rPr>
            </w:pPr>
          </w:p>
        </w:tc>
        <w:tc>
          <w:tcPr>
            <w:tcW w:w="6988" w:type="dxa"/>
          </w:tcPr>
          <w:p w14:paraId="78B4162D" w14:textId="77777777" w:rsidR="000B5B96" w:rsidRDefault="000B5B96" w:rsidP="002702CD">
            <w:pPr>
              <w:pStyle w:val="ListParagraph"/>
              <w:numPr>
                <w:ilvl w:val="0"/>
                <w:numId w:val="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 xml:space="preserve">Finalize use cases </w:t>
            </w:r>
          </w:p>
          <w:p w14:paraId="2FC3A52C" w14:textId="196CD4AB" w:rsidR="000B5B96" w:rsidRDefault="000B5B96" w:rsidP="002702CD">
            <w:pPr>
              <w:pStyle w:val="ListParagraph"/>
              <w:numPr>
                <w:ilvl w:val="0"/>
                <w:numId w:val="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Design a rough diagram of the circuit and how all the hardware component</w:t>
            </w:r>
            <w:r w:rsidR="00806FE3">
              <w:rPr>
                <w:rFonts w:cstheme="minorHAnsi"/>
                <w:color w:val="auto"/>
              </w:rPr>
              <w:t>s</w:t>
            </w:r>
            <w:r>
              <w:rPr>
                <w:rFonts w:cstheme="minorHAnsi"/>
                <w:color w:val="auto"/>
              </w:rPr>
              <w:t xml:space="preserve"> will be connected to each other </w:t>
            </w:r>
          </w:p>
          <w:p w14:paraId="7FA46751" w14:textId="77777777" w:rsidR="000B5B96" w:rsidRPr="00494F1B" w:rsidRDefault="000B5B96" w:rsidP="002702CD">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0B5B96" w:rsidRPr="00494F1B" w14:paraId="3A64F413" w14:textId="77777777" w:rsidTr="002702CD">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1DC9BD22" w14:textId="77777777" w:rsidR="000B5B96" w:rsidRDefault="000B5B96" w:rsidP="002702CD">
            <w:pPr>
              <w:autoSpaceDE w:val="0"/>
              <w:autoSpaceDN w:val="0"/>
              <w:adjustRightInd w:val="0"/>
              <w:rPr>
                <w:rFonts w:cstheme="minorHAnsi"/>
                <w:b w:val="0"/>
                <w:bCs w:val="0"/>
                <w:color w:val="auto"/>
              </w:rPr>
            </w:pPr>
            <w:r w:rsidRPr="00494F1B">
              <w:rPr>
                <w:rFonts w:cstheme="minorHAnsi"/>
                <w:color w:val="auto"/>
              </w:rPr>
              <w:t xml:space="preserve">Milestones -2 </w:t>
            </w:r>
          </w:p>
          <w:p w14:paraId="5F698DA1" w14:textId="77777777" w:rsidR="000B5B96" w:rsidRPr="00494F1B" w:rsidRDefault="000B5B96" w:rsidP="002702CD">
            <w:pPr>
              <w:autoSpaceDE w:val="0"/>
              <w:autoSpaceDN w:val="0"/>
              <w:adjustRightInd w:val="0"/>
              <w:rPr>
                <w:rFonts w:cstheme="minorHAnsi"/>
                <w:color w:val="auto"/>
              </w:rPr>
            </w:pPr>
            <w:r>
              <w:rPr>
                <w:rFonts w:cstheme="minorHAnsi"/>
                <w:color w:val="auto"/>
              </w:rPr>
              <w:t xml:space="preserve">Implementation </w:t>
            </w:r>
          </w:p>
          <w:p w14:paraId="6F6B2FE1" w14:textId="77777777" w:rsidR="000B5B96" w:rsidRPr="00494F1B" w:rsidRDefault="000B5B96" w:rsidP="002702CD">
            <w:pPr>
              <w:rPr>
                <w:rFonts w:cstheme="minorHAnsi"/>
                <w:color w:val="auto"/>
              </w:rPr>
            </w:pPr>
          </w:p>
        </w:tc>
        <w:tc>
          <w:tcPr>
            <w:tcW w:w="6988" w:type="dxa"/>
          </w:tcPr>
          <w:p w14:paraId="7E18B522" w14:textId="77777777" w:rsidR="000B5B96" w:rsidRDefault="000B5B96" w:rsidP="002702CD">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Connect sensors to the Arduino </w:t>
            </w:r>
          </w:p>
          <w:p w14:paraId="14E9D6DC" w14:textId="77777777" w:rsidR="000B5B96" w:rsidRDefault="000B5B96" w:rsidP="002702CD">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Connect Arduino to the Firebase database </w:t>
            </w:r>
          </w:p>
          <w:p w14:paraId="69E472FC" w14:textId="77777777" w:rsidR="000B5B96" w:rsidRDefault="000B5B96" w:rsidP="002702CD">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7C1C2F2B" w14:textId="77777777" w:rsidR="000B5B96" w:rsidRDefault="000B5B96" w:rsidP="002702CD">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604A8DF7" w14:textId="77777777" w:rsidR="000B5B96" w:rsidRDefault="000B5B96" w:rsidP="002702CD">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273514A0" w14:textId="77777777" w:rsidR="000B5B96" w:rsidRPr="002F6D5C" w:rsidRDefault="000B5B96" w:rsidP="002702CD">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0B5B96" w:rsidRPr="00494F1B" w14:paraId="3417587D" w14:textId="77777777" w:rsidTr="002702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DF44E59" w14:textId="77777777" w:rsidR="000B5B96" w:rsidRPr="00FD3616" w:rsidRDefault="000B5B96" w:rsidP="002702CD">
            <w:pPr>
              <w:rPr>
                <w:rFonts w:cstheme="minorHAnsi"/>
                <w:color w:val="auto"/>
              </w:rPr>
            </w:pPr>
            <w:r w:rsidRPr="00FD3616">
              <w:rPr>
                <w:rFonts w:cstheme="minorHAnsi"/>
                <w:color w:val="auto"/>
              </w:rPr>
              <w:t>Milestones -3</w:t>
            </w:r>
          </w:p>
          <w:p w14:paraId="306E972E" w14:textId="77777777" w:rsidR="000B5B96" w:rsidRDefault="000B5B96" w:rsidP="002702CD">
            <w:pPr>
              <w:rPr>
                <w:rFonts w:cstheme="minorHAnsi"/>
                <w:b w:val="0"/>
                <w:bCs w:val="0"/>
                <w:color w:val="auto"/>
              </w:rPr>
            </w:pPr>
            <w:r w:rsidRPr="00FD3616">
              <w:rPr>
                <w:rFonts w:cstheme="minorHAnsi"/>
                <w:color w:val="auto"/>
              </w:rPr>
              <w:t>Testing</w:t>
            </w:r>
          </w:p>
          <w:p w14:paraId="1DAA9A4D" w14:textId="77777777" w:rsidR="000B5B96" w:rsidRPr="00FD3616" w:rsidRDefault="000B5B96" w:rsidP="002702CD">
            <w:pPr>
              <w:rPr>
                <w:rFonts w:cstheme="minorHAnsi"/>
                <w:color w:val="auto"/>
              </w:rPr>
            </w:pPr>
          </w:p>
        </w:tc>
        <w:tc>
          <w:tcPr>
            <w:tcW w:w="6988" w:type="dxa"/>
          </w:tcPr>
          <w:p w14:paraId="34EE469A" w14:textId="77777777" w:rsidR="000B5B96" w:rsidRPr="00FD3616" w:rsidRDefault="000B5B96" w:rsidP="002702CD">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FD3616">
              <w:rPr>
                <w:rFonts w:cstheme="minorHAnsi"/>
                <w:color w:val="auto"/>
              </w:rPr>
              <w:t xml:space="preserve">Testing and verification of the system </w:t>
            </w:r>
          </w:p>
        </w:tc>
      </w:tr>
      <w:tr w:rsidR="000B5B96" w:rsidRPr="00494F1B" w14:paraId="621D022C" w14:textId="77777777" w:rsidTr="002702CD">
        <w:tc>
          <w:tcPr>
            <w:cnfStyle w:val="001000000000" w:firstRow="0" w:lastRow="0" w:firstColumn="1" w:lastColumn="0" w:oddVBand="0" w:evenVBand="0" w:oddHBand="0" w:evenHBand="0" w:firstRowFirstColumn="0" w:firstRowLastColumn="0" w:lastRowFirstColumn="0" w:lastRowLastColumn="0"/>
            <w:tcW w:w="2462" w:type="dxa"/>
          </w:tcPr>
          <w:p w14:paraId="7EAA8561" w14:textId="77777777" w:rsidR="000B5B96" w:rsidRPr="00FD3616" w:rsidRDefault="000B5B96" w:rsidP="002702CD">
            <w:pPr>
              <w:rPr>
                <w:rFonts w:cstheme="minorHAnsi"/>
                <w:color w:val="auto"/>
              </w:rPr>
            </w:pPr>
            <w:r w:rsidRPr="00FD3616">
              <w:rPr>
                <w:rFonts w:cstheme="minorHAnsi"/>
                <w:color w:val="auto"/>
              </w:rPr>
              <w:t>Milestones -</w:t>
            </w:r>
            <w:r>
              <w:rPr>
                <w:rFonts w:cstheme="minorHAnsi"/>
                <w:color w:val="auto"/>
              </w:rPr>
              <w:t>4</w:t>
            </w:r>
          </w:p>
          <w:p w14:paraId="6ECBCF80" w14:textId="77777777" w:rsidR="000B5B96" w:rsidRPr="00FD3616" w:rsidRDefault="000B5B96" w:rsidP="002702CD">
            <w:pPr>
              <w:rPr>
                <w:rFonts w:cstheme="minorHAnsi"/>
              </w:rPr>
            </w:pPr>
            <w:r w:rsidRPr="000B17A3">
              <w:rPr>
                <w:rFonts w:cstheme="minorHAnsi"/>
                <w:color w:val="auto"/>
              </w:rPr>
              <w:t xml:space="preserve">Documentation </w:t>
            </w:r>
          </w:p>
        </w:tc>
        <w:tc>
          <w:tcPr>
            <w:tcW w:w="6988" w:type="dxa"/>
          </w:tcPr>
          <w:p w14:paraId="1BE445AF" w14:textId="77777777" w:rsidR="000B5B96" w:rsidRPr="00494F1B" w:rsidRDefault="000B5B96" w:rsidP="002702CD">
            <w:pPr>
              <w:pStyle w:val="ListParagraph"/>
              <w:numPr>
                <w:ilvl w:val="0"/>
                <w:numId w:val="24"/>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1F51F882" w14:textId="77777777" w:rsidR="000B5B96" w:rsidRDefault="000B5B96" w:rsidP="002702CD">
            <w:pPr>
              <w:pStyle w:val="ListParagraph"/>
              <w:numPr>
                <w:ilvl w:val="0"/>
                <w:numId w:val="24"/>
              </w:num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26B753F7" w14:textId="77777777" w:rsidR="000B5B96" w:rsidRPr="006110E6" w:rsidRDefault="000B5B96" w:rsidP="002702CD">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0B5B96" w:rsidRPr="00494F1B" w14:paraId="23C4FDD8" w14:textId="77777777" w:rsidTr="002702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0DE92ADA" w14:textId="77777777" w:rsidR="000B5B96" w:rsidRPr="00FD3616" w:rsidRDefault="000B5B96" w:rsidP="002702CD">
            <w:pPr>
              <w:rPr>
                <w:rFonts w:cstheme="minorHAnsi"/>
                <w:color w:val="auto"/>
              </w:rPr>
            </w:pPr>
            <w:r w:rsidRPr="00FD3616">
              <w:rPr>
                <w:rFonts w:cstheme="minorHAnsi"/>
                <w:color w:val="auto"/>
              </w:rPr>
              <w:t>Milestones -</w:t>
            </w:r>
            <w:r>
              <w:rPr>
                <w:rFonts w:cstheme="minorHAnsi"/>
                <w:color w:val="auto"/>
              </w:rPr>
              <w:t>5</w:t>
            </w:r>
          </w:p>
          <w:p w14:paraId="451DB101" w14:textId="77777777" w:rsidR="000B5B96" w:rsidRPr="00FD3616" w:rsidRDefault="000B5B96" w:rsidP="002702CD">
            <w:pPr>
              <w:rPr>
                <w:rFonts w:cstheme="minorHAnsi"/>
              </w:rPr>
            </w:pPr>
            <w:r w:rsidRPr="00D105E7">
              <w:rPr>
                <w:rFonts w:cstheme="minorHAnsi"/>
                <w:color w:val="auto"/>
              </w:rPr>
              <w:t xml:space="preserve">Presentation + Poster </w:t>
            </w:r>
          </w:p>
        </w:tc>
        <w:tc>
          <w:tcPr>
            <w:tcW w:w="6988" w:type="dxa"/>
          </w:tcPr>
          <w:p w14:paraId="1F1C5BF7" w14:textId="77777777" w:rsidR="000B5B96" w:rsidRDefault="000B5B96" w:rsidP="002702CD">
            <w:pPr>
              <w:pStyle w:val="ListParagraph"/>
              <w:numPr>
                <w:ilvl w:val="0"/>
                <w:numId w:val="24"/>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E00DC16" w14:textId="77777777" w:rsidR="000B5B96" w:rsidRPr="002F57B6" w:rsidRDefault="000B5B96" w:rsidP="002702CD">
            <w:pPr>
              <w:pStyle w:val="ListParagraph"/>
              <w:numPr>
                <w:ilvl w:val="0"/>
                <w:numId w:val="24"/>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w:t>
            </w:r>
          </w:p>
          <w:p w14:paraId="22080B2A" w14:textId="77777777" w:rsidR="000B5B96" w:rsidRPr="002F57B6" w:rsidRDefault="000B5B96" w:rsidP="002702CD">
            <w:pPr>
              <w:pStyle w:val="ListParagraph"/>
              <w:numPr>
                <w:ilvl w:val="0"/>
                <w:numId w:val="24"/>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29A11590" w14:textId="77777777" w:rsidR="000B5B96" w:rsidRPr="00494F1B" w:rsidRDefault="000B5B96" w:rsidP="002702CD">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E92E807" w14:textId="77777777" w:rsidR="00CD0053" w:rsidRDefault="00CD0053" w:rsidP="00CD0053">
      <w:pPr>
        <w:rPr>
          <w:b/>
          <w:bCs/>
          <w:u w:val="single"/>
        </w:rPr>
      </w:pPr>
    </w:p>
    <w:p w14:paraId="718D3BF4" w14:textId="77777777" w:rsidR="00CD0053" w:rsidRDefault="00CD0053" w:rsidP="00CD0053">
      <w:pPr>
        <w:rPr>
          <w:b/>
          <w:bCs/>
          <w:u w:val="single"/>
        </w:rPr>
      </w:pPr>
    </w:p>
    <w:p w14:paraId="4EE5CB6A" w14:textId="1C9DECAC" w:rsidR="00CD0053" w:rsidRPr="00CD0053" w:rsidRDefault="00CD0053" w:rsidP="00CD0053">
      <w:pPr>
        <w:rPr>
          <w:b/>
          <w:bCs/>
          <w:u w:val="single"/>
        </w:rPr>
        <w:sectPr w:rsidR="00CD0053" w:rsidRPr="00CD0053" w:rsidSect="00930FC8">
          <w:pgSz w:w="11906" w:h="16838"/>
          <w:pgMar w:top="1440" w:right="1440" w:bottom="1440" w:left="1440" w:header="708" w:footer="708" w:gutter="0"/>
          <w:cols w:space="708"/>
          <w:docGrid w:linePitch="360"/>
        </w:sectPr>
      </w:pPr>
    </w:p>
    <w:p w14:paraId="24C593E0" w14:textId="641C4F61" w:rsidR="003952A2" w:rsidRPr="000B5B96" w:rsidRDefault="00EC6A4F" w:rsidP="009435FA">
      <w:pPr>
        <w:pStyle w:val="Heading2"/>
        <w:numPr>
          <w:ilvl w:val="1"/>
          <w:numId w:val="1"/>
        </w:numPr>
        <w:spacing w:before="240" w:after="240"/>
        <w:ind w:left="540" w:hanging="540"/>
        <w:rPr>
          <w:color w:val="365F91" w:themeColor="accent1" w:themeShade="BF"/>
        </w:rPr>
      </w:pPr>
      <w:bookmarkStart w:id="175" w:name="_Toc532160976"/>
      <w:r w:rsidRPr="000B5B96">
        <w:rPr>
          <w:color w:val="365F91" w:themeColor="accent1" w:themeShade="BF"/>
        </w:rPr>
        <w:lastRenderedPageBreak/>
        <w:t>Project timeline</w:t>
      </w:r>
      <w:bookmarkEnd w:id="173"/>
      <w:bookmarkEnd w:id="175"/>
      <w:r w:rsidRPr="000B5B96">
        <w:rPr>
          <w:color w:val="365F91" w:themeColor="accent1" w:themeShade="BF"/>
        </w:rPr>
        <w:t xml:space="preserve"> </w:t>
      </w:r>
      <w:bookmarkStart w:id="176" w:name="_Toc274166461"/>
    </w:p>
    <w:p w14:paraId="1105D6F4" w14:textId="707E52BE" w:rsidR="007A434C" w:rsidRDefault="007A434C" w:rsidP="007A434C">
      <w:pPr>
        <w:pStyle w:val="Caption"/>
        <w:keepNext/>
      </w:pPr>
      <w:bookmarkStart w:id="177" w:name="_Toc531729553"/>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5</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Timeline Fall 2018</w:t>
      </w:r>
      <w:bookmarkEnd w:id="177"/>
    </w:p>
    <w:p w14:paraId="39394241" w14:textId="77777777" w:rsidR="000B5B96" w:rsidRPr="000B5B96" w:rsidRDefault="000B5B96" w:rsidP="000B5B96"/>
    <w:tbl>
      <w:tblPr>
        <w:tblStyle w:val="TableGrid"/>
        <w:tblW w:w="14850" w:type="dxa"/>
        <w:tblInd w:w="-365" w:type="dxa"/>
        <w:tblLook w:val="04A0" w:firstRow="1" w:lastRow="0" w:firstColumn="1" w:lastColumn="0" w:noHBand="0" w:noVBand="1"/>
      </w:tblPr>
      <w:tblGrid>
        <w:gridCol w:w="14850"/>
      </w:tblGrid>
      <w:tr w:rsidR="002E30A7" w14:paraId="4D3835F3" w14:textId="77777777" w:rsidTr="00EF2D05">
        <w:trPr>
          <w:trHeight w:val="1790"/>
        </w:trPr>
        <w:tc>
          <w:tcPr>
            <w:tcW w:w="14850" w:type="dxa"/>
          </w:tcPr>
          <w:p w14:paraId="77897F07" w14:textId="4F1E2646" w:rsidR="002E30A7" w:rsidRDefault="002E30A7" w:rsidP="00362A34"/>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3628FF" w:rsidRPr="00BB7952" w14:paraId="0F9E5F7A" w14:textId="77777777" w:rsidTr="003628FF">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CB07E4A" w14:textId="080D8124"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9E991EE" w14:textId="27B8DE84"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40904861" w14:textId="4D47232D"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7A3580CF" w14:textId="4989C1F6"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719B81A7" w14:textId="43600C61"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75C9D8A1" w14:textId="79BEB4D2"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5B888728" w14:textId="33E6D3A6"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sidR="003628FF">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B5EE50" w14:textId="39524678"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sidR="003628FF">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2184324E" w14:textId="24664828"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sidR="003628FF">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678A9980" w14:textId="02EAE2DA"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sidR="003628FF">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34CE1CCE" w14:textId="77777777" w:rsid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4B2FA20F" w14:textId="12D29C98"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D68FC20" w14:textId="7AC1BF10"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3F9D604B" w14:textId="22847750"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3840314" w14:textId="4F2F3B1C"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4A76C3F9" w14:textId="099F1D43"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4948F9A7" w14:textId="7D887DF0" w:rsidR="00BB7952" w:rsidRPr="00BB7952" w:rsidRDefault="00BB7952" w:rsidP="003628FF">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BB7952" w:rsidRPr="00BB7952" w14:paraId="284B2B4A"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BE81C90" w14:textId="3126EF14"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sidR="003628FF">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49C17CB3" w14:textId="0920018C"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1ED9AD6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FDE221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CF4FE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73958E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E14D67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7525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399E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27A806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09C01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1143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0F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599C1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FC641A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0691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D5CB2F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1AC6326E" w14:textId="77777777" w:rsidTr="003628FF">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8084706" w14:textId="2025389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4EF7E7A5" w14:textId="77777777" w:rsidR="009E5DD1" w:rsidRDefault="009E5DD1" w:rsidP="00BB7952">
                  <w:pPr>
                    <w:spacing w:after="0" w:line="240" w:lineRule="auto"/>
                    <w:rPr>
                      <w:rFonts w:ascii="Calibri" w:eastAsia="Times New Roman" w:hAnsi="Calibri" w:cs="Times New Roman"/>
                      <w:color w:val="000000"/>
                    </w:rPr>
                  </w:pPr>
                </w:p>
                <w:p w14:paraId="66C88322" w14:textId="029C7A30"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355B939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153A7C8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7FC6F02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0DF7BDB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436F71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1273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63AFD8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1D81C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07B52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BDBCE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0425F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1310B9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963C6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81D2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A2348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5F787FA4" w14:textId="77777777" w:rsidTr="003628FF">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C8B7219" w14:textId="177E7E09"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6AB5D19E" w14:textId="77777777" w:rsidR="009E5DD1" w:rsidRDefault="009E5DD1" w:rsidP="00BB7952">
                  <w:pPr>
                    <w:spacing w:after="0" w:line="240" w:lineRule="auto"/>
                    <w:rPr>
                      <w:rFonts w:ascii="Calibri" w:eastAsia="Times New Roman" w:hAnsi="Calibri" w:cs="Times New Roman"/>
                      <w:color w:val="000000"/>
                    </w:rPr>
                  </w:pPr>
                </w:p>
                <w:p w14:paraId="40896474" w14:textId="009984E2"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1DF7C5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B243B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42DD889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47CE0E6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0A6CF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021AE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CE5F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D2A783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52CA1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20CF9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C7D26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DEB1E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5AA1A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F8AE9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4E49F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6303449"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EE73201" w14:textId="5C379CFF"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C8ED37A" w14:textId="77777777" w:rsidR="009E5DD1" w:rsidRDefault="009E5DD1" w:rsidP="00BB7952">
                  <w:pPr>
                    <w:spacing w:after="0" w:line="240" w:lineRule="auto"/>
                    <w:rPr>
                      <w:rFonts w:ascii="Calibri" w:eastAsia="Times New Roman" w:hAnsi="Calibri" w:cs="Times New Roman"/>
                      <w:color w:val="000000"/>
                    </w:rPr>
                  </w:pPr>
                </w:p>
                <w:p w14:paraId="2CC59A89" w14:textId="2CA4F211"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3C6391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88C72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84BF11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46BD5D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7F8846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D679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B7D1BA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9B785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63856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100BEC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A442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95DAF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FD2CF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AB3ACC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F8BB2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10549B3A"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777FE6DF" w14:textId="77777777"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5158AAC4" w14:textId="6E53DE49"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22839719" w14:textId="77777777" w:rsidR="009E5DD1" w:rsidRDefault="009E5DD1" w:rsidP="00BB7952">
                  <w:pPr>
                    <w:spacing w:after="0" w:line="240" w:lineRule="auto"/>
                    <w:rPr>
                      <w:rFonts w:ascii="Calibri" w:eastAsia="Times New Roman" w:hAnsi="Calibri" w:cs="Times New Roman"/>
                      <w:b/>
                      <w:bCs/>
                      <w:color w:val="000000"/>
                    </w:rPr>
                  </w:pPr>
                </w:p>
                <w:p w14:paraId="4252B70D" w14:textId="16763EEC" w:rsidR="003628FF" w:rsidRPr="00BB7952" w:rsidRDefault="003628FF"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45421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055A6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E6ADAF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460227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17AB3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210315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242116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A26FB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A595E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749CA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AA956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733398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3211E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2E6D24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1D6FB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3F86EB5"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1A19BC" w14:textId="2D48683C"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Determine the technical and non-technical challenges and finalize the problem statement</w:t>
                  </w:r>
                </w:p>
                <w:p w14:paraId="4DD38A95" w14:textId="77777777" w:rsidR="009E5DD1" w:rsidRDefault="009E5DD1" w:rsidP="00BB7952">
                  <w:pPr>
                    <w:spacing w:after="0" w:line="240" w:lineRule="auto"/>
                    <w:rPr>
                      <w:rFonts w:ascii="Calibri" w:eastAsia="Times New Roman" w:hAnsi="Calibri" w:cs="Times New Roman"/>
                      <w:color w:val="000000"/>
                    </w:rPr>
                  </w:pPr>
                </w:p>
                <w:p w14:paraId="18D3B366" w14:textId="519C0289"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C9613C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820E0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607CE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CA5896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FFE699"/>
                  <w:noWrap/>
                  <w:vAlign w:val="bottom"/>
                  <w:hideMark/>
                </w:tcPr>
                <w:p w14:paraId="5595378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FE699"/>
                  <w:noWrap/>
                  <w:vAlign w:val="bottom"/>
                  <w:hideMark/>
                </w:tcPr>
                <w:p w14:paraId="5880A46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A2F62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6E0B29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5310CE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C8A18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AA1C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4DE77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B5068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C894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35C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9F9EA80" w14:textId="77777777" w:rsidTr="003628FF">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CBBD7E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2D5714C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C42DC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11CA98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9F393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E61D9C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AECE27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CB8BF0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855A8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4EF48A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AC33DC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F25F8F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CC4D3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BAB64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F0B63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1FF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D8EAB3A" w14:textId="77777777" w:rsidTr="003628FF">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3A6162E" w14:textId="0CC9A275" w:rsidR="00BB7952" w:rsidRPr="00BB7952" w:rsidRDefault="00BB7952" w:rsidP="00BB7952">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65ADA8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23340E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34DE75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EB0AD0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EAB6C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FE699"/>
                  <w:noWrap/>
                  <w:vAlign w:val="bottom"/>
                  <w:hideMark/>
                </w:tcPr>
                <w:p w14:paraId="2972532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EC996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CC5813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3C4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E70C7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D707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3670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27E966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5BFCB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FB3E3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CBFE563" w14:textId="77777777" w:rsidTr="003628FF">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5F816FB" w14:textId="4778463A"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sidR="003628FF">
                    <w:rPr>
                      <w:rFonts w:ascii="Calibri" w:eastAsia="Times New Roman" w:hAnsi="Calibri" w:cs="Times New Roman"/>
                      <w:color w:val="000000"/>
                    </w:rPr>
                    <w:t xml:space="preserve"> </w:t>
                  </w:r>
                </w:p>
                <w:p w14:paraId="6C2AFF93" w14:textId="77777777" w:rsidR="009E5DD1" w:rsidRDefault="009E5DD1" w:rsidP="00BB7952">
                  <w:pPr>
                    <w:spacing w:after="0" w:line="240" w:lineRule="auto"/>
                    <w:rPr>
                      <w:rFonts w:ascii="Calibri" w:eastAsia="Times New Roman" w:hAnsi="Calibri" w:cs="Times New Roman"/>
                      <w:color w:val="000000"/>
                    </w:rPr>
                  </w:pPr>
                </w:p>
                <w:p w14:paraId="654BDBF6" w14:textId="3655D5CE"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A424B0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4428A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DD8467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D150F9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F4B084"/>
                  <w:noWrap/>
                  <w:vAlign w:val="bottom"/>
                  <w:hideMark/>
                </w:tcPr>
                <w:p w14:paraId="4C04CA9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DC9A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00FFD4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07585E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9EF6B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6A9CE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10F62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0C3B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1FF85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875E2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932CBC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0AD0376C"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72E5232" w14:textId="26F6D9BD"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47C18AA4" w14:textId="00C8F001"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37ABF48F" w14:textId="77777777" w:rsidR="003628FF" w:rsidRDefault="003628FF" w:rsidP="00BB7952">
                  <w:pPr>
                    <w:spacing w:after="0" w:line="240" w:lineRule="auto"/>
                    <w:rPr>
                      <w:rFonts w:ascii="Calibri" w:eastAsia="Times New Roman" w:hAnsi="Calibri" w:cs="Times New Roman"/>
                      <w:b/>
                      <w:bCs/>
                      <w:color w:val="000000"/>
                    </w:rPr>
                  </w:pPr>
                </w:p>
                <w:p w14:paraId="28CFCFDF" w14:textId="6996582C" w:rsidR="003628FF" w:rsidRPr="00BB7952" w:rsidRDefault="003628FF"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666DB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F8CA95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248C1C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C3F977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EA34A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7BB97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A8687C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12F78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AF4F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9785E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FF81C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2B51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99B23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5765D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EAABD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F8039A2"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7B796A7" w14:textId="489BA8CE"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16A7D129" w14:textId="77777777" w:rsidR="009E5DD1" w:rsidRDefault="009E5DD1" w:rsidP="00BB7952">
                  <w:pPr>
                    <w:spacing w:after="0" w:line="240" w:lineRule="auto"/>
                    <w:rPr>
                      <w:rFonts w:ascii="Calibri" w:eastAsia="Times New Roman" w:hAnsi="Calibri" w:cs="Times New Roman"/>
                      <w:color w:val="000000"/>
                    </w:rPr>
                  </w:pPr>
                </w:p>
                <w:p w14:paraId="70EAE08E" w14:textId="66F09CAD"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DB59BD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29B69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A4FA7E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A622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76C536D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D5652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E9B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916CE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0A7A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18073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D992C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BE0FFA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BC003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461C67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0817A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EA1A8D7"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E01494" w14:textId="3F0FE21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Prepare an excel sheet that has the decided-on hardware with its price</w:t>
                  </w:r>
                </w:p>
                <w:p w14:paraId="5F608DA6" w14:textId="77777777" w:rsidR="009E5DD1" w:rsidRDefault="009E5DD1" w:rsidP="00BB7952">
                  <w:pPr>
                    <w:spacing w:after="0" w:line="240" w:lineRule="auto"/>
                    <w:rPr>
                      <w:rFonts w:ascii="Calibri" w:eastAsia="Times New Roman" w:hAnsi="Calibri" w:cs="Times New Roman"/>
                      <w:color w:val="000000"/>
                    </w:rPr>
                  </w:pPr>
                </w:p>
                <w:p w14:paraId="352FDF22" w14:textId="191B5D89"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8FE8A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E201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81299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25FBB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D35B4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604A49F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05703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4AF9B4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E4680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76C23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54EE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B10A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EAB46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175FA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BC94B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022A86EC"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7D19182" w14:textId="16271397"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74274C1D" w14:textId="77777777" w:rsidR="009E5DD1" w:rsidRDefault="009E5DD1" w:rsidP="00BB7952">
                  <w:pPr>
                    <w:spacing w:after="0" w:line="240" w:lineRule="auto"/>
                    <w:rPr>
                      <w:rFonts w:ascii="Calibri" w:eastAsia="Times New Roman" w:hAnsi="Calibri" w:cs="Times New Roman"/>
                      <w:color w:val="000000"/>
                    </w:rPr>
                  </w:pPr>
                </w:p>
                <w:p w14:paraId="5AD71CB7" w14:textId="34825A5E"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97585C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9AE3D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2364D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1DFFBF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A9D08E"/>
                  <w:noWrap/>
                  <w:vAlign w:val="bottom"/>
                  <w:hideMark/>
                </w:tcPr>
                <w:p w14:paraId="78D33D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AE9607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6274AB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C69336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AE4EA3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FA92C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DCCE3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E078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7373F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34B6B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51E77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6CAC8A9C" w14:textId="77777777" w:rsidTr="003628FF">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AC8E718" w14:textId="77777777" w:rsidR="003628FF" w:rsidRDefault="00BB7952" w:rsidP="003628FF">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43779433" w14:textId="229FE095" w:rsidR="00BB7952" w:rsidRDefault="00BB7952" w:rsidP="003628FF">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6A778B45" w14:textId="77777777" w:rsidR="009E5DD1" w:rsidRDefault="009E5DD1" w:rsidP="003628FF">
                  <w:pPr>
                    <w:spacing w:after="0" w:line="240" w:lineRule="auto"/>
                    <w:rPr>
                      <w:rFonts w:ascii="Calibri" w:eastAsia="Times New Roman" w:hAnsi="Calibri" w:cs="Times New Roman"/>
                      <w:b/>
                      <w:bCs/>
                      <w:color w:val="000000"/>
                    </w:rPr>
                  </w:pPr>
                </w:p>
                <w:p w14:paraId="3486BD6A" w14:textId="5AD1F381" w:rsidR="003628FF" w:rsidRPr="00BB7952" w:rsidRDefault="003628FF" w:rsidP="003628FF">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01D4F6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F7BB5E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7FE1B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A61EF6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2B6A7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9F20D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BC47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FEA14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7EF02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D0A2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FF6B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D9391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70690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7AB99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EB39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5FECD203" w14:textId="77777777" w:rsidTr="003628FF">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7C434B4" w14:textId="0726B96D"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73A43887" w14:textId="77777777" w:rsidR="009E5DD1" w:rsidRDefault="009E5DD1" w:rsidP="00BB7952">
                  <w:pPr>
                    <w:spacing w:after="0" w:line="240" w:lineRule="auto"/>
                    <w:rPr>
                      <w:rFonts w:ascii="Calibri" w:eastAsia="Times New Roman" w:hAnsi="Calibri" w:cs="Times New Roman"/>
                      <w:color w:val="000000"/>
                    </w:rPr>
                  </w:pPr>
                </w:p>
                <w:p w14:paraId="324E6C19" w14:textId="5D7D376D"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595C47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9DCF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A3BF63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961D79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7999023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DF5E41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D3B717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C7C9D8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B304F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D2BD9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C1253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BDD8D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A34A7D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17C72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3F4FF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5D8766DE" w14:textId="77777777" w:rsidTr="003628FF">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F6D39D5" w14:textId="7E197A24"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326FB4E2" w14:textId="77777777" w:rsidR="009E5DD1" w:rsidRDefault="009E5DD1" w:rsidP="00BB7952">
                  <w:pPr>
                    <w:spacing w:after="0" w:line="240" w:lineRule="auto"/>
                    <w:rPr>
                      <w:rFonts w:ascii="Calibri" w:eastAsia="Times New Roman" w:hAnsi="Calibri" w:cs="Times New Roman"/>
                      <w:color w:val="000000"/>
                    </w:rPr>
                  </w:pPr>
                </w:p>
                <w:p w14:paraId="1B4197E8" w14:textId="2D26AAA5"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6D587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7245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56930E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F8538C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74E0DD1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18FE77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8B0C9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11EEB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A356CB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98ABF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20A8D8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E5649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51C7A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66469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AEC34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6B23F5F8"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3FB4CE0" w14:textId="027B1B0C"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47C93FC6" w14:textId="77777777" w:rsidR="009E5DD1" w:rsidRDefault="009E5DD1" w:rsidP="00BB7952">
                  <w:pPr>
                    <w:spacing w:after="0" w:line="240" w:lineRule="auto"/>
                    <w:rPr>
                      <w:rFonts w:ascii="Calibri" w:eastAsia="Times New Roman" w:hAnsi="Calibri" w:cs="Times New Roman"/>
                      <w:color w:val="000000"/>
                    </w:rPr>
                  </w:pPr>
                </w:p>
                <w:p w14:paraId="2E824331" w14:textId="16A145B1"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65881E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C18E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FD3AF7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6FFD48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2F8A216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612F5F4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166125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3DB33C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B5E49E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B4649C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2896B3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E272C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5ACBD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4A8E6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46186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2C82F3D6"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7983C30E" w14:textId="0EA0736A"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Milestone-5 Requirement analysis</w:t>
                  </w:r>
                </w:p>
                <w:p w14:paraId="3C7863E1" w14:textId="77777777" w:rsidR="009E5DD1" w:rsidRDefault="009E5DD1" w:rsidP="00BB7952">
                  <w:pPr>
                    <w:spacing w:after="0" w:line="240" w:lineRule="auto"/>
                    <w:rPr>
                      <w:rFonts w:ascii="Calibri" w:eastAsia="Times New Roman" w:hAnsi="Calibri" w:cs="Times New Roman"/>
                      <w:b/>
                      <w:bCs/>
                      <w:color w:val="000000"/>
                    </w:rPr>
                  </w:pPr>
                </w:p>
                <w:p w14:paraId="5DA02C45" w14:textId="1AC10259" w:rsidR="003628FF" w:rsidRPr="00BB7952" w:rsidRDefault="003628FF"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CF329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D5081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6A586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72E2B9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4C200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752E9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A8846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12A1F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ADC3DD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3E763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D4B076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26712C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48C79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1CED0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BD055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43E19AC"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989FA7E" w14:textId="719C755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1A4DA8AD" w14:textId="77777777" w:rsidR="009E5DD1" w:rsidRDefault="009E5DD1" w:rsidP="00BB7952">
                  <w:pPr>
                    <w:spacing w:after="0" w:line="240" w:lineRule="auto"/>
                    <w:rPr>
                      <w:rFonts w:ascii="Calibri" w:eastAsia="Times New Roman" w:hAnsi="Calibri" w:cs="Times New Roman"/>
                      <w:color w:val="000000"/>
                    </w:rPr>
                  </w:pPr>
                </w:p>
                <w:p w14:paraId="36D11DAD" w14:textId="4EDEEF2A"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6C53E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9DADD5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C6B37F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84DD56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D004A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5F259DB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411FD9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D7DA8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E7A6C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DF6785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72623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2F9B7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B6B43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D11EB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919CE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F7DD8D9"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FC70A01" w14:textId="304CBF4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0B51E241" w14:textId="77777777" w:rsidR="009E5DD1" w:rsidRDefault="009E5DD1" w:rsidP="00BB7952">
                  <w:pPr>
                    <w:spacing w:after="0" w:line="240" w:lineRule="auto"/>
                    <w:rPr>
                      <w:rFonts w:ascii="Calibri" w:eastAsia="Times New Roman" w:hAnsi="Calibri" w:cs="Times New Roman"/>
                      <w:color w:val="000000"/>
                    </w:rPr>
                  </w:pPr>
                </w:p>
                <w:p w14:paraId="1D6BB2B4" w14:textId="1D5BA49E"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B3675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90B7D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2EAA71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F1A4A8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EAAA11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12F3E7F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321605E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1ED6AB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23319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D3147A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97233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F2FDD3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A472D3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9EC92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98017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059DC52"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884D5EA" w14:textId="5F618F95"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3CCE3B45" w14:textId="77777777" w:rsidR="009E5DD1" w:rsidRDefault="009E5DD1" w:rsidP="00BB7952">
                  <w:pPr>
                    <w:spacing w:after="0" w:line="240" w:lineRule="auto"/>
                    <w:rPr>
                      <w:rFonts w:ascii="Calibri" w:eastAsia="Times New Roman" w:hAnsi="Calibri" w:cs="Times New Roman"/>
                      <w:color w:val="000000"/>
                    </w:rPr>
                  </w:pPr>
                </w:p>
                <w:p w14:paraId="29F4DEC4" w14:textId="71D7A293"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212C83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6C21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3A1A2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AF1A0F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2B93C2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44CFE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65E790F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FB0AC8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D82A6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DFD6C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3FB24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A78FA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D3E101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FC452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F6D51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154C58B" w14:textId="77777777" w:rsidTr="003628FF">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596B737" w14:textId="77777777" w:rsidR="009E5DD1"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37787793" w14:textId="4EC48E5F"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4266377D" w14:textId="1B0F5D3C"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66BA06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9F69CF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F1678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C1CB8A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4E48AA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A7F4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4A3F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0AA0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0E08610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727E4A9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14E6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2A093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B001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4412F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F98507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5EE531B"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557C5" w14:textId="61FF979D"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25684BB0" w14:textId="77777777" w:rsidR="009E5DD1" w:rsidRDefault="009E5DD1" w:rsidP="00BB7952">
                  <w:pPr>
                    <w:spacing w:after="0" w:line="240" w:lineRule="auto"/>
                    <w:rPr>
                      <w:rFonts w:ascii="Calibri" w:eastAsia="Times New Roman" w:hAnsi="Calibri" w:cs="Times New Roman"/>
                      <w:color w:val="000000"/>
                    </w:rPr>
                  </w:pPr>
                </w:p>
                <w:p w14:paraId="6C2B4254" w14:textId="239025C2"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9C92B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B6512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54F02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18D18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CEFD45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B2AC6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C8DDE1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98DE1F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432175E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75B4DD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00A9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A92988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F20E7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21D78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55356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473D57A"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04028F" w14:textId="2D2C56C3"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190936AE" w14:textId="77777777" w:rsidR="009E5DD1" w:rsidRDefault="009E5DD1" w:rsidP="00BB7952">
                  <w:pPr>
                    <w:spacing w:after="0" w:line="240" w:lineRule="auto"/>
                    <w:rPr>
                      <w:rFonts w:ascii="Calibri" w:eastAsia="Times New Roman" w:hAnsi="Calibri" w:cs="Times New Roman"/>
                      <w:color w:val="000000"/>
                    </w:rPr>
                  </w:pPr>
                </w:p>
                <w:p w14:paraId="52F736D5" w14:textId="240507AB"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0FF655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DEA96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91560E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434711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E4398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07FE1A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4FFEBC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0508A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F4B084"/>
                  <w:noWrap/>
                  <w:vAlign w:val="bottom"/>
                  <w:hideMark/>
                </w:tcPr>
                <w:p w14:paraId="612A0D4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254CBE2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28AC9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71504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219B9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59F97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C44AB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251E13F0"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EC67C17" w14:textId="4F937F3B"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7962D3AB" w14:textId="118381C3"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7D15D36D" w14:textId="77777777" w:rsidR="009E5DD1" w:rsidRDefault="009E5DD1" w:rsidP="00BB7952">
                  <w:pPr>
                    <w:spacing w:after="0" w:line="240" w:lineRule="auto"/>
                    <w:rPr>
                      <w:rFonts w:ascii="Calibri" w:eastAsia="Times New Roman" w:hAnsi="Calibri" w:cs="Times New Roman"/>
                      <w:b/>
                      <w:bCs/>
                      <w:color w:val="000000"/>
                    </w:rPr>
                  </w:pPr>
                </w:p>
                <w:p w14:paraId="1AD19897" w14:textId="64E3272D" w:rsidR="003628FF" w:rsidRPr="00BB7952" w:rsidRDefault="003628FF"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5D7A8A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6DF9A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0FD74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DC2CDF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564F4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D02803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3FDD72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C3317A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20505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B7FE0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99A1F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6925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89BE4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5537A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44F2A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1D910FBB" w14:textId="77777777" w:rsidTr="003628FF">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3CD3DA8" w14:textId="495D08A3"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lastRenderedPageBreak/>
                    <w:t>List all the alternative solutions for hardware and software parts and analyze their tradeoffs</w:t>
                  </w:r>
                </w:p>
                <w:p w14:paraId="112141CA" w14:textId="77777777" w:rsidR="009E5DD1" w:rsidRDefault="009E5DD1" w:rsidP="00BB7952">
                  <w:pPr>
                    <w:spacing w:after="0" w:line="240" w:lineRule="auto"/>
                    <w:rPr>
                      <w:rFonts w:ascii="Calibri" w:eastAsia="Times New Roman" w:hAnsi="Calibri" w:cs="Times New Roman"/>
                      <w:color w:val="000000"/>
                    </w:rPr>
                  </w:pPr>
                </w:p>
                <w:p w14:paraId="0DEFB02A" w14:textId="5F5F3DA8"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45E3C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40C6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B1966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87C07B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941E62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284A9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C2D25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10BDF5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8506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D64635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F42BB8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21A84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416B0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B3F76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283BF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0175FFDA"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43E1DA" w14:textId="43E59D6D"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5AD53D88" w14:textId="77777777" w:rsidR="009E5DD1" w:rsidRDefault="009E5DD1" w:rsidP="00BB7952">
                  <w:pPr>
                    <w:spacing w:after="0" w:line="240" w:lineRule="auto"/>
                    <w:rPr>
                      <w:rFonts w:ascii="Calibri" w:eastAsia="Times New Roman" w:hAnsi="Calibri" w:cs="Times New Roman"/>
                      <w:color w:val="000000"/>
                    </w:rPr>
                  </w:pPr>
                </w:p>
                <w:p w14:paraId="611537B9" w14:textId="53C337E3"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607964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1D65C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ED7704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9FAD83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74584F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0A6FB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6C889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6C1AD4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F223AA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F306CF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0FD1DD5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0125D5C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873ED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816D4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4A3F9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24E6616C" w14:textId="77777777" w:rsidTr="003628FF">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015E8A7" w14:textId="41A6699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282CAD61" w14:textId="77777777" w:rsidR="009E5DD1" w:rsidRDefault="009E5DD1" w:rsidP="00BB7952">
                  <w:pPr>
                    <w:spacing w:after="0" w:line="240" w:lineRule="auto"/>
                    <w:rPr>
                      <w:rFonts w:ascii="Calibri" w:eastAsia="Times New Roman" w:hAnsi="Calibri" w:cs="Times New Roman"/>
                      <w:color w:val="000000"/>
                    </w:rPr>
                  </w:pPr>
                </w:p>
                <w:p w14:paraId="26E4F96E" w14:textId="5E3C0843"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941C36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F1647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9A769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69443A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0F55D9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14AC4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22A0C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F7F8CF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50F92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72A02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6476322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F4B084"/>
                  <w:noWrap/>
                  <w:vAlign w:val="bottom"/>
                  <w:hideMark/>
                </w:tcPr>
                <w:p w14:paraId="25701C4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F8A1A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5EA52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F21A4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22F33170"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07A3E38" w14:textId="77777777"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EF979BE" w14:textId="55042393"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1AD5A73B" w14:textId="77777777" w:rsidR="009E5DD1" w:rsidRDefault="009E5DD1" w:rsidP="00BB7952">
                  <w:pPr>
                    <w:spacing w:after="0" w:line="240" w:lineRule="auto"/>
                    <w:rPr>
                      <w:rFonts w:ascii="Calibri" w:eastAsia="Times New Roman" w:hAnsi="Calibri" w:cs="Times New Roman"/>
                      <w:b/>
                      <w:bCs/>
                      <w:color w:val="000000"/>
                    </w:rPr>
                  </w:pPr>
                </w:p>
                <w:p w14:paraId="353420FC" w14:textId="238B383E" w:rsidR="003628FF" w:rsidRPr="00BB7952" w:rsidRDefault="003628FF"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BE2389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A1D8E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0B5D9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B12B98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86569E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9CC3A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A0A6D2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D0B483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DD486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2F97F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E6DFC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240D2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A19FA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B4456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BD8459C"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46E0D884" w14:textId="77777777" w:rsidTr="003628FF">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F4A60B8" w14:textId="117D3A55"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0C3395B1" w14:textId="77777777" w:rsidR="009E5DD1" w:rsidRDefault="009E5DD1" w:rsidP="00BB7952">
                  <w:pPr>
                    <w:spacing w:after="0" w:line="240" w:lineRule="auto"/>
                    <w:rPr>
                      <w:rFonts w:ascii="Calibri" w:eastAsia="Times New Roman" w:hAnsi="Calibri" w:cs="Times New Roman"/>
                      <w:color w:val="000000"/>
                    </w:rPr>
                  </w:pPr>
                </w:p>
                <w:p w14:paraId="66BC5F44" w14:textId="33C031FC"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39F9BC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28069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391E53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F141DE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CC822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DAA24C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352B85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77DD9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7BE15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807C0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2305E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A7A98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C1F2B5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CF2C4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E39BE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71AF3AF" w14:textId="77777777" w:rsidTr="003628FF">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52ECFC8" w14:textId="32024D5E"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D5ECD1E" w14:textId="77777777" w:rsidR="009E5DD1" w:rsidRDefault="009E5DD1" w:rsidP="00BB7952">
                  <w:pPr>
                    <w:spacing w:after="0" w:line="240" w:lineRule="auto"/>
                    <w:rPr>
                      <w:rFonts w:ascii="Calibri" w:eastAsia="Times New Roman" w:hAnsi="Calibri" w:cs="Times New Roman"/>
                      <w:color w:val="000000"/>
                    </w:rPr>
                  </w:pPr>
                </w:p>
                <w:p w14:paraId="3ADF1380" w14:textId="136D5A53"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AFBDD4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64ED7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9F6038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F25F6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643F5E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3C500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CD77C4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7985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12B442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349A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8CE38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00BE4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189091A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7D30375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DC7DAA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29FD02D"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FCE1D0" w14:textId="58EFB3B1" w:rsid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Complete and submit the report </w:t>
                  </w:r>
                </w:p>
                <w:p w14:paraId="7ECD6530" w14:textId="77777777" w:rsidR="009E5DD1" w:rsidRDefault="009E5DD1" w:rsidP="00BB7952">
                  <w:pPr>
                    <w:spacing w:after="0" w:line="240" w:lineRule="auto"/>
                    <w:rPr>
                      <w:rFonts w:ascii="Calibri" w:eastAsia="Times New Roman" w:hAnsi="Calibri" w:cs="Times New Roman"/>
                      <w:color w:val="000000"/>
                    </w:rPr>
                  </w:pPr>
                </w:p>
                <w:p w14:paraId="200345F6" w14:textId="4FE61D3F" w:rsidR="003628FF" w:rsidRPr="00BB7952" w:rsidRDefault="003628FF" w:rsidP="00BB7952">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89FA97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35DFF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DDD485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D2C197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FDB27A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8E128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8C5F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7F6C2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65AC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A4EB0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D86DF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FF661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FC2D2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655D6F8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8DAFD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74336BB2"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724C472" w14:textId="77777777" w:rsidR="003628FF"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lastRenderedPageBreak/>
                    <w:t>Milestone-8</w:t>
                  </w:r>
                </w:p>
                <w:p w14:paraId="7EF55AFB" w14:textId="77777777" w:rsidR="00BB7952" w:rsidRDefault="00BB7952" w:rsidP="00BB7952">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78023EF6" w14:textId="28AFE51D" w:rsidR="009E5DD1" w:rsidRPr="00BB7952" w:rsidRDefault="009E5DD1" w:rsidP="00BB7952">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93663D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22946"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6160BF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6D4E82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0DB049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D4B3E2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A9CA50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73DA3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87D75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75DBAA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1CEE83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AF8BB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E90412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214DC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B119B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22BFFC33"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B22DF5C" w14:textId="25B03A09" w:rsidR="00BB7952" w:rsidRDefault="00BB7952" w:rsidP="00BB7952">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74AF1FA4" w14:textId="77777777" w:rsidR="009E5DD1" w:rsidRDefault="009E5DD1" w:rsidP="00BB7952">
                  <w:pPr>
                    <w:spacing w:after="0" w:line="240" w:lineRule="auto"/>
                    <w:jc w:val="both"/>
                    <w:rPr>
                      <w:rFonts w:ascii="Calibri" w:eastAsia="Times New Roman" w:hAnsi="Calibri" w:cs="Times New Roman"/>
                      <w:color w:val="000000"/>
                    </w:rPr>
                  </w:pPr>
                </w:p>
                <w:p w14:paraId="73B7880B" w14:textId="056FBFEF" w:rsidR="003628FF" w:rsidRPr="00BB7952" w:rsidRDefault="003628FF" w:rsidP="00BB7952">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2EAFBE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CF2BD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5D14C7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96F532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ED6353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AC5743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0798D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27FB23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E5E69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CB0DB0"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DD8D794"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2D31CE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08EFCF"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E4B7E3"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766F3137"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BB7952" w:rsidRPr="00BB7952" w14:paraId="3B32BBB9" w14:textId="77777777" w:rsidTr="003628FF">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634B28EB" w14:textId="072FFD26" w:rsidR="00BB7952" w:rsidRDefault="00BB7952" w:rsidP="00BB7952">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3D4AAAE" w14:textId="77777777" w:rsidR="009E5DD1" w:rsidRDefault="009E5DD1" w:rsidP="00BB7952">
                  <w:pPr>
                    <w:spacing w:after="0" w:line="240" w:lineRule="auto"/>
                    <w:jc w:val="both"/>
                    <w:rPr>
                      <w:rFonts w:ascii="Calibri" w:eastAsia="Times New Roman" w:hAnsi="Calibri" w:cs="Times New Roman"/>
                      <w:color w:val="000000"/>
                    </w:rPr>
                  </w:pPr>
                </w:p>
                <w:p w14:paraId="3A3AF5B0" w14:textId="73DF945A" w:rsidR="003628FF" w:rsidRPr="00BB7952" w:rsidRDefault="003628FF" w:rsidP="00BB7952">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2F02D8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EECDB"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EA1677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0B7C9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B7EC4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F0FCF9"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A259C5E"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ECCB8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A48E891"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0EB31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F8ED25"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AE66FA"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B16A0D"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23E3768"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7E083F2" w14:textId="77777777" w:rsidR="00BB7952" w:rsidRPr="00BB7952" w:rsidRDefault="00BB7952" w:rsidP="00BB7952">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6DF78F0F" w14:textId="49D86FA5" w:rsidR="009E5DD1" w:rsidRPr="009E5DD1" w:rsidRDefault="009E5DD1" w:rsidP="009E5DD1"/>
        </w:tc>
      </w:tr>
    </w:tbl>
    <w:p w14:paraId="40974CAB" w14:textId="640CD768" w:rsidR="001A514B" w:rsidRDefault="001A514B" w:rsidP="001A514B"/>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0B5B96" w14:paraId="0785D571" w14:textId="77777777" w:rsidTr="002702CD">
        <w:trPr>
          <w:trHeight w:val="783"/>
        </w:trPr>
        <w:tc>
          <w:tcPr>
            <w:tcW w:w="15015" w:type="dxa"/>
          </w:tcPr>
          <w:p w14:paraId="4AFABBDB" w14:textId="77777777" w:rsidR="000B5B96" w:rsidRDefault="000B5B96" w:rsidP="002702CD"/>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0B5B96" w:rsidRPr="009E5DD1" w14:paraId="65D8A621" w14:textId="77777777" w:rsidTr="002702CD">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1005A5B7"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3B31933"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8DA8A73"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2FE3E37"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EA56EB0"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B94444F"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20D6A88"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7BCC976"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89767A"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4931285"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93A36E1"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9584946"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B000614"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AF60CA6"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C501EE9"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BEABFC" w14:textId="77777777" w:rsidR="000B5B96" w:rsidRPr="009E5DD1" w:rsidRDefault="000B5B96" w:rsidP="00073F33">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0B5B96" w:rsidRPr="009E5DD1" w14:paraId="546C6D41"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36A3A0C" w14:textId="77777777"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3CA63550" w14:textId="10300C16"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Finalize Design</w:t>
                  </w:r>
                </w:p>
                <w:p w14:paraId="4F5813E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101717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69F00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A905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F1383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071BF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C8C3D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E0DB69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22B47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173265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93501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373824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AB3E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B5001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D10B0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A01C5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04CA04EF" w14:textId="77777777" w:rsidTr="002702CD">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EA8383E"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7682965C"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0ACF409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A9D08E"/>
                  <w:noWrap/>
                  <w:vAlign w:val="bottom"/>
                  <w:hideMark/>
                </w:tcPr>
                <w:p w14:paraId="4BED630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CFCE7A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D4F988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19C63E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7B1EA2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F71252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2AAFF1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9F35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C961D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BA698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6EB79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85A5A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31897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731C6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157F8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0C02C3D1" w14:textId="77777777" w:rsidTr="002702CD">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52C02B7" w14:textId="116B8B89"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sidR="00806FE3">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147101A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000000" w:fill="BDD7EE"/>
                  <w:noWrap/>
                  <w:vAlign w:val="bottom"/>
                  <w:hideMark/>
                </w:tcPr>
                <w:p w14:paraId="4E59D92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7EBC94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B95F0D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245B44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7222D3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52E330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868AAB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26B505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F68D5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99647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AF76C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6D8D4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CD2ECA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CEDF6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5C2BA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3AAA9E5C"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76B27BD4" w14:textId="75FE527E"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38457D3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5CE14A9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9F6A79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8842E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47BFCE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3A1E0F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441372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4EDCCE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B804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D612D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9EA30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E0BEA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FFADD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BC02E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C7C81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4A78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5DF56646"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8A067D"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Connect sensors to the Arduino</w:t>
                  </w:r>
                </w:p>
                <w:p w14:paraId="5027C5C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20DBFB8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BDD7EE"/>
                  <w:noWrap/>
                  <w:vAlign w:val="bottom"/>
                  <w:hideMark/>
                </w:tcPr>
                <w:p w14:paraId="324D2A6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560B2B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B6107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8A39A1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5A9EC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A88E90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16114C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467D31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19F24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71186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C1727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50492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2E01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2BAF6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54DA5F93" w14:textId="77777777" w:rsidTr="002702CD">
              <w:trPr>
                <w:trHeight w:val="6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A61736F"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xml:space="preserve">Connect Arduino to the Firebase database </w:t>
                  </w:r>
                </w:p>
                <w:p w14:paraId="7796214B"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55882E6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468546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7B7F8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BDD7EE"/>
                  <w:noWrap/>
                  <w:vAlign w:val="bottom"/>
                  <w:hideMark/>
                </w:tcPr>
                <w:p w14:paraId="49D79AF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F61799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982204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1CDA7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DF7156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FCCD0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F52AA1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153E35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2FE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4AE28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2E1C87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D51CB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CBC0A0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6ABF67EC" w14:textId="77777777" w:rsidTr="002702CD">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89175EC"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5F65D1AC"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6029A5C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8C890A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162A26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FCF85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F4B084"/>
                  <w:noWrap/>
                  <w:vAlign w:val="bottom"/>
                  <w:hideMark/>
                </w:tcPr>
                <w:p w14:paraId="66CF56C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B3FFDC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0F8C3E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280E06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2E3EB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29B8A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9D769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CDA96C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D7450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5801D9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FC3A5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56170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1FE58CB8" w14:textId="77777777" w:rsidTr="002702CD">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0DAFCC2" w14:textId="4251F670"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0C1F736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99D5A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1A584B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E02FC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A9D08E"/>
                  <w:noWrap/>
                  <w:vAlign w:val="bottom"/>
                  <w:hideMark/>
                </w:tcPr>
                <w:p w14:paraId="4496997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A9D08E"/>
                  <w:noWrap/>
                  <w:vAlign w:val="bottom"/>
                  <w:hideMark/>
                </w:tcPr>
                <w:p w14:paraId="608A9FA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A9D08E"/>
                  <w:noWrap/>
                  <w:vAlign w:val="bottom"/>
                  <w:hideMark/>
                </w:tcPr>
                <w:p w14:paraId="411ADA2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A9D08E"/>
                  <w:noWrap/>
                  <w:vAlign w:val="bottom"/>
                  <w:hideMark/>
                </w:tcPr>
                <w:p w14:paraId="3E30BF6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A9D08E"/>
                  <w:noWrap/>
                  <w:vAlign w:val="bottom"/>
                  <w:hideMark/>
                </w:tcPr>
                <w:p w14:paraId="6F2B77B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9D2C4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5B9916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0C6AB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660AA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46AC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7175F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AC843F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1E2BE5C7" w14:textId="77777777" w:rsidTr="002702CD">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445424B8"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6B117152"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173545C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C1FDC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A311D5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93EB9D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FFE699"/>
                  <w:noWrap/>
                  <w:vAlign w:val="bottom"/>
                  <w:hideMark/>
                </w:tcPr>
                <w:p w14:paraId="466B576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FFE699"/>
                  <w:noWrap/>
                  <w:vAlign w:val="bottom"/>
                  <w:hideMark/>
                </w:tcPr>
                <w:p w14:paraId="1F04C10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FFE699"/>
                  <w:noWrap/>
                  <w:vAlign w:val="bottom"/>
                  <w:hideMark/>
                </w:tcPr>
                <w:p w14:paraId="146E866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FFE699"/>
                  <w:noWrap/>
                  <w:vAlign w:val="bottom"/>
                  <w:hideMark/>
                </w:tcPr>
                <w:p w14:paraId="6F28161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FFE699"/>
                  <w:noWrap/>
                  <w:vAlign w:val="bottom"/>
                  <w:hideMark/>
                </w:tcPr>
                <w:p w14:paraId="6FE4019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1DCF4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7A6A7E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83DDC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DED54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81BE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42EEA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5C9EA3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710FE239" w14:textId="77777777" w:rsidTr="002702CD">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151ABEF0" w14:textId="77777777"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4AB394A2" w14:textId="38AF90C7"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6659DB8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487BC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C0523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DC25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8B4972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318C64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87B9AA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8EA264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CC836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5DA1D6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A6AC3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28C15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8E3C3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A9BFE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33252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44FA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738DAE8B"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966A5E3"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Testing and verification of the system </w:t>
                  </w:r>
                </w:p>
                <w:p w14:paraId="41F6AEA3"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2F966D6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8EF8EC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459FB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F0D227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5F1350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18B638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B75BE5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F1394A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1D399E7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681C52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7B75354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A8A6D1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86F18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CA56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B9246B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EF22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144A800E" w14:textId="77777777" w:rsidTr="002702CD">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1DB213FC" w14:textId="5D67FFDA"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53B57E5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BBC61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2AC147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E99C91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513A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8F0D6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01593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4C8936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CBE35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DE0D7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B6C42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8EE72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47843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A8D84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37EC80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CCAE6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6BCB0476" w14:textId="77777777" w:rsidTr="002702CD">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091F5123" w14:textId="77777777" w:rsidR="000B5B96" w:rsidRDefault="000B5B96" w:rsidP="00073F3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11785A19" w14:textId="77777777" w:rsidR="000B5B96" w:rsidRDefault="000B5B96" w:rsidP="00073F33">
                  <w:pPr>
                    <w:framePr w:hSpace="180" w:wrap="around" w:vAnchor="text" w:hAnchor="page" w:x="961" w:y="172"/>
                    <w:spacing w:after="0" w:line="240" w:lineRule="auto"/>
                    <w:jc w:val="both"/>
                    <w:rPr>
                      <w:rFonts w:ascii="Calibri" w:eastAsia="Symbol" w:hAnsi="Calibri" w:cs="Symbol"/>
                      <w:color w:val="000000"/>
                    </w:rPr>
                  </w:pPr>
                </w:p>
                <w:p w14:paraId="51253544" w14:textId="77777777" w:rsidR="000B5B96" w:rsidRPr="009E5DD1" w:rsidRDefault="000B5B96" w:rsidP="00073F3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B7956C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311C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CD879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84BB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CDE198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F862CA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6BEFF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CE2975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D5146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7BF8B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02AF0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3D023C4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19CF05E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622126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42A09E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35E411A6" w14:textId="77777777" w:rsidTr="002702CD">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66771462" w14:textId="77777777" w:rsidR="000B5B96" w:rsidRDefault="000B5B96" w:rsidP="00073F3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Complete and submit the report</w:t>
                  </w:r>
                </w:p>
                <w:p w14:paraId="0155D4A3" w14:textId="77777777" w:rsidR="000B5B96" w:rsidRDefault="000B5B96" w:rsidP="00073F33">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54CB2D4E" w14:textId="77777777" w:rsidR="000B5B96" w:rsidRPr="009E5DD1" w:rsidRDefault="000B5B96" w:rsidP="00073F33">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195FD1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1BA5B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B20E9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EE682E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38E62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176E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9B399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6FCF5C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6D954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405AC2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A0D5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CE8CC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34FBCE1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1F193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317DF7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3598C743"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985E31A" w14:textId="77777777"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165E03D5" w14:textId="79CF2DE0" w:rsidR="000B5B96" w:rsidRDefault="000B5B96" w:rsidP="00073F33">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Presentation + Poster </w:t>
                  </w:r>
                </w:p>
                <w:p w14:paraId="2FC5BC7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FDB58D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 </w:t>
                  </w:r>
                </w:p>
              </w:tc>
              <w:tc>
                <w:tcPr>
                  <w:tcW w:w="731" w:type="dxa"/>
                  <w:tcBorders>
                    <w:top w:val="nil"/>
                    <w:left w:val="nil"/>
                    <w:bottom w:val="single" w:sz="4" w:space="0" w:color="auto"/>
                    <w:right w:val="single" w:sz="4" w:space="0" w:color="auto"/>
                  </w:tcBorders>
                  <w:shd w:val="clear" w:color="auto" w:fill="auto"/>
                  <w:noWrap/>
                  <w:vAlign w:val="bottom"/>
                  <w:hideMark/>
                </w:tcPr>
                <w:p w14:paraId="2CEC6B3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4D972B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2EBF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F3248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CCC83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2A1E9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E4E95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D9727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085B3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9FA0E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EED5F1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64E72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1043383"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38DD9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4C04DCD0" w14:textId="77777777" w:rsidTr="002702CD">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41213489"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lastRenderedPageBreak/>
                    <w:t>Prepare the presentation</w:t>
                  </w:r>
                </w:p>
                <w:p w14:paraId="31E9502D"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5EB5911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68CB2F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B9A43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2DE862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CDB01B"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E9D42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37CAC9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F50CB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F4D03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E4E01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475B3D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80FEA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B5DAF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9E9D4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7003D14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17F7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73F78A61"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19801CF"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oster</w:t>
                  </w:r>
                </w:p>
                <w:p w14:paraId="6F8A51C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286FB7E0"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0EDE6F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C25C5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5E0BF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FDD4B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5CC4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30B16F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7DB52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9BCA2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A6EEF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2B624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66667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756B8C"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7BABB9F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B20D7"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0B5B96" w:rsidRPr="009E5DD1" w14:paraId="317BC20E" w14:textId="77777777" w:rsidTr="002702CD">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7A84A6DE"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4E0287C3" w14:textId="77777777" w:rsidR="000B5B96" w:rsidRDefault="000B5B96" w:rsidP="00073F33">
                  <w:pPr>
                    <w:framePr w:hSpace="180" w:wrap="around" w:vAnchor="text" w:hAnchor="page" w:x="961" w:y="172"/>
                    <w:spacing w:after="0" w:line="240" w:lineRule="auto"/>
                    <w:rPr>
                      <w:rFonts w:ascii="Calibri" w:eastAsia="Times New Roman" w:hAnsi="Calibri" w:cs="Times New Roman"/>
                      <w:color w:val="000000"/>
                    </w:rPr>
                  </w:pPr>
                </w:p>
                <w:p w14:paraId="521F1A1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E387418"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CA75B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3B644"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442A0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50DAB96"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87C46D2"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B5E25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A288F"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B2CBD1"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41F0E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C3E845"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B27FCD"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DDA20E"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9ED0F9"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14C3AACA" w14:textId="77777777" w:rsidR="000B5B96" w:rsidRPr="009E5DD1" w:rsidRDefault="000B5B96" w:rsidP="00073F33">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197A651D" w14:textId="77777777" w:rsidR="000B5B96" w:rsidRDefault="000B5B96" w:rsidP="002702CD"/>
        </w:tc>
      </w:tr>
    </w:tbl>
    <w:p w14:paraId="345A039A" w14:textId="62575245" w:rsidR="000B5B96" w:rsidRPr="001A514B" w:rsidRDefault="000B5B96" w:rsidP="000B5B96"/>
    <w:p w14:paraId="4CA948CC" w14:textId="53937DE4" w:rsidR="001A514B" w:rsidRPr="001A514B" w:rsidRDefault="000B5B96" w:rsidP="001A514B">
      <w:bookmarkStart w:id="178" w:name="_Toc530498551"/>
      <w:r>
        <w:rPr>
          <w:noProof/>
          <w:sz w:val="36"/>
          <w:szCs w:val="36"/>
        </w:rPr>
        <mc:AlternateContent>
          <mc:Choice Requires="wps">
            <w:drawing>
              <wp:anchor distT="0" distB="0" distL="114300" distR="114300" simplePos="0" relativeHeight="251853824" behindDoc="0" locked="0" layoutInCell="1" allowOverlap="1" wp14:anchorId="50854B9B" wp14:editId="0AAC8893">
                <wp:simplePos x="0" y="0"/>
                <wp:positionH relativeFrom="margin">
                  <wp:posOffset>6924040</wp:posOffset>
                </wp:positionH>
                <wp:positionV relativeFrom="paragraph">
                  <wp:posOffset>-193463</wp:posOffset>
                </wp:positionV>
                <wp:extent cx="2125980" cy="1112520"/>
                <wp:effectExtent l="0" t="0" r="26670" b="11430"/>
                <wp:wrapNone/>
                <wp:docPr id="55" name="Rectangle 55"/>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073F33" w:rsidRPr="00D03E85" w14:paraId="28B8FCBB" w14:textId="77777777" w:rsidTr="00D03E85">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000000" w:fill="FFE699"/>
                                  <w:noWrap/>
                                  <w:vAlign w:val="bottom"/>
                                  <w:hideMark/>
                                </w:tcPr>
                                <w:p w14:paraId="2E8D47C8"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D07A103"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073F33" w:rsidRPr="00D03E85" w14:paraId="4117F09D" w14:textId="77777777" w:rsidTr="00D03E85">
                              <w:trPr>
                                <w:gridAfter w:val="1"/>
                                <w:wAfter w:w="960" w:type="dxa"/>
                                <w:trHeight w:val="288"/>
                              </w:trPr>
                              <w:tc>
                                <w:tcPr>
                                  <w:tcW w:w="960" w:type="dxa"/>
                                  <w:tcBorders>
                                    <w:top w:val="nil"/>
                                    <w:left w:val="single" w:sz="4" w:space="0" w:color="auto"/>
                                    <w:bottom w:val="single" w:sz="4" w:space="0" w:color="auto"/>
                                    <w:right w:val="nil"/>
                                  </w:tcBorders>
                                  <w:shd w:val="clear" w:color="000000" w:fill="BDD7EE"/>
                                  <w:noWrap/>
                                  <w:vAlign w:val="bottom"/>
                                  <w:hideMark/>
                                </w:tcPr>
                                <w:p w14:paraId="5BC46986"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1911207C"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073F33" w:rsidRPr="00D03E85" w14:paraId="1BF14C1E" w14:textId="77777777" w:rsidTr="00D03E85">
                              <w:trPr>
                                <w:gridAfter w:val="1"/>
                                <w:wAfter w:w="960" w:type="dxa"/>
                                <w:trHeight w:val="288"/>
                              </w:trPr>
                              <w:tc>
                                <w:tcPr>
                                  <w:tcW w:w="960" w:type="dxa"/>
                                  <w:tcBorders>
                                    <w:top w:val="nil"/>
                                    <w:left w:val="single" w:sz="4" w:space="0" w:color="auto"/>
                                    <w:bottom w:val="single" w:sz="4" w:space="0" w:color="auto"/>
                                    <w:right w:val="nil"/>
                                  </w:tcBorders>
                                  <w:shd w:val="clear" w:color="000000" w:fill="A9D08E"/>
                                  <w:noWrap/>
                                  <w:vAlign w:val="bottom"/>
                                  <w:hideMark/>
                                </w:tcPr>
                                <w:p w14:paraId="4E76A062"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37F3B847"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073F33" w:rsidRPr="00D03E85" w14:paraId="7674AE03" w14:textId="77777777" w:rsidTr="00D03E85">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301E9F3"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4B78DAF4"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073F33" w:rsidRPr="00D03E85" w14:paraId="01D6B187" w14:textId="77777777" w:rsidTr="00D03E85">
                              <w:trPr>
                                <w:trHeight w:val="288"/>
                              </w:trPr>
                              <w:tc>
                                <w:tcPr>
                                  <w:tcW w:w="960" w:type="dxa"/>
                                  <w:tcBorders>
                                    <w:top w:val="single" w:sz="4" w:space="0" w:color="auto"/>
                                    <w:left w:val="single" w:sz="4" w:space="0" w:color="auto"/>
                                    <w:bottom w:val="single" w:sz="4" w:space="0" w:color="auto"/>
                                    <w:right w:val="nil"/>
                                  </w:tcBorders>
                                  <w:shd w:val="clear" w:color="000000" w:fill="F4B084"/>
                                  <w:noWrap/>
                                  <w:vAlign w:val="bottom"/>
                                  <w:hideMark/>
                                </w:tcPr>
                                <w:p w14:paraId="75448E17"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20C02DD"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24654855" w14:textId="77777777" w:rsidR="00073F33" w:rsidRDefault="00073F33" w:rsidP="009E5DD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54B9B" id="Rectangle 55" o:spid="_x0000_s1060" style="position:absolute;margin-left:545.2pt;margin-top:-15.2pt;width:167.4pt;height:87.6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073F33" w:rsidRPr="00D03E85" w14:paraId="28B8FCBB" w14:textId="77777777" w:rsidTr="00D03E85">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000000" w:fill="FFE699"/>
                            <w:noWrap/>
                            <w:vAlign w:val="bottom"/>
                            <w:hideMark/>
                          </w:tcPr>
                          <w:p w14:paraId="2E8D47C8"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D07A103"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073F33" w:rsidRPr="00D03E85" w14:paraId="4117F09D" w14:textId="77777777" w:rsidTr="00D03E85">
                        <w:trPr>
                          <w:gridAfter w:val="1"/>
                          <w:wAfter w:w="960" w:type="dxa"/>
                          <w:trHeight w:val="288"/>
                        </w:trPr>
                        <w:tc>
                          <w:tcPr>
                            <w:tcW w:w="960" w:type="dxa"/>
                            <w:tcBorders>
                              <w:top w:val="nil"/>
                              <w:left w:val="single" w:sz="4" w:space="0" w:color="auto"/>
                              <w:bottom w:val="single" w:sz="4" w:space="0" w:color="auto"/>
                              <w:right w:val="nil"/>
                            </w:tcBorders>
                            <w:shd w:val="clear" w:color="000000" w:fill="BDD7EE"/>
                            <w:noWrap/>
                            <w:vAlign w:val="bottom"/>
                            <w:hideMark/>
                          </w:tcPr>
                          <w:p w14:paraId="5BC46986"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1911207C"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073F33" w:rsidRPr="00D03E85" w14:paraId="1BF14C1E" w14:textId="77777777" w:rsidTr="00D03E85">
                        <w:trPr>
                          <w:gridAfter w:val="1"/>
                          <w:wAfter w:w="960" w:type="dxa"/>
                          <w:trHeight w:val="288"/>
                        </w:trPr>
                        <w:tc>
                          <w:tcPr>
                            <w:tcW w:w="960" w:type="dxa"/>
                            <w:tcBorders>
                              <w:top w:val="nil"/>
                              <w:left w:val="single" w:sz="4" w:space="0" w:color="auto"/>
                              <w:bottom w:val="single" w:sz="4" w:space="0" w:color="auto"/>
                              <w:right w:val="nil"/>
                            </w:tcBorders>
                            <w:shd w:val="clear" w:color="000000" w:fill="A9D08E"/>
                            <w:noWrap/>
                            <w:vAlign w:val="bottom"/>
                            <w:hideMark/>
                          </w:tcPr>
                          <w:p w14:paraId="4E76A062"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37F3B847"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073F33" w:rsidRPr="00D03E85" w14:paraId="7674AE03" w14:textId="77777777" w:rsidTr="00D03E85">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301E9F3"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4B78DAF4"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073F33" w:rsidRPr="00D03E85" w14:paraId="01D6B187" w14:textId="77777777" w:rsidTr="00D03E85">
                        <w:trPr>
                          <w:trHeight w:val="288"/>
                        </w:trPr>
                        <w:tc>
                          <w:tcPr>
                            <w:tcW w:w="960" w:type="dxa"/>
                            <w:tcBorders>
                              <w:top w:val="single" w:sz="4" w:space="0" w:color="auto"/>
                              <w:left w:val="single" w:sz="4" w:space="0" w:color="auto"/>
                              <w:bottom w:val="single" w:sz="4" w:space="0" w:color="auto"/>
                              <w:right w:val="nil"/>
                            </w:tcBorders>
                            <w:shd w:val="clear" w:color="000000" w:fill="F4B084"/>
                            <w:noWrap/>
                            <w:vAlign w:val="bottom"/>
                            <w:hideMark/>
                          </w:tcPr>
                          <w:p w14:paraId="75448E17"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20C02DD" w14:textId="77777777" w:rsidR="00073F33" w:rsidRPr="00D03E85" w:rsidRDefault="00073F33" w:rsidP="00D03E85">
                            <w:pPr>
                              <w:spacing w:after="0" w:line="240" w:lineRule="auto"/>
                              <w:rPr>
                                <w:rFonts w:ascii="Calibri" w:eastAsia="Times New Roman" w:hAnsi="Calibri" w:cs="Calibri"/>
                                <w:color w:val="000000"/>
                              </w:rPr>
                            </w:pPr>
                            <w:r w:rsidRPr="00D03E85">
                              <w:rPr>
                                <w:rFonts w:ascii="Calibri" w:eastAsia="Times New Roman" w:hAnsi="Calibri" w:cs="Calibri"/>
                                <w:color w:val="000000"/>
                              </w:rPr>
                              <w:t>Alaa &amp; Ghareisa</w:t>
                            </w:r>
                          </w:p>
                        </w:tc>
                      </w:tr>
                    </w:tbl>
                    <w:p w14:paraId="24654855" w14:textId="77777777" w:rsidR="00073F33" w:rsidRDefault="00073F33" w:rsidP="009E5DD1">
                      <w:pPr>
                        <w:jc w:val="center"/>
                      </w:pPr>
                    </w:p>
                  </w:txbxContent>
                </v:textbox>
                <w10:wrap anchorx="margin"/>
              </v:rect>
            </w:pict>
          </mc:Fallback>
        </mc:AlternateContent>
      </w:r>
      <w:bookmarkEnd w:id="178"/>
    </w:p>
    <w:p w14:paraId="4EC264C2" w14:textId="49FEEB3E" w:rsidR="001A514B" w:rsidRPr="001A514B" w:rsidRDefault="001A514B" w:rsidP="001A514B"/>
    <w:p w14:paraId="2BA49482" w14:textId="38AD8939" w:rsidR="001A514B" w:rsidRDefault="001A514B" w:rsidP="001A514B">
      <w:pPr>
        <w:rPr>
          <w:rFonts w:asciiTheme="majorHAnsi" w:eastAsiaTheme="majorEastAsia" w:hAnsiTheme="majorHAnsi" w:cstheme="majorBidi"/>
          <w:b/>
          <w:bCs/>
          <w:color w:val="365F91" w:themeColor="accent1" w:themeShade="BF"/>
          <w:sz w:val="36"/>
          <w:szCs w:val="36"/>
        </w:rPr>
      </w:pPr>
    </w:p>
    <w:p w14:paraId="28E3921F" w14:textId="292D1306" w:rsidR="001A514B" w:rsidRPr="001A514B" w:rsidRDefault="001A514B" w:rsidP="001A514B">
      <w:pPr>
        <w:sectPr w:rsidR="001A514B" w:rsidRPr="001A514B" w:rsidSect="00AB31A4">
          <w:pgSz w:w="16838" w:h="11906" w:orient="landscape"/>
          <w:pgMar w:top="1440" w:right="1440" w:bottom="1440" w:left="1440" w:header="708" w:footer="708" w:gutter="0"/>
          <w:cols w:space="708"/>
          <w:docGrid w:linePitch="360"/>
        </w:sectPr>
      </w:pPr>
    </w:p>
    <w:p w14:paraId="1FD0AD2D" w14:textId="379B14EF" w:rsidR="00A32400" w:rsidRPr="000B64A6" w:rsidRDefault="00BE2C12" w:rsidP="000B64A6">
      <w:pPr>
        <w:pStyle w:val="Heading2"/>
        <w:numPr>
          <w:ilvl w:val="1"/>
          <w:numId w:val="1"/>
        </w:numPr>
        <w:spacing w:before="240" w:after="240"/>
        <w:ind w:left="540" w:hanging="540"/>
        <w:rPr>
          <w:color w:val="365F91" w:themeColor="accent1" w:themeShade="BF"/>
        </w:rPr>
      </w:pPr>
      <w:bookmarkStart w:id="179" w:name="_Toc274166460"/>
      <w:bookmarkStart w:id="180" w:name="_Toc532160977"/>
      <w:r w:rsidRPr="00260662">
        <w:rPr>
          <w:color w:val="365F91" w:themeColor="accent1" w:themeShade="BF"/>
        </w:rPr>
        <w:lastRenderedPageBreak/>
        <w:t>Anticipated risks</w:t>
      </w:r>
      <w:bookmarkEnd w:id="179"/>
      <w:bookmarkEnd w:id="180"/>
    </w:p>
    <w:p w14:paraId="216C5B44" w14:textId="6077BA66" w:rsidR="008838C0" w:rsidRDefault="008838C0" w:rsidP="008838C0">
      <w:pPr>
        <w:pStyle w:val="Caption"/>
        <w:keepNext/>
      </w:pPr>
      <w:bookmarkStart w:id="181" w:name="_Toc531729555"/>
      <w:r>
        <w:t xml:space="preserve">Table </w:t>
      </w:r>
      <w:r w:rsidR="00A979BD">
        <w:rPr>
          <w:noProof/>
        </w:rPr>
        <w:fldChar w:fldCharType="begin"/>
      </w:r>
      <w:r w:rsidR="00A979BD">
        <w:rPr>
          <w:noProof/>
        </w:rPr>
        <w:instrText xml:space="preserve"> STYLEREF 1 \s </w:instrText>
      </w:r>
      <w:r w:rsidR="00A979BD">
        <w:rPr>
          <w:noProof/>
        </w:rPr>
        <w:fldChar w:fldCharType="separate"/>
      </w:r>
      <w:r>
        <w:rPr>
          <w:rFonts w:hint="eastAsia"/>
          <w:noProof/>
          <w:cs/>
        </w:rPr>
        <w:t>‎</w:t>
      </w:r>
      <w:r>
        <w:rPr>
          <w:noProof/>
        </w:rPr>
        <w:t>5</w:t>
      </w:r>
      <w:r w:rsidR="00A979BD">
        <w:rPr>
          <w:noProof/>
        </w:rPr>
        <w:fldChar w:fldCharType="end"/>
      </w:r>
      <w:r>
        <w:noBreakHyphen/>
      </w:r>
      <w:r w:rsidR="00A979BD">
        <w:rPr>
          <w:noProof/>
        </w:rPr>
        <w:fldChar w:fldCharType="begin"/>
      </w:r>
      <w:r w:rsidR="00A979BD">
        <w:rPr>
          <w:noProof/>
        </w:rPr>
        <w:instrText xml:space="preserve"> SEQ Table \* ARABIC \s 1 </w:instrText>
      </w:r>
      <w:r w:rsidR="00A979BD">
        <w:rPr>
          <w:noProof/>
        </w:rPr>
        <w:fldChar w:fldCharType="separate"/>
      </w:r>
      <w:r>
        <w:rPr>
          <w:noProof/>
        </w:rPr>
        <w:t>5</w:t>
      </w:r>
      <w:r w:rsidR="00A979BD">
        <w:rPr>
          <w:noProof/>
        </w:rPr>
        <w:fldChar w:fldCharType="end"/>
      </w:r>
      <w:r>
        <w:t xml:space="preserve">: </w:t>
      </w:r>
      <w:r w:rsidRPr="00273AE7">
        <w:t>Risks and solutions</w:t>
      </w:r>
      <w:bookmarkEnd w:id="181"/>
    </w:p>
    <w:tbl>
      <w:tblPr>
        <w:tblStyle w:val="GridTable6Colorful-Accent1"/>
        <w:tblW w:w="0" w:type="auto"/>
        <w:tblLook w:val="04A0" w:firstRow="1" w:lastRow="0" w:firstColumn="1" w:lastColumn="0" w:noHBand="0" w:noVBand="1"/>
      </w:tblPr>
      <w:tblGrid>
        <w:gridCol w:w="4505"/>
        <w:gridCol w:w="4505"/>
      </w:tblGrid>
      <w:tr w:rsidR="00241D67" w:rsidRPr="0088264C" w14:paraId="7B778C0E" w14:textId="77777777" w:rsidTr="00A32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6010299" w14:textId="77777777" w:rsidR="00241D67" w:rsidRPr="0088264C" w:rsidRDefault="00241D67" w:rsidP="00A32400">
            <w:pPr>
              <w:rPr>
                <w:color w:val="auto"/>
              </w:rPr>
            </w:pPr>
            <w:r w:rsidRPr="0088264C">
              <w:rPr>
                <w:color w:val="auto"/>
              </w:rPr>
              <w:t xml:space="preserve">Risks </w:t>
            </w:r>
          </w:p>
        </w:tc>
        <w:tc>
          <w:tcPr>
            <w:tcW w:w="4505" w:type="dxa"/>
          </w:tcPr>
          <w:p w14:paraId="2FCD8BC3" w14:textId="77777777" w:rsidR="00241D67" w:rsidRPr="0088264C" w:rsidRDefault="00241D67" w:rsidP="00A32400">
            <w:pPr>
              <w:cnfStyle w:val="100000000000" w:firstRow="1" w:lastRow="0" w:firstColumn="0" w:lastColumn="0" w:oddVBand="0" w:evenVBand="0" w:oddHBand="0" w:evenHBand="0" w:firstRowFirstColumn="0" w:firstRowLastColumn="0" w:lastRowFirstColumn="0" w:lastRowLastColumn="0"/>
              <w:rPr>
                <w:color w:val="auto"/>
              </w:rPr>
            </w:pPr>
            <w:r w:rsidRPr="0088264C">
              <w:rPr>
                <w:color w:val="auto"/>
              </w:rPr>
              <w:t>Proposed solutions</w:t>
            </w:r>
          </w:p>
        </w:tc>
      </w:tr>
      <w:tr w:rsidR="00241D67" w:rsidRPr="0088264C" w14:paraId="6C6464A9" w14:textId="77777777" w:rsidTr="00A32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444FB95" w14:textId="77777777" w:rsidR="00241D67" w:rsidRPr="0088264C" w:rsidRDefault="00241D67" w:rsidP="00A32400">
            <w:pPr>
              <w:rPr>
                <w:b w:val="0"/>
                <w:bCs w:val="0"/>
                <w:color w:val="auto"/>
              </w:rPr>
            </w:pPr>
            <w:r w:rsidRPr="0088264C">
              <w:rPr>
                <w:b w:val="0"/>
                <w:bCs w:val="0"/>
                <w:color w:val="auto"/>
              </w:rPr>
              <w:t>Obtaining wrong results from the sensor</w:t>
            </w:r>
          </w:p>
        </w:tc>
        <w:tc>
          <w:tcPr>
            <w:tcW w:w="4505" w:type="dxa"/>
          </w:tcPr>
          <w:p w14:paraId="55745EC4" w14:textId="77777777" w:rsidR="00241D67" w:rsidRPr="0088264C" w:rsidRDefault="00241D67" w:rsidP="00A32400">
            <w:pPr>
              <w:cnfStyle w:val="000000100000" w:firstRow="0" w:lastRow="0" w:firstColumn="0" w:lastColumn="0" w:oddVBand="0" w:evenVBand="0" w:oddHBand="1" w:evenHBand="0" w:firstRowFirstColumn="0" w:firstRowLastColumn="0" w:lastRowFirstColumn="0" w:lastRowLastColumn="0"/>
              <w:rPr>
                <w:color w:val="auto"/>
              </w:rPr>
            </w:pPr>
            <w:r w:rsidRPr="0088264C">
              <w:rPr>
                <w:color w:val="auto"/>
              </w:rPr>
              <w:t xml:space="preserve">Search for </w:t>
            </w:r>
            <w:r>
              <w:rPr>
                <w:color w:val="auto"/>
              </w:rPr>
              <w:t>high quality</w:t>
            </w:r>
            <w:r w:rsidRPr="0088264C">
              <w:rPr>
                <w:color w:val="auto"/>
              </w:rPr>
              <w:t xml:space="preserve"> sensors that would give correct results</w:t>
            </w:r>
          </w:p>
        </w:tc>
      </w:tr>
      <w:tr w:rsidR="00241D67" w:rsidRPr="0088264C" w14:paraId="2FD30DE5" w14:textId="77777777" w:rsidTr="00A32400">
        <w:tc>
          <w:tcPr>
            <w:cnfStyle w:val="001000000000" w:firstRow="0" w:lastRow="0" w:firstColumn="1" w:lastColumn="0" w:oddVBand="0" w:evenVBand="0" w:oddHBand="0" w:evenHBand="0" w:firstRowFirstColumn="0" w:firstRowLastColumn="0" w:lastRowFirstColumn="0" w:lastRowLastColumn="0"/>
            <w:tcW w:w="4505" w:type="dxa"/>
          </w:tcPr>
          <w:p w14:paraId="627690F7" w14:textId="77777777" w:rsidR="00241D67" w:rsidRPr="0088264C" w:rsidRDefault="00241D67" w:rsidP="00A32400">
            <w:pPr>
              <w:rPr>
                <w:b w:val="0"/>
                <w:bCs w:val="0"/>
                <w:color w:val="auto"/>
              </w:rPr>
            </w:pPr>
            <w:r w:rsidRPr="0088264C">
              <w:rPr>
                <w:b w:val="0"/>
                <w:bCs w:val="0"/>
                <w:color w:val="auto"/>
              </w:rPr>
              <w:t>Data is not transmitted in real-time (there is a delay)</w:t>
            </w:r>
          </w:p>
        </w:tc>
        <w:tc>
          <w:tcPr>
            <w:tcW w:w="4505" w:type="dxa"/>
          </w:tcPr>
          <w:p w14:paraId="79A45162" w14:textId="77777777" w:rsidR="00241D67" w:rsidRPr="0088264C" w:rsidRDefault="00241D67" w:rsidP="00A32400">
            <w:pPr>
              <w:cnfStyle w:val="000000000000" w:firstRow="0" w:lastRow="0" w:firstColumn="0" w:lastColumn="0" w:oddVBand="0" w:evenVBand="0" w:oddHBand="0" w:evenHBand="0" w:firstRowFirstColumn="0" w:firstRowLastColumn="0" w:lastRowFirstColumn="0" w:lastRowLastColumn="0"/>
              <w:rPr>
                <w:color w:val="auto"/>
              </w:rPr>
            </w:pPr>
            <w:r w:rsidRPr="0088264C">
              <w:rPr>
                <w:color w:val="auto"/>
              </w:rPr>
              <w:t>Try to identify the source of the delay, and search for methods to minimize the delay</w:t>
            </w:r>
          </w:p>
        </w:tc>
      </w:tr>
      <w:tr w:rsidR="00241D67" w:rsidRPr="0088264C" w14:paraId="09456347" w14:textId="77777777" w:rsidTr="00A32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EC8D63E" w14:textId="77777777" w:rsidR="00241D67" w:rsidRPr="0088264C" w:rsidRDefault="00241D67" w:rsidP="00A32400">
            <w:pPr>
              <w:rPr>
                <w:b w:val="0"/>
                <w:bCs w:val="0"/>
                <w:color w:val="auto"/>
              </w:rPr>
            </w:pPr>
            <w:r w:rsidRPr="0088264C">
              <w:rPr>
                <w:b w:val="0"/>
                <w:bCs w:val="0"/>
                <w:color w:val="auto"/>
              </w:rPr>
              <w:t>Obtaining wrong results from the RFID sensor</w:t>
            </w:r>
          </w:p>
        </w:tc>
        <w:tc>
          <w:tcPr>
            <w:tcW w:w="4505" w:type="dxa"/>
          </w:tcPr>
          <w:p w14:paraId="09CFF061" w14:textId="77777777" w:rsidR="00241D67" w:rsidRPr="0088264C" w:rsidRDefault="00241D67" w:rsidP="00A32400">
            <w:pPr>
              <w:keepNext/>
              <w:cnfStyle w:val="000000100000" w:firstRow="0" w:lastRow="0" w:firstColumn="0" w:lastColumn="0" w:oddVBand="0" w:evenVBand="0" w:oddHBand="1" w:evenHBand="0" w:firstRowFirstColumn="0" w:firstRowLastColumn="0" w:lastRowFirstColumn="0" w:lastRowLastColumn="0"/>
              <w:rPr>
                <w:color w:val="auto"/>
              </w:rPr>
            </w:pPr>
            <w:r w:rsidRPr="0088264C">
              <w:rPr>
                <w:color w:val="auto"/>
              </w:rPr>
              <w:t>Change the type of the RFID to one that suits the wanted distance</w:t>
            </w:r>
          </w:p>
        </w:tc>
      </w:tr>
      <w:tr w:rsidR="00DF3B06" w:rsidRPr="0088264C" w14:paraId="07EAD15F" w14:textId="77777777" w:rsidTr="00A32400">
        <w:tc>
          <w:tcPr>
            <w:cnfStyle w:val="001000000000" w:firstRow="0" w:lastRow="0" w:firstColumn="1" w:lastColumn="0" w:oddVBand="0" w:evenVBand="0" w:oddHBand="0" w:evenHBand="0" w:firstRowFirstColumn="0" w:firstRowLastColumn="0" w:lastRowFirstColumn="0" w:lastRowLastColumn="0"/>
            <w:tcW w:w="4505" w:type="dxa"/>
          </w:tcPr>
          <w:p w14:paraId="2712D109" w14:textId="12D75416" w:rsidR="00DF3B06" w:rsidRPr="00C23EE9" w:rsidRDefault="00DF3B06" w:rsidP="00A32400">
            <w:pPr>
              <w:rPr>
                <w:b w:val="0"/>
                <w:bCs w:val="0"/>
                <w:color w:val="auto"/>
              </w:rPr>
            </w:pPr>
            <w:r w:rsidRPr="00C23EE9">
              <w:rPr>
                <w:b w:val="0"/>
                <w:bCs w:val="0"/>
                <w:color w:val="auto"/>
              </w:rPr>
              <w:t>User does not leave the parking when his</w:t>
            </w:r>
            <w:r w:rsidR="007D5341" w:rsidRPr="00C23EE9">
              <w:rPr>
                <w:b w:val="0"/>
                <w:bCs w:val="0"/>
                <w:color w:val="auto"/>
              </w:rPr>
              <w:t xml:space="preserve"> reservation</w:t>
            </w:r>
            <w:r w:rsidRPr="00C23EE9">
              <w:rPr>
                <w:b w:val="0"/>
                <w:bCs w:val="0"/>
                <w:color w:val="auto"/>
              </w:rPr>
              <w:t xml:space="preserve"> time end</w:t>
            </w:r>
            <w:r w:rsidR="007D5341" w:rsidRPr="00C23EE9">
              <w:rPr>
                <w:b w:val="0"/>
                <w:bCs w:val="0"/>
                <w:color w:val="auto"/>
              </w:rPr>
              <w:t>s</w:t>
            </w:r>
          </w:p>
        </w:tc>
        <w:tc>
          <w:tcPr>
            <w:tcW w:w="4505" w:type="dxa"/>
          </w:tcPr>
          <w:p w14:paraId="17EA05BD" w14:textId="6E8C2DDB" w:rsidR="00DF3B06" w:rsidRPr="00C23EE9" w:rsidRDefault="007D5341" w:rsidP="00A32400">
            <w:pPr>
              <w:keepNext/>
              <w:cnfStyle w:val="000000000000" w:firstRow="0" w:lastRow="0" w:firstColumn="0" w:lastColumn="0" w:oddVBand="0" w:evenVBand="0" w:oddHBand="0" w:evenHBand="0" w:firstRowFirstColumn="0" w:firstRowLastColumn="0" w:lastRowFirstColumn="0" w:lastRowLastColumn="0"/>
              <w:rPr>
                <w:color w:val="auto"/>
              </w:rPr>
            </w:pPr>
            <w:r w:rsidRPr="00C23EE9">
              <w:rPr>
                <w:color w:val="auto"/>
              </w:rPr>
              <w:t xml:space="preserve">Have several </w:t>
            </w:r>
            <w:r w:rsidR="00DF3B06" w:rsidRPr="00C23EE9">
              <w:rPr>
                <w:color w:val="auto"/>
              </w:rPr>
              <w:t>back</w:t>
            </w:r>
            <w:r w:rsidRPr="00C23EE9">
              <w:rPr>
                <w:color w:val="auto"/>
              </w:rPr>
              <w:t xml:space="preserve"> </w:t>
            </w:r>
            <w:r w:rsidR="00DF3B06" w:rsidRPr="00C23EE9">
              <w:rPr>
                <w:color w:val="auto"/>
              </w:rPr>
              <w:t xml:space="preserve">up parking </w:t>
            </w:r>
            <w:r w:rsidRPr="00C23EE9">
              <w:rPr>
                <w:color w:val="auto"/>
              </w:rPr>
              <w:t>spots</w:t>
            </w:r>
          </w:p>
        </w:tc>
      </w:tr>
      <w:tr w:rsidR="00DF3B06" w:rsidRPr="0088264C" w14:paraId="27A414E4" w14:textId="77777777" w:rsidTr="00A32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B6425AD" w14:textId="69F0B1BC" w:rsidR="00DF3B06" w:rsidRPr="00C23EE9" w:rsidRDefault="00C23EE9" w:rsidP="00A32400">
            <w:pPr>
              <w:rPr>
                <w:b w:val="0"/>
                <w:bCs w:val="0"/>
                <w:color w:val="auto"/>
              </w:rPr>
            </w:pPr>
            <w:r>
              <w:rPr>
                <w:b w:val="0"/>
                <w:bCs w:val="0"/>
                <w:color w:val="auto"/>
              </w:rPr>
              <w:t>The application and/or the website receive an unexpectedly huge number of users such that the database storage reaches its limit</w:t>
            </w:r>
          </w:p>
        </w:tc>
        <w:tc>
          <w:tcPr>
            <w:tcW w:w="4505" w:type="dxa"/>
          </w:tcPr>
          <w:p w14:paraId="4C064579" w14:textId="0D56CFED" w:rsidR="00DF3B06" w:rsidRPr="00C23EE9" w:rsidRDefault="00C23EE9" w:rsidP="00A32400">
            <w:pPr>
              <w:keepNext/>
              <w:cnfStyle w:val="000000100000" w:firstRow="0" w:lastRow="0" w:firstColumn="0" w:lastColumn="0" w:oddVBand="0" w:evenVBand="0" w:oddHBand="1" w:evenHBand="0" w:firstRowFirstColumn="0" w:firstRowLastColumn="0" w:lastRowFirstColumn="0" w:lastRowLastColumn="0"/>
              <w:rPr>
                <w:color w:val="auto"/>
              </w:rPr>
            </w:pPr>
            <w:r>
              <w:rPr>
                <w:color w:val="auto"/>
              </w:rPr>
              <w:t>Upgrade the Firebase to have more data storage</w:t>
            </w:r>
          </w:p>
        </w:tc>
      </w:tr>
    </w:tbl>
    <w:p w14:paraId="2F4518C4" w14:textId="27CB5554" w:rsidR="00241D67" w:rsidRDefault="00241D67" w:rsidP="00241D67"/>
    <w:p w14:paraId="33C0453E" w14:textId="531FF5B9" w:rsidR="001E1C86" w:rsidRPr="000B64A6" w:rsidRDefault="00C93C15" w:rsidP="000B64A6">
      <w:pPr>
        <w:pStyle w:val="Heading2"/>
        <w:numPr>
          <w:ilvl w:val="1"/>
          <w:numId w:val="1"/>
        </w:numPr>
        <w:ind w:left="540" w:hanging="540"/>
        <w:rPr>
          <w:color w:val="365F91" w:themeColor="accent1" w:themeShade="BF"/>
        </w:rPr>
      </w:pPr>
      <w:bookmarkStart w:id="182" w:name="_Toc516596908"/>
      <w:r w:rsidRPr="00C93C15">
        <w:rPr>
          <w:color w:val="365F91" w:themeColor="accent1" w:themeShade="BF"/>
        </w:rPr>
        <w:t xml:space="preserve"> </w:t>
      </w:r>
      <w:bookmarkStart w:id="183" w:name="_Toc532160978"/>
      <w:r w:rsidRPr="00806FE3">
        <w:rPr>
          <w:color w:val="365F91" w:themeColor="accent1" w:themeShade="BF"/>
        </w:rPr>
        <w:t>Conclusion</w:t>
      </w:r>
      <w:bookmarkEnd w:id="182"/>
      <w:bookmarkEnd w:id="183"/>
      <w:r w:rsidRPr="00806FE3">
        <w:rPr>
          <w:color w:val="365F91" w:themeColor="accent1" w:themeShade="BF"/>
        </w:rPr>
        <w:t xml:space="preserve"> </w:t>
      </w:r>
    </w:p>
    <w:p w14:paraId="2D871F15" w14:textId="77777777" w:rsidR="001E1C86" w:rsidRDefault="001E1C86" w:rsidP="001E1C86">
      <w:r w:rsidRPr="005C6697">
        <w:t xml:space="preserve">Qatar University suffers from a parking problem which motivated us to search for a solution. At the beginning, we gathered information from QU attendants about the parking issue. Then we researched about the possible existing solutions and came up with our own design of a parking system that is suitable for the environment of Qatar University. For our future work, we will implement a prototype that shows the functionalities of our solution along with an Android mobile application and a website. The prototype will be tested to verify that the system works according to our plan and helps in solving the parking issue in our university.  </w:t>
      </w:r>
    </w:p>
    <w:p w14:paraId="3E953A6D" w14:textId="77777777" w:rsidR="00C93C15" w:rsidRPr="00241D67" w:rsidRDefault="00C93C15" w:rsidP="00241D67"/>
    <w:p w14:paraId="1AD60A98" w14:textId="49C19CE3" w:rsidR="00BE2C12" w:rsidRPr="00930FC8" w:rsidRDefault="00BE2C12" w:rsidP="00BE2C12">
      <w:pPr>
        <w:autoSpaceDE w:val="0"/>
        <w:autoSpaceDN w:val="0"/>
        <w:adjustRightInd w:val="0"/>
        <w:spacing w:after="0" w:line="240" w:lineRule="auto"/>
        <w:rPr>
          <w:rFonts w:asciiTheme="majorHAnsi" w:eastAsiaTheme="majorEastAsia" w:hAnsiTheme="majorHAnsi" w:cstheme="majorBidi"/>
          <w:b/>
          <w:bCs/>
          <w:color w:val="365F91" w:themeColor="accent1" w:themeShade="BF"/>
          <w:sz w:val="28"/>
          <w:szCs w:val="28"/>
        </w:rPr>
      </w:pPr>
      <w:r w:rsidRPr="00C01B29">
        <w:br w:type="page"/>
      </w:r>
    </w:p>
    <w:p w14:paraId="7C06B42D" w14:textId="110EC03A" w:rsidR="00DD03BD" w:rsidRPr="004F4B74" w:rsidRDefault="00DD03BD" w:rsidP="00796232">
      <w:pPr>
        <w:pStyle w:val="Heading1"/>
        <w:spacing w:after="240"/>
        <w:rPr>
          <w:sz w:val="36"/>
          <w:szCs w:val="36"/>
        </w:rPr>
      </w:pPr>
      <w:bookmarkStart w:id="184" w:name="_Toc532160979"/>
      <w:r w:rsidRPr="004F4B74">
        <w:rPr>
          <w:sz w:val="36"/>
          <w:szCs w:val="36"/>
        </w:rPr>
        <w:lastRenderedPageBreak/>
        <w:t>References</w:t>
      </w:r>
      <w:bookmarkEnd w:id="176"/>
      <w:bookmarkEnd w:id="184"/>
    </w:p>
    <w:p w14:paraId="7E2D61F4" w14:textId="6389ED12" w:rsidR="0010195C" w:rsidRDefault="0010195C" w:rsidP="00625352">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3D58A5C1" w14:textId="77777777" w:rsidR="00625352" w:rsidRPr="0010195C" w:rsidRDefault="00625352" w:rsidP="00625352">
      <w:pPr>
        <w:autoSpaceDE w:val="0"/>
        <w:autoSpaceDN w:val="0"/>
        <w:adjustRightInd w:val="0"/>
        <w:spacing w:after="0"/>
        <w:rPr>
          <w:rFonts w:cstheme="minorHAnsi"/>
          <w:shd w:val="clear" w:color="auto" w:fill="FFFFFF"/>
        </w:rPr>
      </w:pPr>
    </w:p>
    <w:p w14:paraId="5D4481C9" w14:textId="26F1D376" w:rsidR="0010195C" w:rsidRDefault="0010195C" w:rsidP="00625352">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264A2871" w14:textId="77777777" w:rsidR="00625352" w:rsidRPr="0010195C" w:rsidRDefault="00625352" w:rsidP="00625352">
      <w:pPr>
        <w:autoSpaceDE w:val="0"/>
        <w:autoSpaceDN w:val="0"/>
        <w:adjustRightInd w:val="0"/>
        <w:spacing w:after="0"/>
        <w:rPr>
          <w:rFonts w:cstheme="minorHAnsi"/>
          <w:shd w:val="clear" w:color="auto" w:fill="FFFFFF"/>
        </w:rPr>
      </w:pPr>
    </w:p>
    <w:p w14:paraId="2833DC4E" w14:textId="2C9EC2BD"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0022673B" w:rsidRPr="0022673B">
        <w:rPr>
          <w:rFonts w:cstheme="minorHAnsi"/>
          <w:shd w:val="clear" w:color="auto" w:fill="FFFFFF"/>
        </w:rPr>
        <w:t>Al-Arab, (2016). [online] Available at: http://www.alarab.qa/story/1010307. [Accessed 17 Sep. 2018</w:t>
      </w:r>
    </w:p>
    <w:p w14:paraId="68975F78" w14:textId="77777777" w:rsidR="0010195C" w:rsidRPr="0010195C" w:rsidRDefault="0010195C" w:rsidP="00625352">
      <w:pPr>
        <w:autoSpaceDE w:val="0"/>
        <w:autoSpaceDN w:val="0"/>
        <w:adjustRightInd w:val="0"/>
        <w:spacing w:after="0"/>
        <w:rPr>
          <w:rFonts w:cstheme="minorHAnsi"/>
          <w:shd w:val="clear" w:color="auto" w:fill="FFFFFF"/>
        </w:rPr>
      </w:pPr>
    </w:p>
    <w:p w14:paraId="4E3B3A56" w14:textId="7031927D" w:rsidR="0010195C" w:rsidRPr="0010195C" w:rsidRDefault="0010195C" w:rsidP="0022673B">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0022673B" w:rsidRPr="0022673B">
        <w:rPr>
          <w:rFonts w:cstheme="minorHAnsi"/>
          <w:shd w:val="clear" w:color="auto" w:fill="FFFFFF"/>
        </w:rPr>
        <w:t>Al-Watan, (2018). [online] Available at: http://www.al-watan.com/news-details/id/156085. [Accessed 12 Oct. 2018</w:t>
      </w:r>
      <w:r w:rsidRPr="0010195C">
        <w:rPr>
          <w:rFonts w:cstheme="minorHAnsi"/>
          <w:shd w:val="clear" w:color="auto" w:fill="FFFFFF"/>
        </w:rPr>
        <w:t>.</w:t>
      </w:r>
    </w:p>
    <w:p w14:paraId="0DB4BC88" w14:textId="77777777" w:rsidR="0010195C" w:rsidRPr="0010195C" w:rsidRDefault="0010195C" w:rsidP="00625352">
      <w:pPr>
        <w:autoSpaceDE w:val="0"/>
        <w:autoSpaceDN w:val="0"/>
        <w:adjustRightInd w:val="0"/>
        <w:spacing w:after="0"/>
        <w:jc w:val="both"/>
        <w:rPr>
          <w:rFonts w:cstheme="minorHAnsi"/>
          <w:shd w:val="clear" w:color="auto" w:fill="FFFFFF"/>
        </w:rPr>
      </w:pPr>
    </w:p>
    <w:p w14:paraId="3048FBA2" w14:textId="54A5BBAD" w:rsidR="0010195C" w:rsidRPr="0010195C" w:rsidRDefault="0010195C" w:rsidP="0022673B">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0022673B" w:rsidRPr="0022673B">
        <w:rPr>
          <w:rFonts w:cstheme="minorHAnsi"/>
          <w:shd w:val="clear" w:color="auto" w:fill="FFFFFF"/>
        </w:rPr>
        <w:t>Al-Watan (2018). [online] Available at: http://www.al-watan.com/news-details/id/129483. [Accessed 12 Oct. 2018]</w:t>
      </w:r>
      <w:r w:rsidRPr="0010195C">
        <w:rPr>
          <w:rFonts w:cstheme="minorHAnsi"/>
          <w:shd w:val="clear" w:color="auto" w:fill="FFFFFF"/>
        </w:rPr>
        <w:t>.</w:t>
      </w:r>
    </w:p>
    <w:p w14:paraId="7AEA3803" w14:textId="77777777" w:rsidR="0010195C" w:rsidRPr="0010195C" w:rsidRDefault="0010195C" w:rsidP="00625352">
      <w:pPr>
        <w:autoSpaceDE w:val="0"/>
        <w:autoSpaceDN w:val="0"/>
        <w:adjustRightInd w:val="0"/>
        <w:spacing w:after="0"/>
        <w:jc w:val="both"/>
        <w:rPr>
          <w:rFonts w:cstheme="minorHAnsi"/>
          <w:shd w:val="clear" w:color="auto" w:fill="FFFFFF"/>
        </w:rPr>
      </w:pPr>
    </w:p>
    <w:p w14:paraId="0673B3D8" w14:textId="5FCC523A" w:rsidR="0010195C" w:rsidRDefault="0010195C" w:rsidP="00625352">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S. A. Shaheen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00625352" w:rsidRPr="00625352">
        <w:rPr>
          <w:rFonts w:cstheme="minorHAnsi"/>
          <w:shd w:val="clear" w:color="auto" w:fill="FFFFFF"/>
        </w:rPr>
        <w:t>https://journals.sagepub.com/toc/trra/2063/1</w:t>
      </w:r>
    </w:p>
    <w:p w14:paraId="3376F9B6" w14:textId="77777777" w:rsidR="00B5375A" w:rsidRDefault="00B5375A" w:rsidP="00625352">
      <w:pPr>
        <w:spacing w:after="0"/>
        <w:rPr>
          <w:rFonts w:cstheme="minorHAnsi"/>
          <w:shd w:val="clear" w:color="auto" w:fill="FFFFFF"/>
        </w:rPr>
      </w:pPr>
    </w:p>
    <w:p w14:paraId="1FC7168D" w14:textId="292CB70B" w:rsidR="0010195C" w:rsidRDefault="0010195C" w:rsidP="00625352">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Chinrungrueng, U. Sunantachaikul and S. Triamlumlerd,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Hiroshima, 2007, pp. 66-66.</w:t>
      </w:r>
      <w:r w:rsidR="00625352" w:rsidRPr="00486328">
        <w:rPr>
          <w:rFonts w:cstheme="minorHAnsi"/>
          <w:spacing w:val="8"/>
          <w:shd w:val="clear" w:color="auto" w:fill="FFFFFF"/>
        </w:rPr>
        <w:t xml:space="preserve"> doi: 10.1109/SAINT-W.2007.98. available: http://ieeexplore.ieee.org/stamp/stamp.jsp?tp=&amp;arnumber=4090136&amp;isnumber=4090057</w:t>
      </w:r>
    </w:p>
    <w:p w14:paraId="693B59F6" w14:textId="77777777" w:rsidR="00625352" w:rsidRPr="0010195C" w:rsidRDefault="00625352" w:rsidP="00625352">
      <w:pPr>
        <w:spacing w:after="0"/>
        <w:rPr>
          <w:rFonts w:cstheme="minorHAnsi"/>
          <w:spacing w:val="8"/>
          <w:shd w:val="clear" w:color="auto" w:fill="FFFFFF"/>
        </w:rPr>
      </w:pPr>
    </w:p>
    <w:p w14:paraId="200E1E76" w14:textId="368F0E84" w:rsidR="0010195C" w:rsidRDefault="0010195C" w:rsidP="00625352">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D. Pojani, I. Mateo-Babiano, J. Corcoran, and N. Sipe,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7250E42B" w14:textId="77777777" w:rsidR="00625352" w:rsidRPr="0010195C" w:rsidRDefault="00625352" w:rsidP="00625352">
      <w:pPr>
        <w:spacing w:after="0"/>
        <w:rPr>
          <w:rFonts w:cstheme="minorHAnsi"/>
          <w:shd w:val="clear" w:color="auto" w:fill="FFFFFF"/>
        </w:rPr>
      </w:pPr>
    </w:p>
    <w:p w14:paraId="591F3B5E" w14:textId="244E4154" w:rsidR="0010195C" w:rsidRDefault="0010195C" w:rsidP="00625352">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Pojani, I. Mateo-Babiano, J. Corcoran, and N. Sipe,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692D0928" w14:textId="77777777" w:rsidR="00625352" w:rsidRPr="0010195C" w:rsidRDefault="00625352" w:rsidP="00625352">
      <w:pPr>
        <w:spacing w:after="0"/>
        <w:rPr>
          <w:rFonts w:cstheme="minorHAnsi"/>
          <w:spacing w:val="8"/>
          <w:shd w:val="clear" w:color="auto" w:fill="FFFFFF"/>
        </w:rPr>
      </w:pPr>
    </w:p>
    <w:p w14:paraId="7DF13507" w14:textId="7FC534F8" w:rsidR="0010195C" w:rsidRDefault="0010195C" w:rsidP="00625352">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4B8E0E72" w14:textId="77777777" w:rsidR="00625352" w:rsidRPr="0010195C" w:rsidRDefault="00625352" w:rsidP="00625352">
      <w:pPr>
        <w:spacing w:after="0" w:line="240" w:lineRule="auto"/>
        <w:rPr>
          <w:rFonts w:cstheme="minorHAnsi"/>
        </w:rPr>
      </w:pPr>
    </w:p>
    <w:p w14:paraId="0C2F9634" w14:textId="4634E7A4" w:rsidR="00625352" w:rsidRPr="00625352" w:rsidRDefault="00FC0473" w:rsidP="00625352">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w:t>
      </w:r>
      <w:r w:rsidR="007415D2" w:rsidRPr="0010195C">
        <w:rPr>
          <w:rFonts w:cstheme="minorHAnsi"/>
        </w:rPr>
        <w:t>1</w:t>
      </w:r>
      <w:r w:rsidRPr="0010195C">
        <w:rPr>
          <w:rFonts w:cstheme="minorHAnsi"/>
        </w:rPr>
        <w:t>]</w:t>
      </w:r>
      <w:r w:rsidRPr="0010195C">
        <w:rPr>
          <w:rFonts w:cstheme="minorHAnsi"/>
        </w:rPr>
        <w:tab/>
        <w:t xml:space="preserve">Y. Rahayu and F. N. Mustapa, “A Secure Parking Reservation System Using GSM Technology,” </w:t>
      </w:r>
      <w:r w:rsidRPr="0010195C">
        <w:rPr>
          <w:rFonts w:cstheme="minorHAnsi"/>
          <w:i/>
          <w:iCs/>
        </w:rPr>
        <w:t>Int. J. Comput. Commun. Eng.</w:t>
      </w:r>
      <w:r w:rsidRPr="0010195C">
        <w:rPr>
          <w:rFonts w:cstheme="minorHAnsi"/>
        </w:rPr>
        <w:t>, pp. 518–520, 2013.</w:t>
      </w:r>
    </w:p>
    <w:p w14:paraId="0D50EE8A" w14:textId="2EF723D9" w:rsidR="00625352"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2]</w:t>
      </w:r>
      <w:r w:rsidRPr="0010195C">
        <w:rPr>
          <w:rFonts w:cstheme="minorHAnsi"/>
        </w:rPr>
        <w:tab/>
        <w:t>B. Haider, M. Zafrullah, and M. K. Islam, “Radio Frequency Optimization &amp; QoS Evaluation in Operational GSM Network,” p. 6, 2009.</w:t>
      </w:r>
    </w:p>
    <w:p w14:paraId="5A270962" w14:textId="77777777" w:rsidR="00625352" w:rsidRPr="00625352" w:rsidRDefault="00625352" w:rsidP="00625352">
      <w:pPr>
        <w:spacing w:line="240" w:lineRule="auto"/>
      </w:pPr>
    </w:p>
    <w:p w14:paraId="1574E5D8" w14:textId="269FCE5E"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3]</w:t>
      </w:r>
      <w:r w:rsidRPr="0010195C">
        <w:rPr>
          <w:rFonts w:cstheme="minorHAnsi"/>
        </w:rPr>
        <w:tab/>
        <w:t xml:space="preserve">R. Yusnita, F. Norbaya, and N. Basharuddin, “Intelligent Parking Space Detection System Based on Image Processing,” </w:t>
      </w:r>
      <w:r w:rsidRPr="0010195C">
        <w:rPr>
          <w:rFonts w:cstheme="minorHAnsi"/>
          <w:i/>
          <w:iCs/>
        </w:rPr>
        <w:t>Int. J. Innov.</w:t>
      </w:r>
      <w:r w:rsidRPr="0010195C">
        <w:rPr>
          <w:rFonts w:cstheme="minorHAnsi"/>
        </w:rPr>
        <w:t>, vol. 3, no. 3, p. 4, 2012.</w:t>
      </w:r>
    </w:p>
    <w:p w14:paraId="5BBCB6DA" w14:textId="77777777" w:rsidR="00625352" w:rsidRPr="00625352" w:rsidRDefault="00625352" w:rsidP="00625352">
      <w:pPr>
        <w:spacing w:line="240" w:lineRule="auto"/>
      </w:pPr>
    </w:p>
    <w:p w14:paraId="40A25D8B" w14:textId="71BFA6B4"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4]</w:t>
      </w:r>
      <w:r w:rsidRPr="0010195C">
        <w:rPr>
          <w:rFonts w:cstheme="minorHAnsi"/>
        </w:rPr>
        <w:tab/>
        <w:t xml:space="preserve">H. Chien Yee and Y. Rahayu, “Monitoring Parking Space Availability via Zigbee Technology,” </w:t>
      </w:r>
      <w:r w:rsidRPr="0010195C">
        <w:rPr>
          <w:rFonts w:cstheme="minorHAnsi"/>
          <w:i/>
          <w:iCs/>
        </w:rPr>
        <w:t>Int. J. Future Comput. Commun.</w:t>
      </w:r>
      <w:r w:rsidRPr="0010195C">
        <w:rPr>
          <w:rFonts w:cstheme="minorHAnsi"/>
        </w:rPr>
        <w:t>, vol. 3, no. 6, pp. 377–380, Dec. 2014.</w:t>
      </w:r>
    </w:p>
    <w:p w14:paraId="606B3B9A" w14:textId="77777777" w:rsidR="00625352" w:rsidRPr="00625352" w:rsidRDefault="00625352" w:rsidP="00625352">
      <w:pPr>
        <w:spacing w:line="240" w:lineRule="auto"/>
      </w:pPr>
    </w:p>
    <w:p w14:paraId="2FEB81AD" w14:textId="0CDA78A9" w:rsidR="00FC0473" w:rsidRDefault="00FC0473" w:rsidP="00625352">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5]</w:t>
      </w:r>
      <w:r w:rsidRPr="0010195C">
        <w:rPr>
          <w:rFonts w:cstheme="minorHAnsi"/>
        </w:rPr>
        <w:tab/>
        <w:t xml:space="preserve">A. Kianpisheh, N. Mustaffa, P. Limtrairut, and P. Keikhosrokiani, “Smart Parking System (SPS) Architecture Using Ultrasonic Detector,” </w:t>
      </w:r>
      <w:r w:rsidRPr="0010195C">
        <w:rPr>
          <w:rFonts w:cstheme="minorHAnsi"/>
          <w:i/>
          <w:iCs/>
        </w:rPr>
        <w:t>Int. J. Softw. Eng. Its Appl.</w:t>
      </w:r>
      <w:r w:rsidRPr="0010195C">
        <w:rPr>
          <w:rFonts w:cstheme="minorHAnsi"/>
        </w:rPr>
        <w:t>, vol. 6, no. 3, p. 8, 2012.</w:t>
      </w:r>
    </w:p>
    <w:p w14:paraId="3453AC95" w14:textId="77777777" w:rsidR="00625352" w:rsidRPr="00625352" w:rsidRDefault="00625352" w:rsidP="00625352">
      <w:pPr>
        <w:spacing w:line="240" w:lineRule="auto"/>
      </w:pPr>
    </w:p>
    <w:p w14:paraId="46827283" w14:textId="54D7E354" w:rsidR="00F35BDB" w:rsidRDefault="00FC0473" w:rsidP="00F35BDB">
      <w:pPr>
        <w:pStyle w:val="Bibliography"/>
        <w:spacing w:after="0" w:line="240" w:lineRule="auto"/>
        <w:rPr>
          <w:rFonts w:cstheme="minorHAnsi"/>
        </w:rPr>
      </w:pPr>
      <w:r w:rsidRPr="0010195C">
        <w:rPr>
          <w:rFonts w:cstheme="minorHAnsi"/>
        </w:rPr>
        <w:t>[</w:t>
      </w:r>
      <w:r w:rsidR="007415D2" w:rsidRPr="0010195C">
        <w:rPr>
          <w:rFonts w:cstheme="minorHAnsi"/>
        </w:rPr>
        <w:t>1</w:t>
      </w:r>
      <w:r w:rsidRPr="0010195C">
        <w:rPr>
          <w:rFonts w:cstheme="minorHAnsi"/>
        </w:rPr>
        <w:t>6]</w:t>
      </w:r>
      <w:r w:rsidRPr="0010195C">
        <w:rPr>
          <w:rFonts w:cstheme="minorHAnsi"/>
        </w:rPr>
        <w:tab/>
        <w:t xml:space="preserve">A. Ahad, Z. R. Khan, and S. A. Ahmad, “Intelligent Parking System,” </w:t>
      </w:r>
      <w:r w:rsidRPr="0010195C">
        <w:rPr>
          <w:rFonts w:cstheme="minorHAnsi"/>
          <w:i/>
          <w:iCs/>
        </w:rPr>
        <w:t>World J. Eng. Technol.</w:t>
      </w:r>
      <w:r w:rsidRPr="0010195C">
        <w:rPr>
          <w:rFonts w:cstheme="minorHAnsi"/>
        </w:rPr>
        <w:t>, vol. 04, no. 02, pp. 160–167, 2016.</w:t>
      </w:r>
    </w:p>
    <w:p w14:paraId="7938F464" w14:textId="77777777" w:rsidR="00F35BDB" w:rsidRPr="00F35BDB" w:rsidRDefault="00F35BDB" w:rsidP="00F35BDB"/>
    <w:p w14:paraId="156FE595"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00C73E61" w14:textId="77777777"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Rivano, and F. Le Mouel, “A Survey of Smart Parking Solutions,” </w:t>
      </w:r>
      <w:r w:rsidRPr="001E683B">
        <w:rPr>
          <w:rFonts w:ascii="Calibri" w:hAnsi="Calibri" w:cs="Calibri"/>
          <w:i/>
          <w:iCs/>
        </w:rPr>
        <w:t>IEEE Trans. Intell. Transp. Syst.</w:t>
      </w:r>
      <w:r w:rsidRPr="001E683B">
        <w:rPr>
          <w:rFonts w:ascii="Calibri" w:hAnsi="Calibri" w:cs="Calibri"/>
        </w:rPr>
        <w:t>, vol. 18, no. 12, pp. 3229–3253, Dec. 2017.</w:t>
      </w:r>
    </w:p>
    <w:p w14:paraId="76B0BA05" w14:textId="2EF23A63" w:rsidR="00F35BDB" w:rsidRPr="001E683B" w:rsidRDefault="00F35BDB" w:rsidP="00F35BDB">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sidR="004F4B74">
        <w:rPr>
          <w:rFonts w:ascii="Calibri" w:hAnsi="Calibri" w:cs="Calibri"/>
        </w:rPr>
        <w:t xml:space="preserve">2017. </w:t>
      </w:r>
      <w:r w:rsidRPr="001E683B">
        <w:rPr>
          <w:rFonts w:ascii="Calibri" w:hAnsi="Calibri" w:cs="Calibri"/>
        </w:rPr>
        <w:t>[Online]. Available: https://www.electronicshub.org/raspberry-pi-vs-arduino/. [Accessed: 24-Nov-2018].</w:t>
      </w:r>
    </w:p>
    <w:p w14:paraId="4EB3103A" w14:textId="77777777" w:rsidR="00F35BDB" w:rsidRPr="00F35BDB" w:rsidRDefault="00F35BDB" w:rsidP="00F35BDB"/>
    <w:p w14:paraId="5011B55D" w14:textId="75EED24E" w:rsidR="00A7171F" w:rsidRDefault="00FC0473" w:rsidP="00625352">
      <w:pPr>
        <w:spacing w:after="0" w:line="240" w:lineRule="auto"/>
      </w:pPr>
      <w:r w:rsidRPr="0010195C">
        <w:rPr>
          <w:rFonts w:cstheme="minorHAnsi"/>
        </w:rPr>
        <w:fldChar w:fldCharType="end"/>
      </w:r>
    </w:p>
    <w:p w14:paraId="384B0824" w14:textId="5155C205" w:rsidR="00D22FB3" w:rsidRDefault="00D22FB3"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62010D96" w14:textId="5D73102D"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4082A3" w14:textId="429DA72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3522027F" w14:textId="690E27C5"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5F18A587" w14:textId="7B6A990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37DB12E" w14:textId="281A8FF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E12D2DA" w14:textId="005A4964"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2BE3CD3" w14:textId="2DFCA07E"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4FA5BC5E" w14:textId="7715891C"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039F401" w14:textId="1CD4CB22"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81A8F3" w14:textId="408DBE58"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8CBFDFA" w14:textId="64DB28A6"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192145E0" w14:textId="77777777" w:rsidR="0022673B" w:rsidRDefault="0022673B"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0004241E" w14:textId="0D0595C0" w:rsidR="002E30A7"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p>
    <w:p w14:paraId="7C06B437" w14:textId="77777777" w:rsidR="00607656" w:rsidRPr="00C01B29" w:rsidRDefault="00607656" w:rsidP="00607656">
      <w:pPr>
        <w:pStyle w:val="Heading1"/>
        <w:spacing w:after="240"/>
        <w:jc w:val="center"/>
      </w:pPr>
      <w:bookmarkStart w:id="185" w:name="_Toc274166462"/>
      <w:bookmarkStart w:id="186" w:name="_Toc532160980"/>
      <w:r w:rsidRPr="00F83048">
        <w:rPr>
          <w:sz w:val="36"/>
          <w:szCs w:val="36"/>
        </w:rPr>
        <w:lastRenderedPageBreak/>
        <w:t>Appendix A – Use cases specification</w:t>
      </w:r>
      <w:bookmarkEnd w:id="185"/>
      <w:bookmarkEnd w:id="186"/>
    </w:p>
    <w:p w14:paraId="7C06B439" w14:textId="605B3325" w:rsidR="003F3E1C" w:rsidRDefault="003F3E1C" w:rsidP="00C513EA">
      <w:pPr>
        <w:spacing w:after="120" w:line="240" w:lineRule="auto"/>
      </w:pPr>
    </w:p>
    <w:tbl>
      <w:tblPr>
        <w:tblStyle w:val="TableGrid"/>
        <w:tblW w:w="0" w:type="auto"/>
        <w:tblLayout w:type="fixed"/>
        <w:tblLook w:val="0000" w:firstRow="0" w:lastRow="0" w:firstColumn="0" w:lastColumn="0" w:noHBand="0" w:noVBand="0"/>
      </w:tblPr>
      <w:tblGrid>
        <w:gridCol w:w="1842"/>
        <w:gridCol w:w="2298"/>
        <w:gridCol w:w="4675"/>
      </w:tblGrid>
      <w:tr w:rsidR="006B4A47" w:rsidRPr="00876B69" w14:paraId="0AE2E8DA" w14:textId="77777777" w:rsidTr="001B758A">
        <w:tc>
          <w:tcPr>
            <w:tcW w:w="1842" w:type="dxa"/>
          </w:tcPr>
          <w:p w14:paraId="0CCE9142" w14:textId="77777777" w:rsidR="006B4A47" w:rsidRPr="00876B69" w:rsidRDefault="006B4A47" w:rsidP="005B3F51">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73" w:type="dxa"/>
            <w:gridSpan w:val="2"/>
          </w:tcPr>
          <w:p w14:paraId="6BA743DA" w14:textId="77777777" w:rsidR="006B4A47" w:rsidRPr="00876B69" w:rsidRDefault="006B4A47" w:rsidP="005B3F51">
            <w:pPr>
              <w:widowControl w:val="0"/>
              <w:autoSpaceDE w:val="0"/>
              <w:autoSpaceDN w:val="0"/>
              <w:adjustRightInd w:val="0"/>
              <w:jc w:val="center"/>
              <w:rPr>
                <w:rFonts w:cstheme="minorHAnsi"/>
                <w:kern w:val="1"/>
                <w:u w:color="000000"/>
              </w:rPr>
            </w:pPr>
            <w:r w:rsidRPr="00876B69">
              <w:rPr>
                <w:rFonts w:cstheme="minorHAnsi"/>
                <w:color w:val="000000"/>
                <w:u w:color="000000"/>
              </w:rPr>
              <w:t>Register/ Sign-up</w:t>
            </w:r>
          </w:p>
        </w:tc>
      </w:tr>
      <w:tr w:rsidR="006B4A47" w:rsidRPr="00876B69" w14:paraId="2073F63C" w14:textId="77777777" w:rsidTr="001B758A">
        <w:tc>
          <w:tcPr>
            <w:tcW w:w="1842" w:type="dxa"/>
          </w:tcPr>
          <w:p w14:paraId="3E0BA0FA"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73" w:type="dxa"/>
            <w:gridSpan w:val="2"/>
          </w:tcPr>
          <w:p w14:paraId="5F2B6FFC"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6B4A47" w:rsidRPr="00876B69" w14:paraId="5317B559" w14:textId="77777777" w:rsidTr="001B758A">
        <w:tc>
          <w:tcPr>
            <w:tcW w:w="1842" w:type="dxa"/>
          </w:tcPr>
          <w:p w14:paraId="1BBA0D8D"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73" w:type="dxa"/>
            <w:gridSpan w:val="2"/>
          </w:tcPr>
          <w:p w14:paraId="4BA6A513"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color w:val="000000"/>
                <w:u w:color="000000"/>
              </w:rPr>
              <w:t>VIP user, Cloud</w:t>
            </w:r>
          </w:p>
        </w:tc>
      </w:tr>
      <w:tr w:rsidR="006B4A47" w:rsidRPr="00876B69" w14:paraId="52377DF6" w14:textId="77777777" w:rsidTr="001B758A">
        <w:tc>
          <w:tcPr>
            <w:tcW w:w="1842" w:type="dxa"/>
          </w:tcPr>
          <w:p w14:paraId="4F95034E"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73" w:type="dxa"/>
            <w:gridSpan w:val="2"/>
          </w:tcPr>
          <w:p w14:paraId="22AC975D" w14:textId="77777777" w:rsidR="006B4A47" w:rsidRPr="00876B69" w:rsidRDefault="006B4A47"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6B4A47" w:rsidRPr="00876B69" w14:paraId="73EECA18" w14:textId="77777777" w:rsidTr="001B758A">
        <w:tc>
          <w:tcPr>
            <w:tcW w:w="8815" w:type="dxa"/>
            <w:gridSpan w:val="3"/>
          </w:tcPr>
          <w:p w14:paraId="35E82288"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25817EEB" w14:textId="77777777" w:rsidR="006B4A47" w:rsidRPr="00876B69" w:rsidRDefault="006B4A47" w:rsidP="006B4A47">
            <w:pPr>
              <w:pStyle w:val="ListParagraph"/>
              <w:widowControl w:val="0"/>
              <w:numPr>
                <w:ilvl w:val="0"/>
                <w:numId w:val="19"/>
              </w:numPr>
              <w:tabs>
                <w:tab w:val="left" w:pos="720"/>
                <w:tab w:val="left" w:pos="1080"/>
              </w:tabs>
              <w:autoSpaceDE w:val="0"/>
              <w:autoSpaceDN w:val="0"/>
              <w:adjustRightInd w:val="0"/>
              <w:rPr>
                <w:rFonts w:cstheme="minorHAnsi"/>
                <w:kern w:val="1"/>
                <w:u w:color="000000"/>
              </w:rPr>
            </w:pPr>
            <w:r w:rsidRPr="00876B69">
              <w:rPr>
                <w:rFonts w:cstheme="minorHAnsi"/>
                <w:color w:val="000000"/>
                <w:u w:color="000000"/>
              </w:rPr>
              <w:t>VIP user must have a car plate number.</w:t>
            </w:r>
          </w:p>
        </w:tc>
      </w:tr>
      <w:tr w:rsidR="006B4A47" w:rsidRPr="00876B69" w14:paraId="5A53AC0A" w14:textId="77777777" w:rsidTr="001B758A">
        <w:tc>
          <w:tcPr>
            <w:tcW w:w="8815" w:type="dxa"/>
            <w:gridSpan w:val="3"/>
          </w:tcPr>
          <w:p w14:paraId="2ACBFAEC" w14:textId="77777777" w:rsidR="006B4A47" w:rsidRPr="00876B69" w:rsidRDefault="006B4A47"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6E66017B" w14:textId="77777777" w:rsidR="006B4A47" w:rsidRPr="00876B69" w:rsidRDefault="006B4A47" w:rsidP="006B4A47">
            <w:pPr>
              <w:pStyle w:val="ListParagraph"/>
              <w:widowControl w:val="0"/>
              <w:numPr>
                <w:ilvl w:val="0"/>
                <w:numId w:val="18"/>
              </w:numPr>
              <w:autoSpaceDE w:val="0"/>
              <w:autoSpaceDN w:val="0"/>
              <w:adjustRightInd w:val="0"/>
              <w:rPr>
                <w:rFonts w:cstheme="minorHAnsi"/>
                <w:b/>
                <w:bCs/>
                <w:color w:val="000000"/>
                <w:u w:color="000000"/>
              </w:rPr>
            </w:pPr>
            <w:r w:rsidRPr="00876B69">
              <w:rPr>
                <w:rFonts w:cstheme="minorHAnsi"/>
                <w:color w:val="000000"/>
                <w:u w:color="000000"/>
              </w:rPr>
              <w:t>A new record is created for the VIP user in the database.</w:t>
            </w:r>
          </w:p>
        </w:tc>
      </w:tr>
      <w:tr w:rsidR="006B4A47" w:rsidRPr="00876B69" w14:paraId="19A32D51" w14:textId="77777777" w:rsidTr="001B758A">
        <w:tc>
          <w:tcPr>
            <w:tcW w:w="8815" w:type="dxa"/>
            <w:gridSpan w:val="3"/>
          </w:tcPr>
          <w:p w14:paraId="56FBEC40" w14:textId="77777777" w:rsidR="006B4A47" w:rsidRPr="00876B69" w:rsidRDefault="006B4A47" w:rsidP="005B3F51">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6B4A47" w:rsidRPr="00876B69" w14:paraId="197105A9" w14:textId="77777777" w:rsidTr="001B758A">
        <w:tc>
          <w:tcPr>
            <w:tcW w:w="4140" w:type="dxa"/>
            <w:gridSpan w:val="2"/>
          </w:tcPr>
          <w:p w14:paraId="240E3CA4"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51392C9B"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6B4A47" w:rsidRPr="00876B69" w14:paraId="73965FF4" w14:textId="77777777" w:rsidTr="001B758A">
        <w:trPr>
          <w:trHeight w:val="646"/>
        </w:trPr>
        <w:tc>
          <w:tcPr>
            <w:tcW w:w="4140" w:type="dxa"/>
            <w:gridSpan w:val="2"/>
          </w:tcPr>
          <w:p w14:paraId="1FF2E596" w14:textId="77777777" w:rsidR="006B4A47" w:rsidRPr="00A41705" w:rsidRDefault="006B4A47" w:rsidP="005B3F51">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445E6004"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6B4A47" w:rsidRPr="00876B69" w14:paraId="61644647" w14:textId="77777777" w:rsidTr="001B758A">
        <w:trPr>
          <w:trHeight w:val="511"/>
        </w:trPr>
        <w:tc>
          <w:tcPr>
            <w:tcW w:w="4140" w:type="dxa"/>
            <w:gridSpan w:val="2"/>
          </w:tcPr>
          <w:p w14:paraId="6AEC000F" w14:textId="77777777" w:rsidR="006B4A47" w:rsidRPr="00876B69" w:rsidRDefault="006B4A47" w:rsidP="005B3F51">
            <w:pPr>
              <w:widowControl w:val="0"/>
              <w:autoSpaceDE w:val="0"/>
              <w:autoSpaceDN w:val="0"/>
              <w:adjustRightInd w:val="0"/>
              <w:rPr>
                <w:rFonts w:cstheme="minorHAnsi"/>
                <w:color w:val="000000"/>
                <w:u w:color="000000"/>
              </w:rPr>
            </w:pPr>
          </w:p>
        </w:tc>
        <w:tc>
          <w:tcPr>
            <w:tcW w:w="4675" w:type="dxa"/>
          </w:tcPr>
          <w:p w14:paraId="7ACB395B" w14:textId="77777777" w:rsidR="006B4A47" w:rsidRPr="00876B69" w:rsidRDefault="006B4A47" w:rsidP="005B3F51">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6B4A47" w:rsidRPr="00876B69" w14:paraId="5C0B8622" w14:textId="77777777" w:rsidTr="001B758A">
        <w:tc>
          <w:tcPr>
            <w:tcW w:w="8815" w:type="dxa"/>
            <w:gridSpan w:val="3"/>
          </w:tcPr>
          <w:p w14:paraId="5EE8F320" w14:textId="77777777" w:rsidR="006B4A47" w:rsidRPr="00876B69" w:rsidRDefault="006B4A47"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9C3EA98" w14:textId="77777777" w:rsidR="006B4A47" w:rsidRPr="00876B69" w:rsidRDefault="006B4A47" w:rsidP="005B3F51">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7C06B462" w14:textId="5A1734A0" w:rsidR="00804C4B" w:rsidRDefault="00804C4B" w:rsidP="00F65C41">
      <w:pPr>
        <w:spacing w:after="120" w:line="240" w:lineRule="auto"/>
      </w:pPr>
    </w:p>
    <w:tbl>
      <w:tblPr>
        <w:tblStyle w:val="TableGrid"/>
        <w:tblW w:w="0" w:type="auto"/>
        <w:tblLayout w:type="fixed"/>
        <w:tblLook w:val="0000" w:firstRow="0" w:lastRow="0" w:firstColumn="0" w:lastColumn="0" w:noHBand="0" w:noVBand="0"/>
      </w:tblPr>
      <w:tblGrid>
        <w:gridCol w:w="1842"/>
        <w:gridCol w:w="2388"/>
        <w:gridCol w:w="4585"/>
      </w:tblGrid>
      <w:tr w:rsidR="006B4A47" w:rsidRPr="00876B69" w14:paraId="7014F5BE" w14:textId="77777777" w:rsidTr="001B758A">
        <w:tc>
          <w:tcPr>
            <w:tcW w:w="1842" w:type="dxa"/>
          </w:tcPr>
          <w:p w14:paraId="0A0CEB69" w14:textId="77777777" w:rsidR="006B4A47" w:rsidRPr="00876B69" w:rsidRDefault="006B4A47" w:rsidP="005B3F51">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73" w:type="dxa"/>
            <w:gridSpan w:val="2"/>
          </w:tcPr>
          <w:p w14:paraId="2CAFD1EB" w14:textId="77777777" w:rsidR="006B4A47" w:rsidRPr="00876B69" w:rsidRDefault="006B4A47" w:rsidP="005B3F51">
            <w:pPr>
              <w:widowControl w:val="0"/>
              <w:autoSpaceDE w:val="0"/>
              <w:autoSpaceDN w:val="0"/>
              <w:adjustRightInd w:val="0"/>
              <w:jc w:val="center"/>
              <w:rPr>
                <w:rFonts w:cstheme="minorHAnsi"/>
                <w:kern w:val="1"/>
                <w:u w:color="000000"/>
              </w:rPr>
            </w:pPr>
            <w:r w:rsidRPr="00876B69">
              <w:rPr>
                <w:rFonts w:cstheme="minorHAnsi"/>
                <w:color w:val="000000"/>
                <w:u w:color="000000"/>
              </w:rPr>
              <w:t>Login / Sign-in</w:t>
            </w:r>
          </w:p>
        </w:tc>
      </w:tr>
      <w:tr w:rsidR="006B4A47" w:rsidRPr="00876B69" w14:paraId="0705DBB1" w14:textId="77777777" w:rsidTr="001B758A">
        <w:tc>
          <w:tcPr>
            <w:tcW w:w="1842" w:type="dxa"/>
          </w:tcPr>
          <w:p w14:paraId="6F245DE6"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73" w:type="dxa"/>
            <w:gridSpan w:val="2"/>
          </w:tcPr>
          <w:p w14:paraId="613345B3"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6B4A47" w:rsidRPr="00876B69" w14:paraId="7C3E11A2" w14:textId="77777777" w:rsidTr="001B758A">
        <w:tc>
          <w:tcPr>
            <w:tcW w:w="1842" w:type="dxa"/>
          </w:tcPr>
          <w:p w14:paraId="06C9CBDA"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73" w:type="dxa"/>
            <w:gridSpan w:val="2"/>
          </w:tcPr>
          <w:p w14:paraId="069E26AB"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color w:val="000000"/>
                <w:u w:color="000000"/>
              </w:rPr>
              <w:t>VIP User, Cloud</w:t>
            </w:r>
          </w:p>
        </w:tc>
      </w:tr>
      <w:tr w:rsidR="006B4A47" w:rsidRPr="00876B69" w14:paraId="6C429058" w14:textId="77777777" w:rsidTr="001B758A">
        <w:tc>
          <w:tcPr>
            <w:tcW w:w="1842" w:type="dxa"/>
          </w:tcPr>
          <w:p w14:paraId="743777CC"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73" w:type="dxa"/>
            <w:gridSpan w:val="2"/>
          </w:tcPr>
          <w:p w14:paraId="0EFBC85F" w14:textId="77777777" w:rsidR="006B4A47" w:rsidRPr="00876B69" w:rsidRDefault="006B4A47"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6B4A47" w:rsidRPr="00876B69" w14:paraId="4B56E6DC" w14:textId="77777777" w:rsidTr="001B758A">
        <w:tc>
          <w:tcPr>
            <w:tcW w:w="8815" w:type="dxa"/>
            <w:gridSpan w:val="3"/>
          </w:tcPr>
          <w:p w14:paraId="50A863C6"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67087AAB" w14:textId="77777777" w:rsidR="006B4A47" w:rsidRPr="00876B69" w:rsidRDefault="006B4A47" w:rsidP="006B4A47">
            <w:pPr>
              <w:pStyle w:val="ListParagraph"/>
              <w:widowControl w:val="0"/>
              <w:numPr>
                <w:ilvl w:val="0"/>
                <w:numId w:val="18"/>
              </w:numPr>
              <w:autoSpaceDE w:val="0"/>
              <w:autoSpaceDN w:val="0"/>
              <w:adjustRightInd w:val="0"/>
              <w:rPr>
                <w:rFonts w:cstheme="minorHAnsi"/>
                <w:kern w:val="1"/>
                <w:u w:color="000000"/>
              </w:rPr>
            </w:pPr>
            <w:r w:rsidRPr="00876B69">
              <w:rPr>
                <w:rFonts w:cstheme="minorHAnsi"/>
              </w:rPr>
              <w:t>The VIP user has a valid account.</w:t>
            </w:r>
          </w:p>
        </w:tc>
      </w:tr>
      <w:tr w:rsidR="006B4A47" w:rsidRPr="00876B69" w14:paraId="61FDE032" w14:textId="77777777" w:rsidTr="001B758A">
        <w:tc>
          <w:tcPr>
            <w:tcW w:w="8815" w:type="dxa"/>
            <w:gridSpan w:val="3"/>
          </w:tcPr>
          <w:p w14:paraId="5FE35F9C" w14:textId="77777777" w:rsidR="006B4A47" w:rsidRPr="00876B69" w:rsidRDefault="006B4A47"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0D7CDC6" w14:textId="77777777" w:rsidR="006B4A47" w:rsidRPr="00876B69" w:rsidRDefault="006B4A47" w:rsidP="006B4A47">
            <w:pPr>
              <w:pStyle w:val="ListParagraph"/>
              <w:widowControl w:val="0"/>
              <w:numPr>
                <w:ilvl w:val="0"/>
                <w:numId w:val="18"/>
              </w:numPr>
              <w:tabs>
                <w:tab w:val="left" w:pos="720"/>
                <w:tab w:val="left" w:pos="1080"/>
              </w:tabs>
              <w:autoSpaceDE w:val="0"/>
              <w:autoSpaceDN w:val="0"/>
              <w:adjustRightInd w:val="0"/>
              <w:rPr>
                <w:rFonts w:cstheme="minorHAnsi"/>
                <w:kern w:val="1"/>
                <w:u w:color="000000"/>
              </w:rPr>
            </w:pPr>
            <w:r w:rsidRPr="00876B69">
              <w:rPr>
                <w:rFonts w:cstheme="minorHAnsi"/>
              </w:rPr>
              <w:t>The VIP user is logged into the system.</w:t>
            </w:r>
          </w:p>
        </w:tc>
      </w:tr>
      <w:tr w:rsidR="006B4A47" w:rsidRPr="00876B69" w14:paraId="791B4328" w14:textId="77777777" w:rsidTr="001B758A">
        <w:tc>
          <w:tcPr>
            <w:tcW w:w="8815" w:type="dxa"/>
            <w:gridSpan w:val="3"/>
          </w:tcPr>
          <w:p w14:paraId="638ED200" w14:textId="77777777" w:rsidR="006B4A47" w:rsidRPr="00876B69" w:rsidRDefault="006B4A47" w:rsidP="005B3F51">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6B4A47" w:rsidRPr="00876B69" w14:paraId="6884DB8E" w14:textId="77777777" w:rsidTr="001B758A">
        <w:tc>
          <w:tcPr>
            <w:tcW w:w="4230" w:type="dxa"/>
            <w:gridSpan w:val="2"/>
          </w:tcPr>
          <w:p w14:paraId="25EC4AB9"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74FB51FA"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6B4A47" w:rsidRPr="00876B69" w14:paraId="53B9CC96" w14:textId="77777777" w:rsidTr="001B758A">
        <w:tc>
          <w:tcPr>
            <w:tcW w:w="4230" w:type="dxa"/>
            <w:gridSpan w:val="2"/>
          </w:tcPr>
          <w:p w14:paraId="4BE7BA9D" w14:textId="77777777" w:rsidR="006B4A47" w:rsidRPr="00876B69" w:rsidRDefault="006B4A47" w:rsidP="005B3F51">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13EF05AF" w14:textId="77777777" w:rsidR="006B4A47" w:rsidRPr="00876B69" w:rsidRDefault="006B4A47" w:rsidP="005B3F51">
            <w:pPr>
              <w:widowControl w:val="0"/>
              <w:autoSpaceDE w:val="0"/>
              <w:autoSpaceDN w:val="0"/>
              <w:adjustRightInd w:val="0"/>
              <w:rPr>
                <w:rFonts w:cstheme="minorHAnsi"/>
              </w:rPr>
            </w:pPr>
            <w:r w:rsidRPr="00876B69">
              <w:rPr>
                <w:rFonts w:cstheme="minorHAnsi"/>
              </w:rPr>
              <w:t>2. Validate the entered username and password. with stored username and password in the cloud. (See 2.a.)</w:t>
            </w:r>
          </w:p>
        </w:tc>
      </w:tr>
      <w:tr w:rsidR="006B4A47" w:rsidRPr="00876B69" w14:paraId="55D3E131" w14:textId="77777777" w:rsidTr="001B758A">
        <w:tc>
          <w:tcPr>
            <w:tcW w:w="4230" w:type="dxa"/>
            <w:gridSpan w:val="2"/>
          </w:tcPr>
          <w:p w14:paraId="19EA714F" w14:textId="77777777" w:rsidR="006B4A47" w:rsidRPr="00876B69" w:rsidRDefault="006B4A47" w:rsidP="005B3F51">
            <w:pPr>
              <w:widowControl w:val="0"/>
              <w:autoSpaceDE w:val="0"/>
              <w:autoSpaceDN w:val="0"/>
              <w:adjustRightInd w:val="0"/>
              <w:rPr>
                <w:rFonts w:cstheme="minorHAnsi"/>
              </w:rPr>
            </w:pPr>
          </w:p>
        </w:tc>
        <w:tc>
          <w:tcPr>
            <w:tcW w:w="4585" w:type="dxa"/>
          </w:tcPr>
          <w:p w14:paraId="52099CDE" w14:textId="77777777" w:rsidR="006B4A47" w:rsidRPr="00876B69" w:rsidRDefault="006B4A47" w:rsidP="005B3F51">
            <w:pPr>
              <w:widowControl w:val="0"/>
              <w:autoSpaceDE w:val="0"/>
              <w:autoSpaceDN w:val="0"/>
              <w:adjustRightInd w:val="0"/>
              <w:rPr>
                <w:rFonts w:cstheme="minorHAnsi"/>
              </w:rPr>
            </w:pPr>
            <w:r w:rsidRPr="00876B69">
              <w:rPr>
                <w:rFonts w:cstheme="minorHAnsi"/>
              </w:rPr>
              <w:t>3. log VIP user into the system.</w:t>
            </w:r>
          </w:p>
        </w:tc>
      </w:tr>
      <w:tr w:rsidR="006B4A47" w:rsidRPr="00876B69" w14:paraId="21DBC57B" w14:textId="77777777" w:rsidTr="001B758A">
        <w:tc>
          <w:tcPr>
            <w:tcW w:w="8815" w:type="dxa"/>
            <w:gridSpan w:val="3"/>
          </w:tcPr>
          <w:p w14:paraId="3C72E7E6" w14:textId="77777777" w:rsidR="006B4A47" w:rsidRPr="00876B69" w:rsidRDefault="006B4A47"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1F3726E4" w14:textId="77777777" w:rsidR="006B4A47" w:rsidRPr="00876B69" w:rsidRDefault="006B4A47" w:rsidP="005B3F51">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474ABA83" w14:textId="1E87CD41" w:rsidR="006B4A47" w:rsidRDefault="006B4A47" w:rsidP="00F65C41">
      <w:pPr>
        <w:spacing w:after="120" w:line="240" w:lineRule="auto"/>
      </w:pPr>
    </w:p>
    <w:tbl>
      <w:tblPr>
        <w:tblStyle w:val="TableGrid"/>
        <w:tblW w:w="0" w:type="auto"/>
        <w:tblLayout w:type="fixed"/>
        <w:tblLook w:val="0000" w:firstRow="0" w:lastRow="0" w:firstColumn="0" w:lastColumn="0" w:noHBand="0" w:noVBand="0"/>
      </w:tblPr>
      <w:tblGrid>
        <w:gridCol w:w="1860"/>
        <w:gridCol w:w="2478"/>
        <w:gridCol w:w="4477"/>
      </w:tblGrid>
      <w:tr w:rsidR="00DB266D" w:rsidRPr="00876B69" w14:paraId="58885276" w14:textId="77777777" w:rsidTr="001B758A">
        <w:tc>
          <w:tcPr>
            <w:tcW w:w="1860" w:type="dxa"/>
          </w:tcPr>
          <w:p w14:paraId="45933EDB" w14:textId="77777777" w:rsidR="00DB266D" w:rsidRPr="00876B69" w:rsidRDefault="00DB266D" w:rsidP="005B3F51">
            <w:pPr>
              <w:widowControl w:val="0"/>
              <w:autoSpaceDE w:val="0"/>
              <w:autoSpaceDN w:val="0"/>
              <w:adjustRightInd w:val="0"/>
              <w:rPr>
                <w:rFonts w:cstheme="minorHAnsi"/>
                <w:kern w:val="1"/>
                <w:u w:color="000000"/>
              </w:rPr>
            </w:pPr>
            <w:bookmarkStart w:id="187" w:name="_Hlk527025231"/>
            <w:r w:rsidRPr="008F0A1A">
              <w:rPr>
                <w:b/>
                <w:bCs/>
              </w:rPr>
              <w:t>Use case Id:</w:t>
            </w:r>
            <w:r w:rsidRPr="008F0A1A">
              <w:t xml:space="preserve"> </w:t>
            </w:r>
            <w:r w:rsidRPr="53C90C0B">
              <w:t>UC</w:t>
            </w:r>
            <w:r w:rsidRPr="008F0A1A">
              <w:rPr>
                <w:b/>
                <w:bCs/>
              </w:rPr>
              <w:t>0</w:t>
            </w:r>
            <w:r>
              <w:rPr>
                <w:b/>
                <w:bCs/>
              </w:rPr>
              <w:t>3</w:t>
            </w:r>
          </w:p>
        </w:tc>
        <w:tc>
          <w:tcPr>
            <w:tcW w:w="6955" w:type="dxa"/>
            <w:gridSpan w:val="2"/>
          </w:tcPr>
          <w:p w14:paraId="3CDF2B2E" w14:textId="77777777" w:rsidR="00DB266D" w:rsidRPr="00876B69" w:rsidRDefault="00DB266D" w:rsidP="005B3F51">
            <w:pPr>
              <w:widowControl w:val="0"/>
              <w:autoSpaceDE w:val="0"/>
              <w:autoSpaceDN w:val="0"/>
              <w:adjustRightInd w:val="0"/>
              <w:jc w:val="center"/>
              <w:rPr>
                <w:rFonts w:cstheme="minorHAnsi"/>
                <w:kern w:val="1"/>
                <w:u w:color="000000"/>
              </w:rPr>
            </w:pPr>
            <w:r w:rsidRPr="00876B69">
              <w:rPr>
                <w:rFonts w:cstheme="minorHAnsi"/>
                <w:color w:val="000000"/>
                <w:u w:color="000000"/>
              </w:rPr>
              <w:t>Reserve Parking</w:t>
            </w:r>
          </w:p>
        </w:tc>
      </w:tr>
      <w:tr w:rsidR="00DB266D" w:rsidRPr="00876B69" w14:paraId="6905D958" w14:textId="77777777" w:rsidTr="001B758A">
        <w:tc>
          <w:tcPr>
            <w:tcW w:w="1860" w:type="dxa"/>
          </w:tcPr>
          <w:p w14:paraId="00D04F0A"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55" w:type="dxa"/>
            <w:gridSpan w:val="2"/>
          </w:tcPr>
          <w:p w14:paraId="5274E1C3"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DB266D" w:rsidRPr="00876B69" w14:paraId="537DED6D" w14:textId="77777777" w:rsidTr="001B758A">
        <w:tc>
          <w:tcPr>
            <w:tcW w:w="1860" w:type="dxa"/>
          </w:tcPr>
          <w:p w14:paraId="206FF2AB"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55" w:type="dxa"/>
            <w:gridSpan w:val="2"/>
          </w:tcPr>
          <w:p w14:paraId="01BD3A9B"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color w:val="000000"/>
                <w:u w:color="000000"/>
              </w:rPr>
              <w:t xml:space="preserve">VIP user, Cloud. </w:t>
            </w:r>
          </w:p>
        </w:tc>
      </w:tr>
      <w:tr w:rsidR="00DB266D" w:rsidRPr="00876B69" w14:paraId="018CF926" w14:textId="77777777" w:rsidTr="001B758A">
        <w:tc>
          <w:tcPr>
            <w:tcW w:w="1860" w:type="dxa"/>
          </w:tcPr>
          <w:p w14:paraId="210A5361"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55" w:type="dxa"/>
            <w:gridSpan w:val="2"/>
          </w:tcPr>
          <w:p w14:paraId="242D867C"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DB266D" w:rsidRPr="00876B69" w14:paraId="6A67BED0" w14:textId="77777777" w:rsidTr="001B758A">
        <w:tc>
          <w:tcPr>
            <w:tcW w:w="8815" w:type="dxa"/>
            <w:gridSpan w:val="3"/>
          </w:tcPr>
          <w:p w14:paraId="183EDFD4" w14:textId="77777777" w:rsidR="00DB266D" w:rsidRPr="00876B69" w:rsidRDefault="00DB266D"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3F1D8442" w14:textId="77777777" w:rsidR="00DB266D" w:rsidRPr="00876B69" w:rsidRDefault="00DB266D" w:rsidP="00DB266D">
            <w:pPr>
              <w:pStyle w:val="ListParagraph"/>
              <w:widowControl w:val="0"/>
              <w:numPr>
                <w:ilvl w:val="0"/>
                <w:numId w:val="18"/>
              </w:numPr>
              <w:tabs>
                <w:tab w:val="left" w:pos="720"/>
                <w:tab w:val="left" w:pos="1080"/>
              </w:tabs>
              <w:autoSpaceDE w:val="0"/>
              <w:autoSpaceDN w:val="0"/>
              <w:adjustRightInd w:val="0"/>
              <w:rPr>
                <w:rFonts w:cstheme="minorHAnsi"/>
                <w:color w:val="000000"/>
                <w:u w:color="000000"/>
              </w:rPr>
            </w:pPr>
            <w:r w:rsidRPr="00876B69">
              <w:rPr>
                <w:rFonts w:cstheme="minorHAnsi"/>
                <w:color w:val="000000"/>
                <w:u w:color="000000"/>
              </w:rPr>
              <w:t>VIP user must be registered to the system.</w:t>
            </w:r>
          </w:p>
        </w:tc>
      </w:tr>
      <w:tr w:rsidR="00DB266D" w:rsidRPr="00876B69" w14:paraId="31CFAFF3" w14:textId="77777777" w:rsidTr="001B758A">
        <w:tc>
          <w:tcPr>
            <w:tcW w:w="8815" w:type="dxa"/>
            <w:gridSpan w:val="3"/>
          </w:tcPr>
          <w:p w14:paraId="29102A33" w14:textId="77777777" w:rsidR="00DB266D" w:rsidRPr="00876B69" w:rsidRDefault="00DB266D"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6C2FAAEF" w14:textId="77777777" w:rsidR="00DB266D" w:rsidRPr="00876B69" w:rsidRDefault="00DB266D" w:rsidP="00DB266D">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Reservation is created.</w:t>
            </w:r>
          </w:p>
          <w:p w14:paraId="7BBD8CCE" w14:textId="77777777" w:rsidR="00DB266D" w:rsidRPr="00876B69" w:rsidRDefault="00DB266D" w:rsidP="00DB266D">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Total number of available parking at the time of reservation is updated.</w:t>
            </w:r>
          </w:p>
        </w:tc>
      </w:tr>
      <w:tr w:rsidR="00DB266D" w:rsidRPr="00876B69" w14:paraId="4CC871C7" w14:textId="77777777" w:rsidTr="001B758A">
        <w:tc>
          <w:tcPr>
            <w:tcW w:w="8815" w:type="dxa"/>
            <w:gridSpan w:val="3"/>
          </w:tcPr>
          <w:p w14:paraId="079DD386" w14:textId="77777777" w:rsidR="00DB266D" w:rsidRPr="00876B69" w:rsidRDefault="00DB266D" w:rsidP="005B3F51">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DB266D" w:rsidRPr="00876B69" w14:paraId="5E559E7A" w14:textId="77777777" w:rsidTr="001B758A">
        <w:tc>
          <w:tcPr>
            <w:tcW w:w="4338" w:type="dxa"/>
            <w:gridSpan w:val="2"/>
          </w:tcPr>
          <w:p w14:paraId="40C1BEAD"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b/>
                <w:bCs/>
                <w:color w:val="000000"/>
                <w:u w:color="000000"/>
              </w:rPr>
              <w:lastRenderedPageBreak/>
              <w:t>Actor Action</w:t>
            </w:r>
          </w:p>
        </w:tc>
        <w:tc>
          <w:tcPr>
            <w:tcW w:w="4477" w:type="dxa"/>
          </w:tcPr>
          <w:p w14:paraId="63BCD574"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DB266D" w:rsidRPr="00876B69" w14:paraId="7954A88E" w14:textId="77777777" w:rsidTr="001B758A">
        <w:tc>
          <w:tcPr>
            <w:tcW w:w="4338" w:type="dxa"/>
            <w:gridSpan w:val="2"/>
          </w:tcPr>
          <w:p w14:paraId="15AD9846"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color w:val="000000"/>
                <w:u w:color="000000"/>
              </w:rPr>
              <w:t>1. VIP user selects parking area.</w:t>
            </w:r>
          </w:p>
        </w:tc>
        <w:tc>
          <w:tcPr>
            <w:tcW w:w="4477" w:type="dxa"/>
          </w:tcPr>
          <w:p w14:paraId="3FB762C3"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DB266D" w:rsidRPr="00876B69" w14:paraId="21C42FB8" w14:textId="77777777" w:rsidTr="001B758A">
        <w:tc>
          <w:tcPr>
            <w:tcW w:w="4338" w:type="dxa"/>
            <w:gridSpan w:val="2"/>
          </w:tcPr>
          <w:p w14:paraId="3FD347FF" w14:textId="77777777" w:rsidR="00DB266D" w:rsidRPr="00876B69" w:rsidRDefault="00DB266D" w:rsidP="005B3F51">
            <w:pPr>
              <w:widowControl w:val="0"/>
              <w:autoSpaceDE w:val="0"/>
              <w:autoSpaceDN w:val="0"/>
              <w:adjustRightInd w:val="0"/>
              <w:rPr>
                <w:rFonts w:cstheme="minorHAnsi"/>
                <w:color w:val="000000"/>
                <w:u w:color="000000"/>
              </w:rPr>
            </w:pPr>
            <w:r w:rsidRPr="00876B69">
              <w:rPr>
                <w:rFonts w:cstheme="minorHAnsi"/>
                <w:color w:val="000000"/>
                <w:u w:color="000000"/>
              </w:rPr>
              <w:t>2. VIP user selects zone.</w:t>
            </w:r>
          </w:p>
        </w:tc>
        <w:tc>
          <w:tcPr>
            <w:tcW w:w="4477" w:type="dxa"/>
          </w:tcPr>
          <w:p w14:paraId="277DD795"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DB266D" w:rsidRPr="00876B69" w14:paraId="44F6D41D" w14:textId="77777777" w:rsidTr="001B758A">
        <w:tc>
          <w:tcPr>
            <w:tcW w:w="4338" w:type="dxa"/>
            <w:gridSpan w:val="2"/>
          </w:tcPr>
          <w:p w14:paraId="7E676F58" w14:textId="77777777" w:rsidR="00DB266D" w:rsidRPr="00876B69" w:rsidRDefault="00DB266D" w:rsidP="005B3F51">
            <w:pPr>
              <w:widowControl w:val="0"/>
              <w:autoSpaceDE w:val="0"/>
              <w:autoSpaceDN w:val="0"/>
              <w:adjustRightInd w:val="0"/>
              <w:rPr>
                <w:rFonts w:cstheme="minorHAnsi"/>
                <w:color w:val="000000"/>
                <w:u w:color="000000"/>
              </w:rPr>
            </w:pPr>
            <w:r w:rsidRPr="00876B69">
              <w:rPr>
                <w:rFonts w:cstheme="minorHAnsi"/>
                <w:color w:val="000000"/>
                <w:u w:color="000000"/>
              </w:rPr>
              <w:t xml:space="preserve">3. VIP user selects a date. </w:t>
            </w:r>
          </w:p>
        </w:tc>
        <w:tc>
          <w:tcPr>
            <w:tcW w:w="4477" w:type="dxa"/>
          </w:tcPr>
          <w:p w14:paraId="61278A70"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Request parking data from cloud.</w:t>
            </w:r>
          </w:p>
        </w:tc>
      </w:tr>
      <w:tr w:rsidR="00DB266D" w:rsidRPr="00876B69" w14:paraId="75CEB469" w14:textId="77777777" w:rsidTr="001B758A">
        <w:tc>
          <w:tcPr>
            <w:tcW w:w="4338" w:type="dxa"/>
            <w:gridSpan w:val="2"/>
          </w:tcPr>
          <w:p w14:paraId="4C3425D1"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color w:val="000000"/>
                <w:u w:color="000000"/>
              </w:rPr>
              <w:t>5. Cloud sends data.</w:t>
            </w:r>
          </w:p>
        </w:tc>
        <w:tc>
          <w:tcPr>
            <w:tcW w:w="4477" w:type="dxa"/>
          </w:tcPr>
          <w:p w14:paraId="079B8F22"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6. Display if there are available parking spots at selected zone for each hour.</w:t>
            </w:r>
          </w:p>
        </w:tc>
      </w:tr>
      <w:tr w:rsidR="00DB266D" w:rsidRPr="00876B69" w14:paraId="169BE96E" w14:textId="77777777" w:rsidTr="001B758A">
        <w:trPr>
          <w:trHeight w:val="846"/>
        </w:trPr>
        <w:tc>
          <w:tcPr>
            <w:tcW w:w="4338" w:type="dxa"/>
            <w:gridSpan w:val="2"/>
          </w:tcPr>
          <w:p w14:paraId="15EC0EAB"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color w:val="000000"/>
                <w:u w:color="000000"/>
              </w:rPr>
              <w:t>7. VIP user selects start time and duration.</w:t>
            </w:r>
          </w:p>
        </w:tc>
        <w:tc>
          <w:tcPr>
            <w:tcW w:w="4477" w:type="dxa"/>
          </w:tcPr>
          <w:p w14:paraId="1BFB669A"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8.  Check if the number of selected hours with the total reservation hours for this date is less than or equal to the number of allowable reservation hours per day. (see 8.a)</w:t>
            </w:r>
          </w:p>
        </w:tc>
      </w:tr>
      <w:tr w:rsidR="00DB266D" w:rsidRPr="00876B69" w14:paraId="6E906CD8" w14:textId="77777777" w:rsidTr="001B758A">
        <w:trPr>
          <w:trHeight w:val="846"/>
        </w:trPr>
        <w:tc>
          <w:tcPr>
            <w:tcW w:w="4338" w:type="dxa"/>
            <w:gridSpan w:val="2"/>
          </w:tcPr>
          <w:p w14:paraId="7656DF60" w14:textId="77777777" w:rsidR="00DB266D" w:rsidRPr="00876B69" w:rsidRDefault="00DB266D" w:rsidP="005B3F51">
            <w:pPr>
              <w:widowControl w:val="0"/>
              <w:autoSpaceDE w:val="0"/>
              <w:autoSpaceDN w:val="0"/>
              <w:adjustRightInd w:val="0"/>
              <w:rPr>
                <w:rFonts w:cstheme="minorHAnsi"/>
                <w:color w:val="000000"/>
                <w:u w:color="000000"/>
              </w:rPr>
            </w:pPr>
          </w:p>
        </w:tc>
        <w:tc>
          <w:tcPr>
            <w:tcW w:w="4477" w:type="dxa"/>
          </w:tcPr>
          <w:p w14:paraId="7DC44B79"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9. Check if there is an available parking spot at all selected hours. (see 9.a)</w:t>
            </w:r>
          </w:p>
        </w:tc>
      </w:tr>
      <w:tr w:rsidR="00DB266D" w:rsidRPr="00876B69" w14:paraId="3C7C52CB" w14:textId="77777777" w:rsidTr="001B758A">
        <w:trPr>
          <w:trHeight w:val="846"/>
        </w:trPr>
        <w:tc>
          <w:tcPr>
            <w:tcW w:w="4338" w:type="dxa"/>
            <w:gridSpan w:val="2"/>
          </w:tcPr>
          <w:p w14:paraId="35AC9F78" w14:textId="77777777" w:rsidR="00DB266D" w:rsidRPr="00876B69" w:rsidRDefault="00DB266D" w:rsidP="005B3F51">
            <w:pPr>
              <w:widowControl w:val="0"/>
              <w:autoSpaceDE w:val="0"/>
              <w:autoSpaceDN w:val="0"/>
              <w:adjustRightInd w:val="0"/>
              <w:rPr>
                <w:rFonts w:cstheme="minorHAnsi"/>
                <w:color w:val="000000"/>
                <w:u w:color="000000"/>
              </w:rPr>
            </w:pPr>
          </w:p>
        </w:tc>
        <w:tc>
          <w:tcPr>
            <w:tcW w:w="4477" w:type="dxa"/>
          </w:tcPr>
          <w:p w14:paraId="3A6E81F4"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0. Add selected reservation hours to the total reservation hours in this date.</w:t>
            </w:r>
          </w:p>
        </w:tc>
      </w:tr>
      <w:tr w:rsidR="00DB266D" w:rsidRPr="00876B69" w14:paraId="3CD7079F" w14:textId="77777777" w:rsidTr="001B758A">
        <w:trPr>
          <w:trHeight w:val="520"/>
        </w:trPr>
        <w:tc>
          <w:tcPr>
            <w:tcW w:w="4338" w:type="dxa"/>
            <w:gridSpan w:val="2"/>
          </w:tcPr>
          <w:p w14:paraId="088117D5" w14:textId="77777777" w:rsidR="00DB266D" w:rsidRPr="00876B69" w:rsidRDefault="00DB266D" w:rsidP="005B3F51">
            <w:pPr>
              <w:widowControl w:val="0"/>
              <w:autoSpaceDE w:val="0"/>
              <w:autoSpaceDN w:val="0"/>
              <w:adjustRightInd w:val="0"/>
              <w:rPr>
                <w:rFonts w:cstheme="minorHAnsi"/>
                <w:color w:val="000000"/>
                <w:u w:color="000000"/>
              </w:rPr>
            </w:pPr>
          </w:p>
        </w:tc>
        <w:tc>
          <w:tcPr>
            <w:tcW w:w="4477" w:type="dxa"/>
          </w:tcPr>
          <w:p w14:paraId="5B7BF0F0"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1. Create a reservation record in the cloud.</w:t>
            </w:r>
          </w:p>
        </w:tc>
      </w:tr>
      <w:tr w:rsidR="00DB266D" w:rsidRPr="00876B69" w14:paraId="4E2E4A94" w14:textId="77777777" w:rsidTr="001B758A">
        <w:tc>
          <w:tcPr>
            <w:tcW w:w="4338" w:type="dxa"/>
            <w:gridSpan w:val="2"/>
          </w:tcPr>
          <w:p w14:paraId="204C2FD6" w14:textId="77777777" w:rsidR="00DB266D" w:rsidRPr="00876B69" w:rsidRDefault="00DB266D" w:rsidP="005B3F51">
            <w:pPr>
              <w:widowControl w:val="0"/>
              <w:autoSpaceDE w:val="0"/>
              <w:autoSpaceDN w:val="0"/>
              <w:adjustRightInd w:val="0"/>
              <w:rPr>
                <w:rFonts w:cstheme="minorHAnsi"/>
                <w:color w:val="000000"/>
                <w:u w:color="000000"/>
              </w:rPr>
            </w:pPr>
          </w:p>
        </w:tc>
        <w:tc>
          <w:tcPr>
            <w:tcW w:w="4477" w:type="dxa"/>
          </w:tcPr>
          <w:p w14:paraId="25D3ECC0"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2. Calculate the total price and add it to the VIP user account.</w:t>
            </w:r>
          </w:p>
        </w:tc>
      </w:tr>
      <w:tr w:rsidR="00DB266D" w:rsidRPr="00876B69" w14:paraId="396CDF86" w14:textId="77777777" w:rsidTr="001B758A">
        <w:tc>
          <w:tcPr>
            <w:tcW w:w="4338" w:type="dxa"/>
            <w:gridSpan w:val="2"/>
          </w:tcPr>
          <w:p w14:paraId="60EFFEE2" w14:textId="77777777" w:rsidR="00DB266D" w:rsidRPr="00876B69" w:rsidRDefault="00DB266D" w:rsidP="005B3F51">
            <w:pPr>
              <w:widowControl w:val="0"/>
              <w:autoSpaceDE w:val="0"/>
              <w:autoSpaceDN w:val="0"/>
              <w:adjustRightInd w:val="0"/>
              <w:rPr>
                <w:rFonts w:cstheme="minorHAnsi"/>
                <w:kern w:val="1"/>
                <w:u w:color="000000"/>
              </w:rPr>
            </w:pPr>
          </w:p>
        </w:tc>
        <w:tc>
          <w:tcPr>
            <w:tcW w:w="4477" w:type="dxa"/>
          </w:tcPr>
          <w:p w14:paraId="72120C40"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kern w:val="1"/>
                <w:u w:color="000000"/>
              </w:rPr>
              <w:t>13. Update the total number of available parking in the cloud.</w:t>
            </w:r>
          </w:p>
        </w:tc>
      </w:tr>
      <w:tr w:rsidR="00DB266D" w:rsidRPr="00876B69" w14:paraId="2D17B0D2" w14:textId="77777777" w:rsidTr="001B758A">
        <w:tc>
          <w:tcPr>
            <w:tcW w:w="4338" w:type="dxa"/>
            <w:gridSpan w:val="2"/>
          </w:tcPr>
          <w:p w14:paraId="20C7DD4A" w14:textId="77777777" w:rsidR="00DB266D" w:rsidRPr="00876B69" w:rsidRDefault="00DB266D"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2E812FE8" w14:textId="77777777" w:rsidR="00DB266D" w:rsidRPr="00876B69" w:rsidRDefault="00DB266D" w:rsidP="005B3F51">
            <w:pPr>
              <w:widowControl w:val="0"/>
              <w:autoSpaceDE w:val="0"/>
              <w:autoSpaceDN w:val="0"/>
              <w:adjustRightInd w:val="0"/>
              <w:rPr>
                <w:rFonts w:cstheme="minorHAnsi"/>
                <w:kern w:val="1"/>
                <w:u w:color="000000"/>
              </w:rPr>
            </w:pPr>
            <w:r w:rsidRPr="00876B69">
              <w:rPr>
                <w:rFonts w:cstheme="minorHAnsi"/>
                <w:color w:val="000000"/>
                <w:u w:color="000000"/>
              </w:rPr>
              <w:t>14. Send confirmation of reservation to the VIP user.</w:t>
            </w:r>
          </w:p>
        </w:tc>
      </w:tr>
      <w:tr w:rsidR="00DB266D" w:rsidRPr="00876B69" w14:paraId="79CC0FFE" w14:textId="77777777" w:rsidTr="001B758A">
        <w:tc>
          <w:tcPr>
            <w:tcW w:w="8815" w:type="dxa"/>
            <w:gridSpan w:val="3"/>
          </w:tcPr>
          <w:p w14:paraId="00E74474" w14:textId="77777777" w:rsidR="00DB266D" w:rsidRPr="00876B69" w:rsidRDefault="00DB266D"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4339D9A7" w14:textId="77777777" w:rsidR="00DB266D" w:rsidRPr="00876B69" w:rsidRDefault="00DB266D" w:rsidP="005B3F51">
            <w:pPr>
              <w:widowControl w:val="0"/>
              <w:autoSpaceDE w:val="0"/>
              <w:autoSpaceDN w:val="0"/>
              <w:adjustRightInd w:val="0"/>
              <w:rPr>
                <w:rFonts w:cstheme="minorHAnsi"/>
                <w:color w:val="000000"/>
                <w:u w:color="000000"/>
              </w:rPr>
            </w:pPr>
            <w:r w:rsidRPr="00876B69">
              <w:rPr>
                <w:rFonts w:cstheme="minorHAnsi"/>
                <w:color w:val="000000"/>
                <w:u w:color="000000"/>
              </w:rPr>
              <w:t xml:space="preserve">8.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p w14:paraId="1D5FA866" w14:textId="77777777" w:rsidR="00DB266D" w:rsidRPr="00876B69" w:rsidRDefault="00DB266D" w:rsidP="005B3F51">
            <w:pPr>
              <w:widowControl w:val="0"/>
              <w:autoSpaceDE w:val="0"/>
              <w:autoSpaceDN w:val="0"/>
              <w:adjustRightInd w:val="0"/>
              <w:rPr>
                <w:rFonts w:cstheme="minorHAnsi"/>
                <w:color w:val="000000"/>
                <w:u w:color="000000"/>
              </w:rPr>
            </w:pPr>
            <w:r>
              <w:rPr>
                <w:rFonts w:cstheme="minorHAnsi"/>
                <w:color w:val="000000"/>
                <w:u w:color="000000"/>
              </w:rPr>
              <w:t>9</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tc>
      </w:tr>
      <w:bookmarkEnd w:id="187"/>
    </w:tbl>
    <w:p w14:paraId="5ADA085C" w14:textId="576A53CC" w:rsidR="006B4A47" w:rsidRDefault="006B4A47" w:rsidP="00F65C41">
      <w:pPr>
        <w:spacing w:after="120" w:line="240" w:lineRule="auto"/>
      </w:pPr>
    </w:p>
    <w:p w14:paraId="251DA888" w14:textId="62B22CD1" w:rsidR="00DB266D" w:rsidRDefault="00DB266D" w:rsidP="00F65C41">
      <w:pPr>
        <w:spacing w:after="120" w:line="240" w:lineRule="auto"/>
      </w:pPr>
    </w:p>
    <w:p w14:paraId="686E3639" w14:textId="672322EA" w:rsidR="00DB266D" w:rsidRDefault="00DB266D" w:rsidP="00F65C41">
      <w:pPr>
        <w:spacing w:after="120" w:line="240" w:lineRule="auto"/>
      </w:pPr>
    </w:p>
    <w:tbl>
      <w:tblPr>
        <w:tblStyle w:val="TableGrid"/>
        <w:tblW w:w="8815" w:type="dxa"/>
        <w:tblLayout w:type="fixed"/>
        <w:tblLook w:val="04A0" w:firstRow="1" w:lastRow="0" w:firstColumn="1" w:lastColumn="0" w:noHBand="0" w:noVBand="1"/>
      </w:tblPr>
      <w:tblGrid>
        <w:gridCol w:w="1868"/>
        <w:gridCol w:w="2657"/>
        <w:gridCol w:w="4290"/>
      </w:tblGrid>
      <w:tr w:rsidR="00665AD2" w:rsidRPr="006C07A0" w14:paraId="2E9435CA" w14:textId="77777777" w:rsidTr="005B3F51">
        <w:trPr>
          <w:trHeight w:val="440"/>
        </w:trPr>
        <w:tc>
          <w:tcPr>
            <w:tcW w:w="1868" w:type="dxa"/>
          </w:tcPr>
          <w:p w14:paraId="36A09B64" w14:textId="77777777" w:rsidR="00665AD2" w:rsidRPr="006C07A0" w:rsidRDefault="00665AD2" w:rsidP="005B3F51">
            <w:pPr>
              <w:widowControl w:val="0"/>
              <w:autoSpaceDE w:val="0"/>
              <w:autoSpaceDN w:val="0"/>
              <w:adjustRightInd w:val="0"/>
              <w:rPr>
                <w:rFonts w:cs="Helvetica"/>
                <w:kern w:val="1"/>
                <w:u w:color="000000"/>
              </w:rPr>
            </w:pPr>
            <w:bookmarkStart w:id="188"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4A7611C3" w14:textId="77777777" w:rsidR="00665AD2" w:rsidRPr="006C07A0" w:rsidRDefault="00665AD2" w:rsidP="005B3F51">
            <w:pPr>
              <w:widowControl w:val="0"/>
              <w:autoSpaceDE w:val="0"/>
              <w:autoSpaceDN w:val="0"/>
              <w:adjustRightInd w:val="0"/>
              <w:jc w:val="center"/>
              <w:rPr>
                <w:rFonts w:cs="Helvetica"/>
                <w:kern w:val="1"/>
                <w:u w:color="000000"/>
              </w:rPr>
            </w:pPr>
            <w:r w:rsidRPr="00EC50C8">
              <w:rPr>
                <w:rFonts w:cs="Trebuchet MS"/>
                <w:color w:val="000000"/>
                <w:u w:color="000000"/>
              </w:rPr>
              <w:t>View Reservation</w:t>
            </w:r>
          </w:p>
        </w:tc>
      </w:tr>
      <w:tr w:rsidR="00665AD2" w:rsidRPr="006C07A0" w14:paraId="01E30F3D" w14:textId="77777777" w:rsidTr="005B3F51">
        <w:trPr>
          <w:trHeight w:val="431"/>
        </w:trPr>
        <w:tc>
          <w:tcPr>
            <w:tcW w:w="1868" w:type="dxa"/>
          </w:tcPr>
          <w:p w14:paraId="06E058F5" w14:textId="77777777" w:rsidR="00665AD2" w:rsidRPr="006C07A0" w:rsidRDefault="00665AD2" w:rsidP="005B3F51">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67C168EC" w14:textId="77777777" w:rsidR="00665AD2" w:rsidRPr="006C07A0" w:rsidRDefault="00665AD2" w:rsidP="005B3F51">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665AD2" w:rsidRPr="006C07A0" w14:paraId="72BDA2ED" w14:textId="77777777" w:rsidTr="005B3F51">
        <w:trPr>
          <w:trHeight w:val="431"/>
        </w:trPr>
        <w:tc>
          <w:tcPr>
            <w:tcW w:w="1868" w:type="dxa"/>
          </w:tcPr>
          <w:p w14:paraId="7ECC410B" w14:textId="77777777" w:rsidR="00665AD2" w:rsidRPr="006C07A0" w:rsidRDefault="00665AD2" w:rsidP="005B3F51">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7CE83170" w14:textId="77777777" w:rsidR="00665AD2" w:rsidRPr="006C07A0" w:rsidRDefault="00665AD2" w:rsidP="005B3F51">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 Cloud</w:t>
            </w:r>
          </w:p>
        </w:tc>
      </w:tr>
      <w:tr w:rsidR="00665AD2" w:rsidRPr="006C07A0" w14:paraId="180F162C" w14:textId="77777777" w:rsidTr="005B3F51">
        <w:trPr>
          <w:trHeight w:val="503"/>
        </w:trPr>
        <w:tc>
          <w:tcPr>
            <w:tcW w:w="1868" w:type="dxa"/>
          </w:tcPr>
          <w:p w14:paraId="70204712" w14:textId="77777777" w:rsidR="00665AD2" w:rsidRPr="006C07A0" w:rsidRDefault="00665AD2" w:rsidP="005B3F51">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215369D0" w14:textId="77777777" w:rsidR="00665AD2" w:rsidRPr="006C07A0" w:rsidRDefault="00665AD2"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665AD2" w:rsidRPr="006C07A0" w14:paraId="7401F0DD" w14:textId="77777777" w:rsidTr="005B3F51">
        <w:tc>
          <w:tcPr>
            <w:tcW w:w="8815" w:type="dxa"/>
            <w:gridSpan w:val="3"/>
          </w:tcPr>
          <w:p w14:paraId="15D26603" w14:textId="77777777" w:rsidR="00665AD2" w:rsidRPr="006C07A0" w:rsidRDefault="00665AD2" w:rsidP="005B3F51">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43A03444" w14:textId="77777777" w:rsidR="00665AD2" w:rsidRPr="006C07A0" w:rsidRDefault="00665AD2" w:rsidP="00665AD2">
            <w:pPr>
              <w:pStyle w:val="ListParagraph"/>
              <w:widowControl w:val="0"/>
              <w:numPr>
                <w:ilvl w:val="0"/>
                <w:numId w:val="18"/>
              </w:numPr>
              <w:autoSpaceDE w:val="0"/>
              <w:autoSpaceDN w:val="0"/>
              <w:adjustRightInd w:val="0"/>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665AD2" w:rsidRPr="006C07A0" w14:paraId="23651279" w14:textId="77777777" w:rsidTr="005B3F51">
        <w:tc>
          <w:tcPr>
            <w:tcW w:w="8815" w:type="dxa"/>
            <w:gridSpan w:val="3"/>
          </w:tcPr>
          <w:p w14:paraId="0982382A" w14:textId="77777777" w:rsidR="00665AD2" w:rsidRPr="006C07A0" w:rsidRDefault="00665AD2" w:rsidP="005B3F51">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63B149B2" w14:textId="77777777" w:rsidR="00665AD2" w:rsidRPr="006C07A0" w:rsidRDefault="00665AD2" w:rsidP="00665AD2">
            <w:pPr>
              <w:pStyle w:val="ListParagraph"/>
              <w:widowControl w:val="0"/>
              <w:numPr>
                <w:ilvl w:val="0"/>
                <w:numId w:val="18"/>
              </w:numPr>
              <w:autoSpaceDE w:val="0"/>
              <w:autoSpaceDN w:val="0"/>
              <w:adjustRightInd w:val="0"/>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665AD2" w:rsidRPr="006C07A0" w14:paraId="637C49FD" w14:textId="77777777" w:rsidTr="005B3F51">
        <w:trPr>
          <w:trHeight w:val="422"/>
        </w:trPr>
        <w:tc>
          <w:tcPr>
            <w:tcW w:w="8815" w:type="dxa"/>
            <w:gridSpan w:val="3"/>
          </w:tcPr>
          <w:p w14:paraId="77827981" w14:textId="77777777" w:rsidR="00665AD2" w:rsidRPr="006C07A0" w:rsidRDefault="00665AD2" w:rsidP="005B3F51">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665AD2" w:rsidRPr="006C07A0" w14:paraId="12BB7984" w14:textId="77777777" w:rsidTr="005B3F51">
        <w:trPr>
          <w:trHeight w:val="440"/>
        </w:trPr>
        <w:tc>
          <w:tcPr>
            <w:tcW w:w="4525" w:type="dxa"/>
            <w:gridSpan w:val="2"/>
          </w:tcPr>
          <w:p w14:paraId="322F6021" w14:textId="77777777" w:rsidR="00665AD2" w:rsidRPr="006C07A0" w:rsidRDefault="00665AD2" w:rsidP="005B3F51">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5E879712" w14:textId="77777777" w:rsidR="00665AD2" w:rsidRPr="006C07A0" w:rsidRDefault="00665AD2" w:rsidP="005B3F51">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665AD2" w:rsidRPr="006C07A0" w14:paraId="7BB0D990" w14:textId="77777777" w:rsidTr="005B3F51">
        <w:trPr>
          <w:trHeight w:val="701"/>
        </w:trPr>
        <w:tc>
          <w:tcPr>
            <w:tcW w:w="4525" w:type="dxa"/>
            <w:gridSpan w:val="2"/>
          </w:tcPr>
          <w:p w14:paraId="3D31669D" w14:textId="77777777" w:rsidR="00665AD2" w:rsidRPr="006C07A0" w:rsidRDefault="00665AD2" w:rsidP="005B3F51">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2B3A6E93" w14:textId="77777777" w:rsidR="00665AD2" w:rsidRPr="006C07A0" w:rsidRDefault="00665AD2" w:rsidP="005B3F51">
            <w:pPr>
              <w:widowControl w:val="0"/>
              <w:autoSpaceDE w:val="0"/>
              <w:autoSpaceDN w:val="0"/>
              <w:adjustRightInd w:val="0"/>
              <w:rPr>
                <w:rFonts w:cs="Helvetica"/>
                <w:kern w:val="1"/>
                <w:u w:color="000000"/>
              </w:rPr>
            </w:pPr>
            <w:r w:rsidRPr="006C07A0">
              <w:rPr>
                <w:rFonts w:cs="Helvetica"/>
                <w:kern w:val="1"/>
                <w:u w:color="000000"/>
              </w:rPr>
              <w:t>2. Retrieve reservations related to the VIP user and display it.</w:t>
            </w:r>
            <w:r>
              <w:rPr>
                <w:rFonts w:cs="Helvetica"/>
                <w:kern w:val="1"/>
                <w:u w:color="000000"/>
              </w:rPr>
              <w:t xml:space="preserve"> (see 2.a)</w:t>
            </w:r>
          </w:p>
        </w:tc>
      </w:tr>
      <w:tr w:rsidR="00665AD2" w:rsidRPr="006C07A0" w14:paraId="1F2475F8" w14:textId="77777777" w:rsidTr="005B3F51">
        <w:trPr>
          <w:trHeight w:val="701"/>
        </w:trPr>
        <w:tc>
          <w:tcPr>
            <w:tcW w:w="4525" w:type="dxa"/>
            <w:gridSpan w:val="2"/>
          </w:tcPr>
          <w:p w14:paraId="4A975330" w14:textId="77777777" w:rsidR="00665AD2" w:rsidRPr="006C07A0" w:rsidRDefault="00665AD2" w:rsidP="005B3F51">
            <w:pPr>
              <w:widowControl w:val="0"/>
              <w:autoSpaceDE w:val="0"/>
              <w:autoSpaceDN w:val="0"/>
              <w:adjustRightInd w:val="0"/>
              <w:rPr>
                <w:rFonts w:cs="Helvetica"/>
                <w:kern w:val="1"/>
                <w:u w:color="000000"/>
              </w:rPr>
            </w:pPr>
            <w:r w:rsidRPr="006C07A0">
              <w:rPr>
                <w:rFonts w:cs="Helvetica"/>
                <w:kern w:val="1"/>
                <w:u w:color="000000"/>
              </w:rPr>
              <w:lastRenderedPageBreak/>
              <w:t>3. VIP user selects one of the reservations.</w:t>
            </w:r>
          </w:p>
        </w:tc>
        <w:tc>
          <w:tcPr>
            <w:tcW w:w="4290" w:type="dxa"/>
          </w:tcPr>
          <w:p w14:paraId="2A5F253E" w14:textId="77777777" w:rsidR="00665AD2" w:rsidRPr="006C07A0" w:rsidRDefault="00665AD2"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4. Retrieve and display all the information related to the reservation such as date, start time, duration, zone name and price.</w:t>
            </w:r>
          </w:p>
        </w:tc>
      </w:tr>
      <w:tr w:rsidR="00665AD2" w:rsidRPr="006C07A0" w14:paraId="18548976" w14:textId="77777777" w:rsidTr="005B3F51">
        <w:trPr>
          <w:trHeight w:val="413"/>
        </w:trPr>
        <w:tc>
          <w:tcPr>
            <w:tcW w:w="8815" w:type="dxa"/>
            <w:gridSpan w:val="3"/>
          </w:tcPr>
          <w:p w14:paraId="54CE78A5" w14:textId="77777777" w:rsidR="00665AD2" w:rsidRDefault="00665AD2" w:rsidP="005B3F51">
            <w:pPr>
              <w:rPr>
                <w:rFonts w:cs="Trebuchet MS"/>
                <w:b/>
                <w:bCs/>
                <w:color w:val="000000"/>
                <w:u w:color="000000"/>
              </w:rPr>
            </w:pPr>
            <w:r w:rsidRPr="006C07A0">
              <w:rPr>
                <w:rFonts w:cs="Trebuchet MS"/>
                <w:b/>
                <w:bCs/>
                <w:color w:val="000000"/>
                <w:u w:color="000000"/>
              </w:rPr>
              <w:t xml:space="preserve">Alternative Flows: </w:t>
            </w:r>
          </w:p>
          <w:p w14:paraId="0FF72BB5" w14:textId="77777777" w:rsidR="00665AD2" w:rsidRPr="00EC50C8" w:rsidRDefault="00665AD2" w:rsidP="005B3F51">
            <w:pPr>
              <w:rPr>
                <w:rFonts w:cs="Trebuchet MS"/>
                <w:color w:val="000000"/>
                <w:u w:color="000000"/>
              </w:rPr>
            </w:pPr>
            <w:r w:rsidRPr="00EC50C8">
              <w:rPr>
                <w:rFonts w:cs="Trebuchet MS"/>
                <w:color w:val="000000"/>
                <w:u w:color="000000"/>
              </w:rPr>
              <w:t>2.a. If there are no reservations associated with the user, display a message.</w:t>
            </w:r>
          </w:p>
        </w:tc>
      </w:tr>
      <w:bookmarkEnd w:id="188"/>
    </w:tbl>
    <w:p w14:paraId="49FF4EAA" w14:textId="20A27884" w:rsidR="00DB266D" w:rsidRDefault="00DB266D" w:rsidP="00F65C41">
      <w:pPr>
        <w:spacing w:after="120" w:line="240" w:lineRule="auto"/>
      </w:pPr>
    </w:p>
    <w:tbl>
      <w:tblPr>
        <w:tblStyle w:val="TableGrid"/>
        <w:tblW w:w="8815" w:type="dxa"/>
        <w:tblLayout w:type="fixed"/>
        <w:tblLook w:val="04A0" w:firstRow="1" w:lastRow="0" w:firstColumn="1" w:lastColumn="0" w:noHBand="0" w:noVBand="1"/>
      </w:tblPr>
      <w:tblGrid>
        <w:gridCol w:w="1868"/>
        <w:gridCol w:w="2657"/>
        <w:gridCol w:w="4290"/>
      </w:tblGrid>
      <w:tr w:rsidR="002E3ADF" w:rsidRPr="00876B69" w14:paraId="30C12044" w14:textId="77777777" w:rsidTr="001B758A">
        <w:trPr>
          <w:trHeight w:val="440"/>
        </w:trPr>
        <w:tc>
          <w:tcPr>
            <w:tcW w:w="1868" w:type="dxa"/>
          </w:tcPr>
          <w:p w14:paraId="5076E35B" w14:textId="77777777" w:rsidR="002E3ADF" w:rsidRPr="00876B69" w:rsidRDefault="002E3ADF" w:rsidP="005B3F51">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7BFCEA9A" w14:textId="77777777" w:rsidR="002E3ADF" w:rsidRPr="00876B69" w:rsidRDefault="002E3ADF" w:rsidP="005B3F51">
            <w:pPr>
              <w:widowControl w:val="0"/>
              <w:autoSpaceDE w:val="0"/>
              <w:autoSpaceDN w:val="0"/>
              <w:adjustRightInd w:val="0"/>
              <w:jc w:val="center"/>
              <w:rPr>
                <w:rFonts w:cstheme="minorHAnsi"/>
                <w:kern w:val="1"/>
                <w:u w:color="000000"/>
              </w:rPr>
            </w:pPr>
            <w:r w:rsidRPr="00876B69">
              <w:rPr>
                <w:rFonts w:cstheme="minorHAnsi"/>
                <w:color w:val="000000"/>
                <w:u w:color="000000"/>
              </w:rPr>
              <w:t>Extend Reservation</w:t>
            </w:r>
          </w:p>
        </w:tc>
      </w:tr>
      <w:tr w:rsidR="002E3ADF" w:rsidRPr="00876B69" w14:paraId="465D79A6" w14:textId="77777777" w:rsidTr="001B758A">
        <w:trPr>
          <w:trHeight w:val="431"/>
        </w:trPr>
        <w:tc>
          <w:tcPr>
            <w:tcW w:w="1868" w:type="dxa"/>
          </w:tcPr>
          <w:p w14:paraId="7BFF902A"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164A95B2"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E3ADF" w:rsidRPr="00876B69" w14:paraId="19C18D07" w14:textId="77777777" w:rsidTr="001B758A">
        <w:trPr>
          <w:trHeight w:val="431"/>
        </w:trPr>
        <w:tc>
          <w:tcPr>
            <w:tcW w:w="1868" w:type="dxa"/>
          </w:tcPr>
          <w:p w14:paraId="0B10A0B0"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17F12913"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 Cloud</w:t>
            </w:r>
          </w:p>
        </w:tc>
      </w:tr>
      <w:tr w:rsidR="002E3ADF" w:rsidRPr="00876B69" w14:paraId="377AD551" w14:textId="77777777" w:rsidTr="001B758A">
        <w:trPr>
          <w:trHeight w:val="503"/>
        </w:trPr>
        <w:tc>
          <w:tcPr>
            <w:tcW w:w="1868" w:type="dxa"/>
          </w:tcPr>
          <w:p w14:paraId="314C1831"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4F48D0B0"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E3ADF" w:rsidRPr="00876B69" w14:paraId="7823E3C9" w14:textId="77777777" w:rsidTr="001B758A">
        <w:tc>
          <w:tcPr>
            <w:tcW w:w="8815" w:type="dxa"/>
            <w:gridSpan w:val="3"/>
          </w:tcPr>
          <w:p w14:paraId="7E56550C" w14:textId="77777777" w:rsidR="002E3ADF" w:rsidRPr="00876B69" w:rsidRDefault="002E3ADF"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51099848" w14:textId="77777777" w:rsidR="002E3ADF" w:rsidRPr="00876B69" w:rsidRDefault="002E3ADF" w:rsidP="002E3ADF">
            <w:pPr>
              <w:pStyle w:val="ListParagraph"/>
              <w:widowControl w:val="0"/>
              <w:numPr>
                <w:ilvl w:val="0"/>
                <w:numId w:val="18"/>
              </w:numPr>
              <w:autoSpaceDE w:val="0"/>
              <w:autoSpaceDN w:val="0"/>
              <w:adjustRightInd w:val="0"/>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E3ADF" w:rsidRPr="00876B69" w14:paraId="1862D50B" w14:textId="77777777" w:rsidTr="001B758A">
        <w:tc>
          <w:tcPr>
            <w:tcW w:w="8815" w:type="dxa"/>
            <w:gridSpan w:val="3"/>
          </w:tcPr>
          <w:p w14:paraId="13E689DD" w14:textId="77777777" w:rsidR="002E3ADF" w:rsidRPr="00876B69" w:rsidRDefault="002E3ADF"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0E438FDF" w14:textId="77777777" w:rsidR="002E3ADF" w:rsidRPr="00876B69" w:rsidRDefault="002E3ADF" w:rsidP="002E3ADF">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Reservation status was extended.</w:t>
            </w:r>
          </w:p>
          <w:p w14:paraId="50F31469" w14:textId="77777777" w:rsidR="002E3ADF" w:rsidRPr="00876B69" w:rsidRDefault="002E3ADF" w:rsidP="002E3ADF">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Total number of available parking was updated.</w:t>
            </w:r>
          </w:p>
        </w:tc>
      </w:tr>
      <w:tr w:rsidR="002E3ADF" w:rsidRPr="00876B69" w14:paraId="173D72F4" w14:textId="77777777" w:rsidTr="001B758A">
        <w:trPr>
          <w:trHeight w:val="422"/>
        </w:trPr>
        <w:tc>
          <w:tcPr>
            <w:tcW w:w="8815" w:type="dxa"/>
            <w:gridSpan w:val="3"/>
          </w:tcPr>
          <w:p w14:paraId="2293B2C2" w14:textId="77777777" w:rsidR="002E3ADF" w:rsidRPr="00876B69" w:rsidRDefault="002E3ADF" w:rsidP="005B3F51">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E3ADF" w:rsidRPr="00876B69" w14:paraId="03DF937B" w14:textId="77777777" w:rsidTr="001B758A">
        <w:trPr>
          <w:trHeight w:val="440"/>
        </w:trPr>
        <w:tc>
          <w:tcPr>
            <w:tcW w:w="4525" w:type="dxa"/>
            <w:gridSpan w:val="2"/>
          </w:tcPr>
          <w:p w14:paraId="2B6FB024"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76C52313"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E3ADF" w:rsidRPr="00876B69" w14:paraId="30CB3D41" w14:textId="77777777" w:rsidTr="001B758A">
        <w:trPr>
          <w:trHeight w:val="701"/>
        </w:trPr>
        <w:tc>
          <w:tcPr>
            <w:tcW w:w="4525" w:type="dxa"/>
            <w:gridSpan w:val="2"/>
          </w:tcPr>
          <w:p w14:paraId="332987A9"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kern w:val="1"/>
                <w:u w:color="000000"/>
              </w:rPr>
              <w:t>1. VIP user selects extend option.</w:t>
            </w:r>
          </w:p>
        </w:tc>
        <w:tc>
          <w:tcPr>
            <w:tcW w:w="4290" w:type="dxa"/>
          </w:tcPr>
          <w:p w14:paraId="5B463E27"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kern w:val="1"/>
                <w:u w:color="000000"/>
              </w:rPr>
              <w:t>2. Retrieve current reservation related to the VIP user and display it.</w:t>
            </w:r>
          </w:p>
        </w:tc>
      </w:tr>
      <w:tr w:rsidR="002E3ADF" w:rsidRPr="00876B69" w14:paraId="366AD1E9" w14:textId="77777777" w:rsidTr="001B758A">
        <w:trPr>
          <w:trHeight w:val="701"/>
        </w:trPr>
        <w:tc>
          <w:tcPr>
            <w:tcW w:w="4525" w:type="dxa"/>
            <w:gridSpan w:val="2"/>
          </w:tcPr>
          <w:p w14:paraId="7FF9AD58" w14:textId="77777777" w:rsidR="002E3ADF" w:rsidRPr="00876B69" w:rsidRDefault="002E3ADF" w:rsidP="005B3F51">
            <w:pPr>
              <w:widowControl w:val="0"/>
              <w:autoSpaceDE w:val="0"/>
              <w:autoSpaceDN w:val="0"/>
              <w:adjustRightInd w:val="0"/>
              <w:rPr>
                <w:rFonts w:cstheme="minorHAnsi"/>
                <w:kern w:val="1"/>
                <w:u w:color="000000"/>
              </w:rPr>
            </w:pPr>
            <w:r w:rsidRPr="00876B69">
              <w:rPr>
                <w:rFonts w:cstheme="minorHAnsi"/>
                <w:kern w:val="1"/>
                <w:u w:color="000000"/>
              </w:rPr>
              <w:t>3. VIP user confirms reservation extension.</w:t>
            </w:r>
          </w:p>
        </w:tc>
        <w:tc>
          <w:tcPr>
            <w:tcW w:w="4290" w:type="dxa"/>
          </w:tcPr>
          <w:p w14:paraId="287BF4CB"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Check if there is an available parking at the end of the current reservation time. (see 4.a)</w:t>
            </w:r>
          </w:p>
        </w:tc>
      </w:tr>
      <w:tr w:rsidR="002E3ADF" w:rsidRPr="00876B69" w14:paraId="692FFB74" w14:textId="77777777" w:rsidTr="001B758A">
        <w:trPr>
          <w:trHeight w:val="701"/>
        </w:trPr>
        <w:tc>
          <w:tcPr>
            <w:tcW w:w="4525" w:type="dxa"/>
            <w:gridSpan w:val="2"/>
          </w:tcPr>
          <w:p w14:paraId="3B039A08" w14:textId="77777777" w:rsidR="002E3ADF" w:rsidRPr="00876B69" w:rsidRDefault="002E3ADF" w:rsidP="005B3F51">
            <w:pPr>
              <w:widowControl w:val="0"/>
              <w:autoSpaceDE w:val="0"/>
              <w:autoSpaceDN w:val="0"/>
              <w:adjustRightInd w:val="0"/>
              <w:rPr>
                <w:rFonts w:cstheme="minorHAnsi"/>
                <w:kern w:val="1"/>
                <w:u w:color="000000"/>
              </w:rPr>
            </w:pPr>
          </w:p>
        </w:tc>
        <w:tc>
          <w:tcPr>
            <w:tcW w:w="4290" w:type="dxa"/>
          </w:tcPr>
          <w:p w14:paraId="1438FC33"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5. Add one hour to the end of the current reservation time.</w:t>
            </w:r>
          </w:p>
        </w:tc>
      </w:tr>
      <w:tr w:rsidR="002E3ADF" w:rsidRPr="00876B69" w14:paraId="4F5E873C" w14:textId="77777777" w:rsidTr="001B758A">
        <w:trPr>
          <w:trHeight w:val="701"/>
        </w:trPr>
        <w:tc>
          <w:tcPr>
            <w:tcW w:w="4525" w:type="dxa"/>
            <w:gridSpan w:val="2"/>
          </w:tcPr>
          <w:p w14:paraId="70CE838E" w14:textId="77777777" w:rsidR="002E3ADF" w:rsidRPr="00876B69" w:rsidRDefault="002E3ADF" w:rsidP="005B3F51">
            <w:pPr>
              <w:widowControl w:val="0"/>
              <w:autoSpaceDE w:val="0"/>
              <w:autoSpaceDN w:val="0"/>
              <w:adjustRightInd w:val="0"/>
              <w:rPr>
                <w:rFonts w:cstheme="minorHAnsi"/>
                <w:kern w:val="1"/>
                <w:u w:color="000000"/>
              </w:rPr>
            </w:pPr>
          </w:p>
        </w:tc>
        <w:tc>
          <w:tcPr>
            <w:tcW w:w="4290" w:type="dxa"/>
          </w:tcPr>
          <w:p w14:paraId="3D99C670"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6. Change the status of the reservation to extended in the cloud.</w:t>
            </w:r>
          </w:p>
        </w:tc>
      </w:tr>
      <w:tr w:rsidR="002E3ADF" w:rsidRPr="00876B69" w14:paraId="1E3DAD2C" w14:textId="77777777" w:rsidTr="001B758A">
        <w:trPr>
          <w:trHeight w:val="701"/>
        </w:trPr>
        <w:tc>
          <w:tcPr>
            <w:tcW w:w="4525" w:type="dxa"/>
            <w:gridSpan w:val="2"/>
          </w:tcPr>
          <w:p w14:paraId="7876ECC0" w14:textId="77777777" w:rsidR="002E3ADF" w:rsidRPr="00876B69" w:rsidRDefault="002E3ADF" w:rsidP="005B3F51">
            <w:pPr>
              <w:widowControl w:val="0"/>
              <w:autoSpaceDE w:val="0"/>
              <w:autoSpaceDN w:val="0"/>
              <w:adjustRightInd w:val="0"/>
              <w:rPr>
                <w:rFonts w:cstheme="minorHAnsi"/>
                <w:kern w:val="1"/>
                <w:u w:color="000000"/>
              </w:rPr>
            </w:pPr>
          </w:p>
        </w:tc>
        <w:tc>
          <w:tcPr>
            <w:tcW w:w="4290" w:type="dxa"/>
          </w:tcPr>
          <w:p w14:paraId="0565676E"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7. Add the extension price to the VIP user account.</w:t>
            </w:r>
          </w:p>
        </w:tc>
      </w:tr>
      <w:tr w:rsidR="002E3ADF" w:rsidRPr="00876B69" w14:paraId="50DF127B" w14:textId="77777777" w:rsidTr="001B758A">
        <w:trPr>
          <w:trHeight w:val="692"/>
        </w:trPr>
        <w:tc>
          <w:tcPr>
            <w:tcW w:w="4525" w:type="dxa"/>
            <w:gridSpan w:val="2"/>
          </w:tcPr>
          <w:p w14:paraId="3F292C07" w14:textId="77777777" w:rsidR="002E3ADF" w:rsidRPr="00876B69" w:rsidRDefault="002E3ADF" w:rsidP="005B3F51">
            <w:pPr>
              <w:widowControl w:val="0"/>
              <w:autoSpaceDE w:val="0"/>
              <w:autoSpaceDN w:val="0"/>
              <w:adjustRightInd w:val="0"/>
              <w:rPr>
                <w:rFonts w:cstheme="minorHAnsi"/>
                <w:kern w:val="1"/>
                <w:u w:color="000000"/>
              </w:rPr>
            </w:pPr>
          </w:p>
        </w:tc>
        <w:tc>
          <w:tcPr>
            <w:tcW w:w="4290" w:type="dxa"/>
          </w:tcPr>
          <w:p w14:paraId="298AE77B" w14:textId="77777777" w:rsidR="002E3ADF" w:rsidRPr="00876B69" w:rsidRDefault="002E3ADF"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8. Update the total number of available parking in the cloud.</w:t>
            </w:r>
          </w:p>
        </w:tc>
      </w:tr>
      <w:tr w:rsidR="002E3ADF" w:rsidRPr="00876B69" w14:paraId="5BC5C3CC" w14:textId="77777777" w:rsidTr="001B758A">
        <w:trPr>
          <w:trHeight w:val="413"/>
        </w:trPr>
        <w:tc>
          <w:tcPr>
            <w:tcW w:w="8815" w:type="dxa"/>
            <w:gridSpan w:val="3"/>
          </w:tcPr>
          <w:p w14:paraId="18D4C663" w14:textId="77777777" w:rsidR="002E3ADF" w:rsidRPr="00876B69" w:rsidRDefault="002E3ADF" w:rsidP="005B3F51">
            <w:pPr>
              <w:rPr>
                <w:rFonts w:cstheme="minorHAnsi"/>
                <w:b/>
                <w:bCs/>
                <w:color w:val="000000"/>
                <w:u w:color="000000"/>
              </w:rPr>
            </w:pPr>
            <w:r w:rsidRPr="00876B69">
              <w:rPr>
                <w:rFonts w:cstheme="minorHAnsi"/>
                <w:b/>
                <w:bCs/>
                <w:color w:val="000000"/>
                <w:u w:color="000000"/>
              </w:rPr>
              <w:t xml:space="preserve">Alternative Flows: </w:t>
            </w:r>
          </w:p>
          <w:p w14:paraId="35CB854E" w14:textId="77777777" w:rsidR="002E3ADF" w:rsidRPr="00876B69" w:rsidRDefault="002E3ADF" w:rsidP="005B3F51">
            <w:pPr>
              <w:rPr>
                <w:rFonts w:cstheme="minorHAnsi"/>
              </w:rPr>
            </w:pPr>
            <w:r w:rsidRPr="00876B69">
              <w:rPr>
                <w:rFonts w:cstheme="minorHAnsi"/>
              </w:rPr>
              <w:t xml:space="preserve">4.a. If there is no available parking, displays a message to the </w:t>
            </w:r>
            <w:r w:rsidRPr="00876B69">
              <w:rPr>
                <w:rFonts w:cstheme="minorHAnsi"/>
                <w:kern w:val="1"/>
                <w:u w:color="000000"/>
              </w:rPr>
              <w:t xml:space="preserve">VIP </w:t>
            </w:r>
            <w:r w:rsidRPr="00876B69">
              <w:rPr>
                <w:rFonts w:cstheme="minorHAnsi"/>
              </w:rPr>
              <w:t>user.</w:t>
            </w:r>
          </w:p>
        </w:tc>
      </w:tr>
    </w:tbl>
    <w:p w14:paraId="13F6202B" w14:textId="715AEC37" w:rsidR="00665AD2" w:rsidRDefault="00665AD2" w:rsidP="00F65C41">
      <w:pPr>
        <w:spacing w:after="120" w:line="240" w:lineRule="auto"/>
      </w:pPr>
    </w:p>
    <w:tbl>
      <w:tblPr>
        <w:tblStyle w:val="TableGrid"/>
        <w:tblW w:w="8815" w:type="dxa"/>
        <w:tblLayout w:type="fixed"/>
        <w:tblLook w:val="04A0" w:firstRow="1" w:lastRow="0" w:firstColumn="1" w:lastColumn="0" w:noHBand="0" w:noVBand="1"/>
      </w:tblPr>
      <w:tblGrid>
        <w:gridCol w:w="1864"/>
        <w:gridCol w:w="2656"/>
        <w:gridCol w:w="4295"/>
      </w:tblGrid>
      <w:tr w:rsidR="005B3F51" w:rsidRPr="00876B69" w14:paraId="52AA2569" w14:textId="77777777" w:rsidTr="001B758A">
        <w:trPr>
          <w:trHeight w:val="440"/>
        </w:trPr>
        <w:tc>
          <w:tcPr>
            <w:tcW w:w="1864" w:type="dxa"/>
          </w:tcPr>
          <w:p w14:paraId="2FFD428A" w14:textId="77777777" w:rsidR="005B3F51" w:rsidRPr="00876B69" w:rsidRDefault="005B3F51" w:rsidP="005B3F51">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51" w:type="dxa"/>
            <w:gridSpan w:val="2"/>
          </w:tcPr>
          <w:p w14:paraId="21EE6BCC" w14:textId="77777777" w:rsidR="005B3F51" w:rsidRPr="00876B69" w:rsidRDefault="005B3F51" w:rsidP="005B3F51">
            <w:pPr>
              <w:widowControl w:val="0"/>
              <w:autoSpaceDE w:val="0"/>
              <w:autoSpaceDN w:val="0"/>
              <w:adjustRightInd w:val="0"/>
              <w:jc w:val="center"/>
              <w:rPr>
                <w:rFonts w:cstheme="minorHAnsi"/>
                <w:kern w:val="1"/>
                <w:u w:color="000000"/>
              </w:rPr>
            </w:pPr>
            <w:r w:rsidRPr="00876B69">
              <w:rPr>
                <w:rFonts w:cstheme="minorHAnsi"/>
                <w:color w:val="000000"/>
                <w:u w:color="000000"/>
              </w:rPr>
              <w:t>Cancel Reservation</w:t>
            </w:r>
          </w:p>
        </w:tc>
      </w:tr>
      <w:tr w:rsidR="005B3F51" w:rsidRPr="00876B69" w14:paraId="33FE94C3" w14:textId="77777777" w:rsidTr="001B758A">
        <w:trPr>
          <w:trHeight w:val="431"/>
        </w:trPr>
        <w:tc>
          <w:tcPr>
            <w:tcW w:w="1864" w:type="dxa"/>
          </w:tcPr>
          <w:p w14:paraId="6469FEBD"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51" w:type="dxa"/>
            <w:gridSpan w:val="2"/>
          </w:tcPr>
          <w:p w14:paraId="515E9172" w14:textId="77777777" w:rsidR="005B3F51" w:rsidRPr="00876B69" w:rsidRDefault="005B3F51" w:rsidP="005B3F51">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5B3F51" w:rsidRPr="00876B69" w14:paraId="4FFCBC98" w14:textId="77777777" w:rsidTr="001B758A">
        <w:trPr>
          <w:trHeight w:val="431"/>
        </w:trPr>
        <w:tc>
          <w:tcPr>
            <w:tcW w:w="1864" w:type="dxa"/>
          </w:tcPr>
          <w:p w14:paraId="489DC838"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51" w:type="dxa"/>
            <w:gridSpan w:val="2"/>
          </w:tcPr>
          <w:p w14:paraId="6816DBD7"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 xml:space="preserve">ser, Cloud </w:t>
            </w:r>
          </w:p>
        </w:tc>
      </w:tr>
      <w:tr w:rsidR="005B3F51" w:rsidRPr="00876B69" w14:paraId="044F0B27" w14:textId="77777777" w:rsidTr="001B758A">
        <w:trPr>
          <w:trHeight w:val="503"/>
        </w:trPr>
        <w:tc>
          <w:tcPr>
            <w:tcW w:w="1864" w:type="dxa"/>
          </w:tcPr>
          <w:p w14:paraId="2DDBE5DE"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51" w:type="dxa"/>
            <w:gridSpan w:val="2"/>
          </w:tcPr>
          <w:p w14:paraId="680E3689" w14:textId="77777777" w:rsidR="005B3F51" w:rsidRPr="00876B69" w:rsidRDefault="005B3F51"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5B3F51" w:rsidRPr="00876B69" w14:paraId="1CE658E0" w14:textId="77777777" w:rsidTr="001B758A">
        <w:tc>
          <w:tcPr>
            <w:tcW w:w="8815" w:type="dxa"/>
            <w:gridSpan w:val="3"/>
          </w:tcPr>
          <w:p w14:paraId="676B816D" w14:textId="77777777" w:rsidR="005B3F51" w:rsidRPr="00876B69" w:rsidRDefault="005B3F51"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2511D86" w14:textId="77777777" w:rsidR="005B3F51" w:rsidRPr="00876B69" w:rsidRDefault="005B3F51" w:rsidP="005B3F51">
            <w:pPr>
              <w:pStyle w:val="ListParagraph"/>
              <w:widowControl w:val="0"/>
              <w:numPr>
                <w:ilvl w:val="0"/>
                <w:numId w:val="18"/>
              </w:numPr>
              <w:autoSpaceDE w:val="0"/>
              <w:autoSpaceDN w:val="0"/>
              <w:adjustRightInd w:val="0"/>
              <w:rPr>
                <w:rFonts w:cstheme="minorHAnsi"/>
                <w:color w:val="000000"/>
                <w:u w:color="000000"/>
              </w:rPr>
            </w:pPr>
            <w:r w:rsidRPr="00876B69">
              <w:rPr>
                <w:rFonts w:cstheme="minorHAnsi"/>
                <w:color w:val="000000"/>
                <w:u w:color="000000"/>
              </w:rPr>
              <w:t>The VIP user must already have a reservation.</w:t>
            </w:r>
          </w:p>
        </w:tc>
      </w:tr>
      <w:tr w:rsidR="005B3F51" w:rsidRPr="00876B69" w14:paraId="3483628D" w14:textId="77777777" w:rsidTr="001B758A">
        <w:tc>
          <w:tcPr>
            <w:tcW w:w="8815" w:type="dxa"/>
            <w:gridSpan w:val="3"/>
          </w:tcPr>
          <w:p w14:paraId="4BEC4FE2" w14:textId="77777777" w:rsidR="005B3F51" w:rsidRPr="00876B69" w:rsidRDefault="005B3F51" w:rsidP="005B3F51">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C16805" w14:textId="77777777" w:rsidR="005B3F51" w:rsidRPr="00876B69" w:rsidRDefault="005B3F51" w:rsidP="005B3F51">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lastRenderedPageBreak/>
              <w:t>Reservation status is cancelled.</w:t>
            </w:r>
          </w:p>
          <w:p w14:paraId="6DC05644" w14:textId="77777777" w:rsidR="005B3F51" w:rsidRPr="00876B69" w:rsidRDefault="005B3F51" w:rsidP="005B3F51">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Total number of available parking is updated.</w:t>
            </w:r>
          </w:p>
          <w:p w14:paraId="06BA4F5D" w14:textId="77777777" w:rsidR="005B3F51" w:rsidRPr="00876B69" w:rsidRDefault="005B3F51" w:rsidP="005B3F51">
            <w:pPr>
              <w:pStyle w:val="ListParagraph"/>
              <w:widowControl w:val="0"/>
              <w:numPr>
                <w:ilvl w:val="0"/>
                <w:numId w:val="18"/>
              </w:numPr>
              <w:autoSpaceDE w:val="0"/>
              <w:autoSpaceDN w:val="0"/>
              <w:adjustRightInd w:val="0"/>
              <w:rPr>
                <w:rFonts w:cstheme="minorHAnsi"/>
                <w:kern w:val="1"/>
                <w:u w:color="000000"/>
              </w:rPr>
            </w:pPr>
            <w:r w:rsidRPr="00876B69">
              <w:rPr>
                <w:rFonts w:cstheme="minorHAnsi"/>
                <w:kern w:val="1"/>
                <w:u w:color="000000"/>
              </w:rPr>
              <w:t>The price of the reservation is deducted from the VIP user account.</w:t>
            </w:r>
          </w:p>
        </w:tc>
      </w:tr>
      <w:tr w:rsidR="005B3F51" w:rsidRPr="00876B69" w14:paraId="57BB948C" w14:textId="77777777" w:rsidTr="001B758A">
        <w:trPr>
          <w:trHeight w:val="422"/>
        </w:trPr>
        <w:tc>
          <w:tcPr>
            <w:tcW w:w="8815" w:type="dxa"/>
            <w:gridSpan w:val="3"/>
          </w:tcPr>
          <w:p w14:paraId="2F6884CE" w14:textId="77777777" w:rsidR="005B3F51" w:rsidRPr="00876B69" w:rsidRDefault="005B3F51" w:rsidP="005B3F51">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lastRenderedPageBreak/>
              <w:t>Normal Scenario</w:t>
            </w:r>
          </w:p>
        </w:tc>
      </w:tr>
      <w:tr w:rsidR="005B3F51" w:rsidRPr="00876B69" w14:paraId="7458E1AF" w14:textId="77777777" w:rsidTr="001B758A">
        <w:trPr>
          <w:trHeight w:val="440"/>
        </w:trPr>
        <w:tc>
          <w:tcPr>
            <w:tcW w:w="4520" w:type="dxa"/>
            <w:gridSpan w:val="2"/>
          </w:tcPr>
          <w:p w14:paraId="523EA429"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482CA8EA"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5B3F51" w:rsidRPr="00876B69" w14:paraId="7B3DA346" w14:textId="77777777" w:rsidTr="001B758A">
        <w:trPr>
          <w:trHeight w:val="701"/>
        </w:trPr>
        <w:tc>
          <w:tcPr>
            <w:tcW w:w="4520" w:type="dxa"/>
            <w:gridSpan w:val="2"/>
          </w:tcPr>
          <w:p w14:paraId="10D6FE1F"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kern w:val="1"/>
                <w:u w:color="000000"/>
              </w:rPr>
              <w:t>1.VIP user asks to cancel reservation.</w:t>
            </w:r>
          </w:p>
        </w:tc>
        <w:tc>
          <w:tcPr>
            <w:tcW w:w="4295" w:type="dxa"/>
          </w:tcPr>
          <w:p w14:paraId="22DFB55E" w14:textId="77777777" w:rsidR="005B3F51" w:rsidRPr="00876B69" w:rsidRDefault="005B3F51" w:rsidP="005B3F51">
            <w:pPr>
              <w:widowControl w:val="0"/>
              <w:autoSpaceDE w:val="0"/>
              <w:autoSpaceDN w:val="0"/>
              <w:adjustRightInd w:val="0"/>
              <w:rPr>
                <w:rFonts w:cstheme="minorHAnsi"/>
                <w:kern w:val="1"/>
                <w:u w:color="000000"/>
              </w:rPr>
            </w:pPr>
            <w:r w:rsidRPr="006A5BAD">
              <w:rPr>
                <w:rFonts w:cstheme="minorHAnsi"/>
                <w:kern w:val="1"/>
                <w:u w:color="000000"/>
              </w:rPr>
              <w:t xml:space="preserve">2. Retrieve his reservations that have a start time is greater than current time by 1 hour and display </w:t>
            </w:r>
            <w:r>
              <w:rPr>
                <w:rFonts w:cstheme="minorHAnsi"/>
                <w:kern w:val="1"/>
                <w:u w:color="000000"/>
              </w:rPr>
              <w:t>them</w:t>
            </w:r>
            <w:r w:rsidRPr="006A5BAD">
              <w:rPr>
                <w:rFonts w:cstheme="minorHAnsi"/>
                <w:kern w:val="1"/>
                <w:u w:color="000000"/>
              </w:rPr>
              <w:t>.</w:t>
            </w:r>
          </w:p>
        </w:tc>
      </w:tr>
      <w:tr w:rsidR="005B3F51" w:rsidRPr="00876B69" w14:paraId="51A3E34E" w14:textId="77777777" w:rsidTr="001B758A">
        <w:trPr>
          <w:trHeight w:val="701"/>
        </w:trPr>
        <w:tc>
          <w:tcPr>
            <w:tcW w:w="4520" w:type="dxa"/>
            <w:gridSpan w:val="2"/>
          </w:tcPr>
          <w:p w14:paraId="06ADA341" w14:textId="77777777" w:rsidR="005B3F51" w:rsidRPr="00876B69" w:rsidRDefault="005B3F51" w:rsidP="005B3F51">
            <w:pPr>
              <w:widowControl w:val="0"/>
              <w:autoSpaceDE w:val="0"/>
              <w:autoSpaceDN w:val="0"/>
              <w:adjustRightInd w:val="0"/>
              <w:rPr>
                <w:rFonts w:cstheme="minorHAnsi"/>
                <w:kern w:val="1"/>
                <w:u w:color="000000"/>
              </w:rPr>
            </w:pPr>
            <w:r w:rsidRPr="00876B69">
              <w:rPr>
                <w:rFonts w:cstheme="minorHAnsi"/>
                <w:kern w:val="1"/>
                <w:u w:color="000000"/>
              </w:rPr>
              <w:t>3.VIP user selects one of the reservation number.</w:t>
            </w:r>
          </w:p>
        </w:tc>
        <w:tc>
          <w:tcPr>
            <w:tcW w:w="4295" w:type="dxa"/>
          </w:tcPr>
          <w:p w14:paraId="4E5C9A9A" w14:textId="77777777" w:rsidR="005B3F51" w:rsidRPr="00876B69" w:rsidRDefault="005B3F51"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Change the status of the reservation to cancelled in the cloud.</w:t>
            </w:r>
          </w:p>
        </w:tc>
      </w:tr>
      <w:tr w:rsidR="005B3F51" w:rsidRPr="00876B69" w14:paraId="6EE35C0E" w14:textId="77777777" w:rsidTr="001B758A">
        <w:trPr>
          <w:trHeight w:val="692"/>
        </w:trPr>
        <w:tc>
          <w:tcPr>
            <w:tcW w:w="4520" w:type="dxa"/>
            <w:gridSpan w:val="2"/>
          </w:tcPr>
          <w:p w14:paraId="17540D9E" w14:textId="77777777" w:rsidR="005B3F51" w:rsidRPr="00876B69" w:rsidRDefault="005B3F51" w:rsidP="005B3F51">
            <w:pPr>
              <w:widowControl w:val="0"/>
              <w:autoSpaceDE w:val="0"/>
              <w:autoSpaceDN w:val="0"/>
              <w:adjustRightInd w:val="0"/>
              <w:rPr>
                <w:rFonts w:cstheme="minorHAnsi"/>
                <w:kern w:val="1"/>
                <w:u w:color="000000"/>
              </w:rPr>
            </w:pPr>
          </w:p>
        </w:tc>
        <w:tc>
          <w:tcPr>
            <w:tcW w:w="4295" w:type="dxa"/>
          </w:tcPr>
          <w:p w14:paraId="0E9B178E" w14:textId="77777777" w:rsidR="005B3F51" w:rsidRPr="00876B69" w:rsidRDefault="005B3F51"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5. Update the total number of available parking in the cloud.</w:t>
            </w:r>
          </w:p>
        </w:tc>
      </w:tr>
      <w:tr w:rsidR="005B3F51" w:rsidRPr="00876B69" w14:paraId="52E939E0" w14:textId="77777777" w:rsidTr="001B758A">
        <w:trPr>
          <w:trHeight w:val="692"/>
        </w:trPr>
        <w:tc>
          <w:tcPr>
            <w:tcW w:w="4520" w:type="dxa"/>
            <w:gridSpan w:val="2"/>
          </w:tcPr>
          <w:p w14:paraId="234F6B24" w14:textId="77777777" w:rsidR="005B3F51" w:rsidRPr="00876B69" w:rsidRDefault="005B3F51" w:rsidP="005B3F51">
            <w:pPr>
              <w:widowControl w:val="0"/>
              <w:autoSpaceDE w:val="0"/>
              <w:autoSpaceDN w:val="0"/>
              <w:adjustRightInd w:val="0"/>
              <w:rPr>
                <w:rFonts w:cstheme="minorHAnsi"/>
                <w:kern w:val="1"/>
                <w:u w:color="000000"/>
              </w:rPr>
            </w:pPr>
          </w:p>
        </w:tc>
        <w:tc>
          <w:tcPr>
            <w:tcW w:w="4295" w:type="dxa"/>
          </w:tcPr>
          <w:p w14:paraId="38CE06D7" w14:textId="77777777" w:rsidR="005B3F51" w:rsidRPr="00876B69" w:rsidRDefault="005B3F51"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6. Calculate the deducted amount and deduct it from the VIP user account.</w:t>
            </w:r>
          </w:p>
        </w:tc>
      </w:tr>
      <w:tr w:rsidR="005B3F51" w:rsidRPr="00876B69" w14:paraId="30012AE7" w14:textId="77777777" w:rsidTr="001B758A">
        <w:tc>
          <w:tcPr>
            <w:tcW w:w="4520" w:type="dxa"/>
            <w:gridSpan w:val="2"/>
          </w:tcPr>
          <w:p w14:paraId="585E230F" w14:textId="77777777" w:rsidR="005B3F51" w:rsidRPr="00876B69" w:rsidRDefault="005B3F51" w:rsidP="005B3F51">
            <w:pPr>
              <w:widowControl w:val="0"/>
              <w:autoSpaceDE w:val="0"/>
              <w:autoSpaceDN w:val="0"/>
              <w:adjustRightInd w:val="0"/>
              <w:rPr>
                <w:rFonts w:cstheme="minorHAnsi"/>
                <w:color w:val="000000"/>
                <w:u w:color="000000"/>
              </w:rPr>
            </w:pPr>
          </w:p>
        </w:tc>
        <w:tc>
          <w:tcPr>
            <w:tcW w:w="4295" w:type="dxa"/>
          </w:tcPr>
          <w:p w14:paraId="2E73EABD" w14:textId="77777777" w:rsidR="005B3F51" w:rsidRPr="00876B69" w:rsidRDefault="005B3F51" w:rsidP="005B3F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7. </w:t>
            </w:r>
            <w:r w:rsidRPr="00876B69">
              <w:rPr>
                <w:rFonts w:cstheme="minorHAnsi"/>
                <w:color w:val="000000"/>
                <w:u w:color="000000"/>
              </w:rPr>
              <w:t>Send notification of cancellation to the VIP user.</w:t>
            </w:r>
          </w:p>
        </w:tc>
      </w:tr>
      <w:tr w:rsidR="005B3F51" w:rsidRPr="00876B69" w14:paraId="6A62B49F" w14:textId="77777777" w:rsidTr="001B758A">
        <w:trPr>
          <w:trHeight w:val="413"/>
        </w:trPr>
        <w:tc>
          <w:tcPr>
            <w:tcW w:w="8815" w:type="dxa"/>
            <w:gridSpan w:val="3"/>
          </w:tcPr>
          <w:p w14:paraId="37D7BC61" w14:textId="77777777" w:rsidR="005B3F51" w:rsidRPr="00876B69" w:rsidRDefault="005B3F51" w:rsidP="005B3F51">
            <w:pPr>
              <w:rPr>
                <w:rFonts w:cstheme="minorHAnsi"/>
                <w:b/>
                <w:bCs/>
                <w:color w:val="365F91" w:themeColor="accent1" w:themeShade="BF"/>
              </w:rPr>
            </w:pPr>
            <w:r w:rsidRPr="00876B69">
              <w:rPr>
                <w:rFonts w:cstheme="minorHAnsi"/>
                <w:b/>
                <w:bCs/>
                <w:color w:val="000000"/>
                <w:u w:color="000000"/>
              </w:rPr>
              <w:t xml:space="preserve">Alternative Flows: </w:t>
            </w:r>
          </w:p>
        </w:tc>
      </w:tr>
    </w:tbl>
    <w:p w14:paraId="4824DE4F" w14:textId="346D75FF" w:rsidR="002E3ADF" w:rsidRDefault="002E3ADF" w:rsidP="00F65C41">
      <w:pPr>
        <w:spacing w:after="120" w:line="240" w:lineRule="auto"/>
      </w:pPr>
    </w:p>
    <w:tbl>
      <w:tblPr>
        <w:tblStyle w:val="TableGrid"/>
        <w:tblW w:w="8820" w:type="dxa"/>
        <w:tblLook w:val="04A0" w:firstRow="1" w:lastRow="0" w:firstColumn="1" w:lastColumn="0" w:noHBand="0" w:noVBand="1"/>
      </w:tblPr>
      <w:tblGrid>
        <w:gridCol w:w="2031"/>
        <w:gridCol w:w="1288"/>
        <w:gridCol w:w="5501"/>
      </w:tblGrid>
      <w:tr w:rsidR="00966EA1" w:rsidRPr="00876B69" w14:paraId="20D5D80C" w14:textId="77777777" w:rsidTr="00AB27BE">
        <w:trPr>
          <w:trHeight w:val="332"/>
        </w:trPr>
        <w:tc>
          <w:tcPr>
            <w:tcW w:w="2031" w:type="dxa"/>
          </w:tcPr>
          <w:p w14:paraId="37EF76B4" w14:textId="77777777" w:rsidR="00966EA1" w:rsidRPr="00876B69" w:rsidRDefault="00966EA1" w:rsidP="00AB27BE">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8A9B01A" w14:textId="77777777" w:rsidR="00966EA1" w:rsidRPr="00876B69" w:rsidRDefault="00966EA1" w:rsidP="00AB27BE">
            <w:pPr>
              <w:jc w:val="center"/>
              <w:rPr>
                <w:rFonts w:cstheme="minorHAnsi"/>
              </w:rPr>
            </w:pPr>
            <w:r w:rsidRPr="00876B69">
              <w:rPr>
                <w:rFonts w:cstheme="minorHAnsi"/>
              </w:rPr>
              <w:t>VIP Check-In</w:t>
            </w:r>
          </w:p>
        </w:tc>
      </w:tr>
      <w:tr w:rsidR="00966EA1" w:rsidRPr="00876B69" w14:paraId="40E68839" w14:textId="77777777" w:rsidTr="00AB27BE">
        <w:tc>
          <w:tcPr>
            <w:tcW w:w="2031" w:type="dxa"/>
          </w:tcPr>
          <w:p w14:paraId="46CE0EEA" w14:textId="77777777" w:rsidR="00966EA1" w:rsidRPr="00876B69" w:rsidRDefault="00966EA1" w:rsidP="00AB27BE">
            <w:pPr>
              <w:rPr>
                <w:rFonts w:cstheme="minorHAnsi"/>
                <w:b/>
                <w:bCs/>
              </w:rPr>
            </w:pPr>
            <w:r w:rsidRPr="00876B69">
              <w:rPr>
                <w:rFonts w:cstheme="minorHAnsi"/>
                <w:b/>
                <w:bCs/>
              </w:rPr>
              <w:t>Brief Description:</w:t>
            </w:r>
          </w:p>
        </w:tc>
        <w:tc>
          <w:tcPr>
            <w:tcW w:w="6789" w:type="dxa"/>
            <w:gridSpan w:val="2"/>
          </w:tcPr>
          <w:p w14:paraId="6A1EF694" w14:textId="77777777" w:rsidR="00966EA1" w:rsidRPr="00876B69" w:rsidRDefault="00966EA1" w:rsidP="00AB27BE">
            <w:pPr>
              <w:rPr>
                <w:rFonts w:cstheme="minorHAnsi"/>
              </w:rPr>
            </w:pPr>
            <w:r w:rsidRPr="00876B69">
              <w:rPr>
                <w:rFonts w:cstheme="minorHAnsi"/>
              </w:rPr>
              <w:t>The system reads the RFID tag on the car, checks its validity, then allows reserved VIP users only to enter the parking lot.</w:t>
            </w:r>
          </w:p>
        </w:tc>
      </w:tr>
      <w:tr w:rsidR="00966EA1" w:rsidRPr="00876B69" w14:paraId="10880D4F" w14:textId="77777777" w:rsidTr="00AB27BE">
        <w:tc>
          <w:tcPr>
            <w:tcW w:w="2031" w:type="dxa"/>
          </w:tcPr>
          <w:p w14:paraId="6704C13B" w14:textId="77777777" w:rsidR="00966EA1" w:rsidRPr="00876B69" w:rsidRDefault="00966EA1" w:rsidP="00AB27BE">
            <w:pPr>
              <w:rPr>
                <w:rFonts w:cstheme="minorHAnsi"/>
                <w:b/>
                <w:bCs/>
              </w:rPr>
            </w:pPr>
            <w:r w:rsidRPr="00876B69">
              <w:rPr>
                <w:rFonts w:cstheme="minorHAnsi"/>
                <w:b/>
                <w:bCs/>
              </w:rPr>
              <w:t>Primary Actors:</w:t>
            </w:r>
          </w:p>
        </w:tc>
        <w:tc>
          <w:tcPr>
            <w:tcW w:w="6789" w:type="dxa"/>
            <w:gridSpan w:val="2"/>
          </w:tcPr>
          <w:p w14:paraId="3C75DC0F" w14:textId="77777777" w:rsidR="00966EA1" w:rsidRPr="00876B69" w:rsidRDefault="00966EA1" w:rsidP="00AB27BE">
            <w:pPr>
              <w:rPr>
                <w:rFonts w:cstheme="minorHAnsi"/>
              </w:rPr>
            </w:pPr>
            <w:r w:rsidRPr="00876B69">
              <w:rPr>
                <w:rFonts w:cstheme="minorHAnsi"/>
              </w:rPr>
              <w:t>RFID Sensor Reader, Arduino Board</w:t>
            </w:r>
          </w:p>
        </w:tc>
      </w:tr>
      <w:tr w:rsidR="00966EA1" w:rsidRPr="00876B69" w14:paraId="21DAABBE" w14:textId="77777777" w:rsidTr="00AB27BE">
        <w:tc>
          <w:tcPr>
            <w:tcW w:w="2031" w:type="dxa"/>
          </w:tcPr>
          <w:p w14:paraId="4E734BB7" w14:textId="77777777" w:rsidR="00966EA1" w:rsidRPr="00876B69" w:rsidRDefault="00966EA1" w:rsidP="00AB27BE">
            <w:pPr>
              <w:rPr>
                <w:rFonts w:cstheme="minorHAnsi"/>
                <w:b/>
                <w:bCs/>
              </w:rPr>
            </w:pPr>
            <w:r w:rsidRPr="00876B69">
              <w:rPr>
                <w:rFonts w:cstheme="minorHAnsi"/>
                <w:b/>
                <w:bCs/>
              </w:rPr>
              <w:t>Trigger:</w:t>
            </w:r>
          </w:p>
        </w:tc>
        <w:tc>
          <w:tcPr>
            <w:tcW w:w="6789" w:type="dxa"/>
            <w:gridSpan w:val="2"/>
          </w:tcPr>
          <w:p w14:paraId="382C9847" w14:textId="77777777" w:rsidR="00966EA1" w:rsidRPr="00876B69" w:rsidRDefault="00966EA1" w:rsidP="00AB27BE">
            <w:pPr>
              <w:rPr>
                <w:rFonts w:cstheme="minorHAnsi"/>
              </w:rPr>
            </w:pPr>
            <w:r w:rsidRPr="00876B69">
              <w:rPr>
                <w:rFonts w:cstheme="minorHAnsi"/>
              </w:rPr>
              <w:t>RFID reader reads a car tag at the gates of the parking lot.</w:t>
            </w:r>
          </w:p>
        </w:tc>
      </w:tr>
      <w:tr w:rsidR="00966EA1" w:rsidRPr="00876B69" w14:paraId="139A9469" w14:textId="77777777" w:rsidTr="00AB27BE">
        <w:tc>
          <w:tcPr>
            <w:tcW w:w="8820" w:type="dxa"/>
            <w:gridSpan w:val="3"/>
          </w:tcPr>
          <w:p w14:paraId="5CFB6A98" w14:textId="77777777" w:rsidR="00966EA1" w:rsidRPr="00876B69" w:rsidRDefault="00966EA1" w:rsidP="00AB27BE">
            <w:pPr>
              <w:rPr>
                <w:rFonts w:cstheme="minorHAnsi"/>
                <w:b/>
                <w:bCs/>
              </w:rPr>
            </w:pPr>
            <w:r w:rsidRPr="00876B69">
              <w:rPr>
                <w:rFonts w:cstheme="minorHAnsi"/>
                <w:b/>
                <w:bCs/>
              </w:rPr>
              <w:t>Preconditions:</w:t>
            </w:r>
          </w:p>
          <w:p w14:paraId="34352981" w14:textId="77777777" w:rsidR="00966EA1" w:rsidRPr="00876B69" w:rsidRDefault="00966EA1" w:rsidP="00966EA1">
            <w:pPr>
              <w:pStyle w:val="ListParagraph"/>
              <w:numPr>
                <w:ilvl w:val="0"/>
                <w:numId w:val="20"/>
              </w:numPr>
              <w:rPr>
                <w:rFonts w:cstheme="minorHAnsi"/>
              </w:rPr>
            </w:pPr>
            <w:r w:rsidRPr="00876B69">
              <w:rPr>
                <w:rFonts w:cstheme="minorHAnsi"/>
              </w:rPr>
              <w:t>The parking lot must have at least one reserved available parking spot.</w:t>
            </w:r>
          </w:p>
          <w:p w14:paraId="7685FCFF" w14:textId="77777777" w:rsidR="00966EA1" w:rsidRPr="00876B69" w:rsidRDefault="00966EA1" w:rsidP="00966EA1">
            <w:pPr>
              <w:pStyle w:val="ListParagraph"/>
              <w:numPr>
                <w:ilvl w:val="0"/>
                <w:numId w:val="20"/>
              </w:numPr>
              <w:rPr>
                <w:rFonts w:cstheme="minorHAnsi"/>
              </w:rPr>
            </w:pPr>
            <w:r w:rsidRPr="00876B69">
              <w:rPr>
                <w:rFonts w:cstheme="minorHAnsi"/>
              </w:rPr>
              <w:t>The VIP user must be registered to the system.</w:t>
            </w:r>
          </w:p>
          <w:p w14:paraId="0D47B940" w14:textId="77777777" w:rsidR="00966EA1" w:rsidRPr="00876B69" w:rsidRDefault="00966EA1" w:rsidP="00966EA1">
            <w:pPr>
              <w:pStyle w:val="ListParagraph"/>
              <w:numPr>
                <w:ilvl w:val="0"/>
                <w:numId w:val="20"/>
              </w:numPr>
              <w:rPr>
                <w:rFonts w:cstheme="minorHAnsi"/>
              </w:rPr>
            </w:pPr>
            <w:r w:rsidRPr="00876B69">
              <w:rPr>
                <w:rFonts w:cstheme="minorHAnsi"/>
              </w:rPr>
              <w:t>The VIP user must have reserved a parking spot.</w:t>
            </w:r>
          </w:p>
        </w:tc>
      </w:tr>
      <w:tr w:rsidR="00966EA1" w:rsidRPr="00876B69" w14:paraId="788F8231" w14:textId="77777777" w:rsidTr="00AB27BE">
        <w:trPr>
          <w:trHeight w:val="332"/>
        </w:trPr>
        <w:tc>
          <w:tcPr>
            <w:tcW w:w="8820" w:type="dxa"/>
            <w:gridSpan w:val="3"/>
          </w:tcPr>
          <w:p w14:paraId="2C3C308D" w14:textId="77777777" w:rsidR="00966EA1" w:rsidRPr="00876B69" w:rsidRDefault="00966EA1" w:rsidP="00AB27BE">
            <w:pPr>
              <w:rPr>
                <w:rFonts w:cstheme="minorHAnsi"/>
                <w:b/>
                <w:bCs/>
              </w:rPr>
            </w:pPr>
            <w:r w:rsidRPr="00876B69">
              <w:rPr>
                <w:rFonts w:cstheme="minorHAnsi"/>
                <w:b/>
                <w:bCs/>
              </w:rPr>
              <w:t>Post-conditions:</w:t>
            </w:r>
          </w:p>
          <w:p w14:paraId="1C1F51BD" w14:textId="77777777" w:rsidR="00966EA1" w:rsidRPr="00876B69" w:rsidRDefault="00966EA1" w:rsidP="00966EA1">
            <w:pPr>
              <w:pStyle w:val="ListParagraph"/>
              <w:numPr>
                <w:ilvl w:val="0"/>
                <w:numId w:val="20"/>
              </w:numPr>
              <w:rPr>
                <w:rFonts w:cstheme="minorHAnsi"/>
              </w:rPr>
            </w:pPr>
            <w:r w:rsidRPr="00876B69">
              <w:rPr>
                <w:rFonts w:cstheme="minorHAnsi"/>
              </w:rPr>
              <w:t>The parking area gate is opened for the VIP user.</w:t>
            </w:r>
          </w:p>
        </w:tc>
      </w:tr>
      <w:tr w:rsidR="00966EA1" w:rsidRPr="00876B69" w14:paraId="63B4ABE9" w14:textId="77777777" w:rsidTr="00AB27BE">
        <w:trPr>
          <w:trHeight w:val="332"/>
        </w:trPr>
        <w:tc>
          <w:tcPr>
            <w:tcW w:w="8820" w:type="dxa"/>
            <w:gridSpan w:val="3"/>
          </w:tcPr>
          <w:p w14:paraId="34829D65" w14:textId="77777777" w:rsidR="00966EA1" w:rsidRPr="00876B69" w:rsidRDefault="00966EA1" w:rsidP="00AB27BE">
            <w:pPr>
              <w:jc w:val="center"/>
              <w:rPr>
                <w:rFonts w:cstheme="minorHAnsi"/>
                <w:b/>
                <w:bCs/>
                <w:i/>
                <w:iCs/>
              </w:rPr>
            </w:pPr>
            <w:r w:rsidRPr="00876B69">
              <w:rPr>
                <w:rFonts w:cstheme="minorHAnsi"/>
                <w:b/>
                <w:bCs/>
                <w:i/>
                <w:iCs/>
              </w:rPr>
              <w:t>Normal Scenario</w:t>
            </w:r>
          </w:p>
          <w:p w14:paraId="11DCEE75" w14:textId="77777777" w:rsidR="00966EA1" w:rsidRPr="00876B69" w:rsidRDefault="00966EA1" w:rsidP="00AB27BE">
            <w:pPr>
              <w:rPr>
                <w:rFonts w:cstheme="minorHAnsi"/>
                <w:b/>
                <w:bCs/>
              </w:rPr>
            </w:pPr>
          </w:p>
        </w:tc>
      </w:tr>
      <w:tr w:rsidR="00966EA1" w:rsidRPr="00876B69" w14:paraId="5E7C6D14" w14:textId="77777777" w:rsidTr="00AB27BE">
        <w:trPr>
          <w:trHeight w:val="350"/>
        </w:trPr>
        <w:tc>
          <w:tcPr>
            <w:tcW w:w="3319" w:type="dxa"/>
            <w:gridSpan w:val="2"/>
          </w:tcPr>
          <w:p w14:paraId="2533E655" w14:textId="77777777" w:rsidR="00966EA1" w:rsidRPr="00876B69" w:rsidRDefault="00966EA1" w:rsidP="00AB27BE">
            <w:pPr>
              <w:rPr>
                <w:rFonts w:cstheme="minorHAnsi"/>
                <w:b/>
                <w:bCs/>
              </w:rPr>
            </w:pPr>
            <w:r w:rsidRPr="00876B69">
              <w:rPr>
                <w:rFonts w:cstheme="minorHAnsi"/>
                <w:b/>
                <w:bCs/>
              </w:rPr>
              <w:t>Actor Action</w:t>
            </w:r>
          </w:p>
        </w:tc>
        <w:tc>
          <w:tcPr>
            <w:tcW w:w="5501" w:type="dxa"/>
          </w:tcPr>
          <w:p w14:paraId="531818CE" w14:textId="77777777" w:rsidR="00966EA1" w:rsidRPr="00876B69" w:rsidRDefault="00966EA1" w:rsidP="00AB27BE">
            <w:pPr>
              <w:rPr>
                <w:rFonts w:cstheme="minorHAnsi"/>
                <w:b/>
                <w:bCs/>
              </w:rPr>
            </w:pPr>
            <w:r w:rsidRPr="00876B69">
              <w:rPr>
                <w:rFonts w:cstheme="minorHAnsi"/>
                <w:b/>
                <w:bCs/>
              </w:rPr>
              <w:t>System Response</w:t>
            </w:r>
          </w:p>
        </w:tc>
      </w:tr>
      <w:tr w:rsidR="00966EA1" w:rsidRPr="00876B69" w14:paraId="42EA8D3F" w14:textId="77777777" w:rsidTr="00AB27BE">
        <w:trPr>
          <w:trHeight w:val="629"/>
        </w:trPr>
        <w:tc>
          <w:tcPr>
            <w:tcW w:w="3319" w:type="dxa"/>
            <w:gridSpan w:val="2"/>
          </w:tcPr>
          <w:p w14:paraId="667174BA" w14:textId="77777777" w:rsidR="00966EA1" w:rsidRPr="00876B69" w:rsidRDefault="00966EA1" w:rsidP="00AB27BE">
            <w:pPr>
              <w:rPr>
                <w:rFonts w:cstheme="minorHAnsi"/>
              </w:rPr>
            </w:pPr>
            <w:r w:rsidRPr="00876B69">
              <w:rPr>
                <w:rFonts w:cstheme="minorHAnsi"/>
              </w:rPr>
              <w:t>1. RFID Sensor Reader senses a car tag at the parking lot gates.</w:t>
            </w:r>
          </w:p>
        </w:tc>
        <w:tc>
          <w:tcPr>
            <w:tcW w:w="5501" w:type="dxa"/>
          </w:tcPr>
          <w:p w14:paraId="2997E2F5" w14:textId="77777777" w:rsidR="00966EA1" w:rsidRPr="00876B69" w:rsidRDefault="00966EA1" w:rsidP="00AB27BE">
            <w:pPr>
              <w:rPr>
                <w:rFonts w:cstheme="minorHAnsi"/>
              </w:rPr>
            </w:pPr>
          </w:p>
        </w:tc>
      </w:tr>
      <w:tr w:rsidR="00966EA1" w:rsidRPr="00876B69" w14:paraId="538391BA" w14:textId="77777777" w:rsidTr="00AB27BE">
        <w:trPr>
          <w:trHeight w:val="629"/>
        </w:trPr>
        <w:tc>
          <w:tcPr>
            <w:tcW w:w="3319" w:type="dxa"/>
            <w:gridSpan w:val="2"/>
          </w:tcPr>
          <w:p w14:paraId="3B39853A" w14:textId="77777777" w:rsidR="00966EA1" w:rsidRPr="00876B69" w:rsidRDefault="00966EA1" w:rsidP="00AB27BE">
            <w:pPr>
              <w:rPr>
                <w:rFonts w:cstheme="minorHAnsi"/>
              </w:rPr>
            </w:pPr>
            <w:r w:rsidRPr="00876B69">
              <w:rPr>
                <w:rFonts w:cstheme="minorHAnsi"/>
              </w:rPr>
              <w:t>2. Arduino receives ID data from reader and sends it to the cloud.</w:t>
            </w:r>
          </w:p>
        </w:tc>
        <w:tc>
          <w:tcPr>
            <w:tcW w:w="5501" w:type="dxa"/>
          </w:tcPr>
          <w:p w14:paraId="28B8C5A8" w14:textId="77777777" w:rsidR="00966EA1" w:rsidRPr="00876B69" w:rsidRDefault="00966EA1" w:rsidP="00AB27BE">
            <w:pPr>
              <w:rPr>
                <w:rFonts w:cstheme="minorHAnsi"/>
              </w:rPr>
            </w:pPr>
            <w:r w:rsidRPr="00876B69">
              <w:rPr>
                <w:rFonts w:cstheme="minorHAnsi"/>
              </w:rPr>
              <w:t>3. Check if ID exist in the cloud database. (see 3.a)</w:t>
            </w:r>
            <w:r w:rsidRPr="00876B69">
              <w:rPr>
                <w:rFonts w:cstheme="minorHAnsi"/>
              </w:rPr>
              <w:tab/>
            </w:r>
          </w:p>
        </w:tc>
      </w:tr>
      <w:tr w:rsidR="00966EA1" w:rsidRPr="00876B69" w14:paraId="58C0BA67" w14:textId="77777777" w:rsidTr="00AB27BE">
        <w:trPr>
          <w:trHeight w:val="629"/>
        </w:trPr>
        <w:tc>
          <w:tcPr>
            <w:tcW w:w="3319" w:type="dxa"/>
            <w:gridSpan w:val="2"/>
          </w:tcPr>
          <w:p w14:paraId="797A6249" w14:textId="77777777" w:rsidR="00966EA1" w:rsidRPr="00876B69" w:rsidRDefault="00966EA1" w:rsidP="00AB27BE">
            <w:pPr>
              <w:rPr>
                <w:rFonts w:cstheme="minorHAnsi"/>
              </w:rPr>
            </w:pPr>
          </w:p>
        </w:tc>
        <w:tc>
          <w:tcPr>
            <w:tcW w:w="5501" w:type="dxa"/>
          </w:tcPr>
          <w:p w14:paraId="671982ED" w14:textId="77777777" w:rsidR="00966EA1" w:rsidRPr="00876B69" w:rsidRDefault="00966EA1" w:rsidP="00AB27BE">
            <w:pPr>
              <w:rPr>
                <w:rFonts w:cstheme="minorHAnsi"/>
              </w:rPr>
            </w:pPr>
            <w:r w:rsidRPr="00876B69">
              <w:rPr>
                <w:rFonts w:cstheme="minorHAnsi"/>
              </w:rPr>
              <w:t xml:space="preserve">4. Retrieve all associated reservation with ID for that date from cloud. </w:t>
            </w:r>
          </w:p>
        </w:tc>
      </w:tr>
      <w:tr w:rsidR="00966EA1" w:rsidRPr="00876B69" w14:paraId="7093D0A2" w14:textId="77777777" w:rsidTr="00AB27BE">
        <w:trPr>
          <w:trHeight w:val="940"/>
        </w:trPr>
        <w:tc>
          <w:tcPr>
            <w:tcW w:w="3319" w:type="dxa"/>
            <w:gridSpan w:val="2"/>
          </w:tcPr>
          <w:p w14:paraId="74BBE85E" w14:textId="77777777" w:rsidR="00966EA1" w:rsidRPr="00876B69" w:rsidRDefault="00966EA1" w:rsidP="00AB27BE">
            <w:pPr>
              <w:ind w:left="360"/>
              <w:rPr>
                <w:rFonts w:cstheme="minorHAnsi"/>
              </w:rPr>
            </w:pPr>
          </w:p>
        </w:tc>
        <w:tc>
          <w:tcPr>
            <w:tcW w:w="5501" w:type="dxa"/>
          </w:tcPr>
          <w:p w14:paraId="67CE4E04" w14:textId="77777777" w:rsidR="00966EA1" w:rsidRPr="00876B69" w:rsidRDefault="00966EA1" w:rsidP="00AB27BE">
            <w:pPr>
              <w:rPr>
                <w:rFonts w:cstheme="minorHAnsi"/>
              </w:rPr>
            </w:pPr>
            <w:r w:rsidRPr="00876B69">
              <w:rPr>
                <w:rFonts w:cstheme="minorHAnsi"/>
              </w:rPr>
              <w:t>5. Check if there is a reservation at this time. (see 5.a)</w:t>
            </w:r>
          </w:p>
        </w:tc>
      </w:tr>
      <w:tr w:rsidR="00966EA1" w:rsidRPr="00876B69" w14:paraId="2E5A7603" w14:textId="77777777" w:rsidTr="00AB27BE">
        <w:trPr>
          <w:trHeight w:val="940"/>
        </w:trPr>
        <w:tc>
          <w:tcPr>
            <w:tcW w:w="3319" w:type="dxa"/>
            <w:gridSpan w:val="2"/>
          </w:tcPr>
          <w:p w14:paraId="71B7C73E" w14:textId="77777777" w:rsidR="00966EA1" w:rsidRPr="00876B69" w:rsidRDefault="00966EA1" w:rsidP="00AB27BE">
            <w:pPr>
              <w:ind w:left="360"/>
              <w:rPr>
                <w:rFonts w:cstheme="minorHAnsi"/>
              </w:rPr>
            </w:pPr>
          </w:p>
        </w:tc>
        <w:tc>
          <w:tcPr>
            <w:tcW w:w="5501" w:type="dxa"/>
          </w:tcPr>
          <w:p w14:paraId="3263810C" w14:textId="77777777" w:rsidR="00966EA1" w:rsidRPr="00876B69" w:rsidRDefault="00966EA1" w:rsidP="00AB27BE">
            <w:pPr>
              <w:rPr>
                <w:rFonts w:cstheme="minorHAnsi"/>
              </w:rPr>
            </w:pPr>
            <w:r w:rsidRPr="00876B69">
              <w:rPr>
                <w:rFonts w:cstheme="minorHAnsi"/>
              </w:rPr>
              <w:t>6. Inform the Arduino to open the gate.</w:t>
            </w:r>
          </w:p>
        </w:tc>
      </w:tr>
      <w:tr w:rsidR="00966EA1" w:rsidRPr="00876B69" w14:paraId="37037FE9" w14:textId="77777777" w:rsidTr="00AB27BE">
        <w:trPr>
          <w:trHeight w:val="940"/>
        </w:trPr>
        <w:tc>
          <w:tcPr>
            <w:tcW w:w="3319" w:type="dxa"/>
            <w:gridSpan w:val="2"/>
          </w:tcPr>
          <w:p w14:paraId="5F6E23F5" w14:textId="77777777" w:rsidR="00966EA1" w:rsidRPr="00876B69" w:rsidRDefault="00966EA1" w:rsidP="00AB27BE">
            <w:pPr>
              <w:rPr>
                <w:rFonts w:cstheme="minorHAnsi"/>
              </w:rPr>
            </w:pPr>
            <w:r w:rsidRPr="00876B69">
              <w:rPr>
                <w:rFonts w:cstheme="minorHAnsi"/>
              </w:rPr>
              <w:lastRenderedPageBreak/>
              <w:t>7. Arduino opens the gate.</w:t>
            </w:r>
          </w:p>
        </w:tc>
        <w:tc>
          <w:tcPr>
            <w:tcW w:w="5501" w:type="dxa"/>
          </w:tcPr>
          <w:p w14:paraId="1F666A2A" w14:textId="77777777" w:rsidR="00966EA1" w:rsidRPr="00876B69" w:rsidRDefault="00966EA1" w:rsidP="00AB27BE">
            <w:pPr>
              <w:rPr>
                <w:rFonts w:cstheme="minorHAnsi"/>
              </w:rPr>
            </w:pPr>
            <w:r w:rsidRPr="00876B69">
              <w:rPr>
                <w:rFonts w:cstheme="minorHAnsi"/>
              </w:rPr>
              <w:t>8. Update that the VIP user has arrived for his reservation.</w:t>
            </w:r>
          </w:p>
        </w:tc>
      </w:tr>
      <w:tr w:rsidR="00966EA1" w:rsidRPr="00876B69" w14:paraId="3F92CB20" w14:textId="77777777" w:rsidTr="00AB27BE">
        <w:trPr>
          <w:trHeight w:val="224"/>
        </w:trPr>
        <w:tc>
          <w:tcPr>
            <w:tcW w:w="8820" w:type="dxa"/>
            <w:gridSpan w:val="3"/>
          </w:tcPr>
          <w:p w14:paraId="1C4EDF65" w14:textId="77777777" w:rsidR="00966EA1" w:rsidRPr="00876B69" w:rsidRDefault="00966EA1" w:rsidP="00AB27BE">
            <w:pPr>
              <w:rPr>
                <w:rFonts w:cstheme="minorHAnsi"/>
                <w:b/>
                <w:bCs/>
              </w:rPr>
            </w:pPr>
            <w:r w:rsidRPr="00876B69">
              <w:rPr>
                <w:rFonts w:cstheme="minorHAnsi"/>
                <w:b/>
                <w:bCs/>
              </w:rPr>
              <w:t>Alternative Flows:</w:t>
            </w:r>
          </w:p>
          <w:p w14:paraId="18DCDFB0" w14:textId="77777777" w:rsidR="00966EA1" w:rsidRPr="00876B69" w:rsidRDefault="00966EA1" w:rsidP="00AB27BE">
            <w:pPr>
              <w:rPr>
                <w:rFonts w:cstheme="minorHAnsi"/>
              </w:rPr>
            </w:pPr>
            <w:r w:rsidRPr="00876B69">
              <w:rPr>
                <w:rFonts w:cstheme="minorHAnsi"/>
              </w:rPr>
              <w:t>3.a. If ID does not exist, the system informs the Arduino to not open the gates.</w:t>
            </w:r>
          </w:p>
          <w:p w14:paraId="6C7E2D0A" w14:textId="77777777" w:rsidR="00966EA1" w:rsidRPr="00876B69" w:rsidRDefault="00966EA1" w:rsidP="00AB27BE">
            <w:pPr>
              <w:rPr>
                <w:rFonts w:cstheme="minorHAnsi"/>
              </w:rPr>
            </w:pPr>
            <w:r w:rsidRPr="00876B69">
              <w:rPr>
                <w:rFonts w:cstheme="minorHAnsi"/>
              </w:rPr>
              <w:t>5.a. If the VIP user has not reserved a parking spot, the system informs the Arduino to not open the gates.</w:t>
            </w:r>
          </w:p>
        </w:tc>
      </w:tr>
    </w:tbl>
    <w:p w14:paraId="66548B54" w14:textId="324752D3" w:rsidR="005B3F51" w:rsidRDefault="005B3F51" w:rsidP="00F65C41">
      <w:pPr>
        <w:spacing w:after="120" w:line="240" w:lineRule="auto"/>
      </w:pPr>
    </w:p>
    <w:tbl>
      <w:tblPr>
        <w:tblStyle w:val="TableGrid"/>
        <w:tblW w:w="8820" w:type="dxa"/>
        <w:tblLook w:val="04A0" w:firstRow="1" w:lastRow="0" w:firstColumn="1" w:lastColumn="0" w:noHBand="0" w:noVBand="1"/>
      </w:tblPr>
      <w:tblGrid>
        <w:gridCol w:w="2262"/>
        <w:gridCol w:w="1288"/>
        <w:gridCol w:w="5270"/>
      </w:tblGrid>
      <w:tr w:rsidR="002B6898" w:rsidRPr="00876B69" w14:paraId="67F57EB1" w14:textId="77777777" w:rsidTr="001B758A">
        <w:trPr>
          <w:trHeight w:val="332"/>
        </w:trPr>
        <w:tc>
          <w:tcPr>
            <w:tcW w:w="2262" w:type="dxa"/>
          </w:tcPr>
          <w:p w14:paraId="11C6306F" w14:textId="77777777" w:rsidR="002B6898" w:rsidRPr="00876B69" w:rsidRDefault="002B6898" w:rsidP="00AB27BE">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7B3CD648" w14:textId="77777777" w:rsidR="002B6898" w:rsidRPr="00876B69" w:rsidRDefault="002B6898" w:rsidP="00AB27BE">
            <w:pPr>
              <w:jc w:val="center"/>
              <w:rPr>
                <w:rFonts w:cstheme="minorHAnsi"/>
              </w:rPr>
            </w:pPr>
            <w:r w:rsidRPr="00876B69">
              <w:rPr>
                <w:rFonts w:cstheme="minorHAnsi"/>
              </w:rPr>
              <w:t>VIP Check-Out</w:t>
            </w:r>
          </w:p>
        </w:tc>
      </w:tr>
      <w:tr w:rsidR="002B6898" w:rsidRPr="00876B69" w14:paraId="176D2F06" w14:textId="77777777" w:rsidTr="001B758A">
        <w:tc>
          <w:tcPr>
            <w:tcW w:w="2262" w:type="dxa"/>
          </w:tcPr>
          <w:p w14:paraId="500A33ED" w14:textId="77777777" w:rsidR="002B6898" w:rsidRPr="00876B69" w:rsidRDefault="002B6898" w:rsidP="00AB27BE">
            <w:pPr>
              <w:rPr>
                <w:rFonts w:cstheme="minorHAnsi"/>
                <w:b/>
                <w:bCs/>
              </w:rPr>
            </w:pPr>
            <w:r w:rsidRPr="00876B69">
              <w:rPr>
                <w:rFonts w:cstheme="minorHAnsi"/>
                <w:b/>
                <w:bCs/>
              </w:rPr>
              <w:t>Brief Description:</w:t>
            </w:r>
          </w:p>
        </w:tc>
        <w:tc>
          <w:tcPr>
            <w:tcW w:w="6558" w:type="dxa"/>
            <w:gridSpan w:val="2"/>
          </w:tcPr>
          <w:p w14:paraId="3276ECF5" w14:textId="77777777" w:rsidR="002B6898" w:rsidRPr="00876B69" w:rsidRDefault="002B6898" w:rsidP="00AB27BE">
            <w:pPr>
              <w:rPr>
                <w:rFonts w:cstheme="minorHAnsi"/>
              </w:rPr>
            </w:pPr>
            <w:r w:rsidRPr="00876B69">
              <w:rPr>
                <w:rFonts w:cstheme="minorHAnsi"/>
              </w:rPr>
              <w:t>The system reads the RFID tag on the car, checks its validity, then update available parking spots.</w:t>
            </w:r>
          </w:p>
        </w:tc>
      </w:tr>
      <w:tr w:rsidR="002B6898" w:rsidRPr="00876B69" w14:paraId="04BBCB1F" w14:textId="77777777" w:rsidTr="001B758A">
        <w:tc>
          <w:tcPr>
            <w:tcW w:w="2262" w:type="dxa"/>
          </w:tcPr>
          <w:p w14:paraId="52B1BF9D" w14:textId="77777777" w:rsidR="002B6898" w:rsidRPr="00876B69" w:rsidRDefault="002B6898" w:rsidP="00AB27BE">
            <w:pPr>
              <w:rPr>
                <w:rFonts w:cstheme="minorHAnsi"/>
                <w:b/>
                <w:bCs/>
              </w:rPr>
            </w:pPr>
            <w:r w:rsidRPr="00876B69">
              <w:rPr>
                <w:rFonts w:cstheme="minorHAnsi"/>
                <w:b/>
                <w:bCs/>
              </w:rPr>
              <w:t>Primary Actors:</w:t>
            </w:r>
          </w:p>
        </w:tc>
        <w:tc>
          <w:tcPr>
            <w:tcW w:w="6558" w:type="dxa"/>
            <w:gridSpan w:val="2"/>
          </w:tcPr>
          <w:p w14:paraId="0810B9FD" w14:textId="77777777" w:rsidR="002B6898" w:rsidRPr="00876B69" w:rsidRDefault="002B6898" w:rsidP="00AB27BE">
            <w:pPr>
              <w:rPr>
                <w:rFonts w:cstheme="minorHAnsi"/>
              </w:rPr>
            </w:pPr>
            <w:r w:rsidRPr="00876B69">
              <w:rPr>
                <w:rFonts w:cstheme="minorHAnsi"/>
              </w:rPr>
              <w:t>RFID Sensor Reader, Arduino Board</w:t>
            </w:r>
          </w:p>
        </w:tc>
      </w:tr>
      <w:tr w:rsidR="002B6898" w:rsidRPr="00876B69" w14:paraId="75E44BDD" w14:textId="77777777" w:rsidTr="001B758A">
        <w:tc>
          <w:tcPr>
            <w:tcW w:w="2262" w:type="dxa"/>
          </w:tcPr>
          <w:p w14:paraId="336C1E2F" w14:textId="77777777" w:rsidR="002B6898" w:rsidRPr="00876B69" w:rsidRDefault="002B6898" w:rsidP="00AB27BE">
            <w:pPr>
              <w:rPr>
                <w:rFonts w:cstheme="minorHAnsi"/>
                <w:b/>
                <w:bCs/>
              </w:rPr>
            </w:pPr>
            <w:r w:rsidRPr="00876B69">
              <w:rPr>
                <w:rFonts w:cstheme="minorHAnsi"/>
                <w:b/>
                <w:bCs/>
              </w:rPr>
              <w:t>Trigger:</w:t>
            </w:r>
          </w:p>
        </w:tc>
        <w:tc>
          <w:tcPr>
            <w:tcW w:w="6558" w:type="dxa"/>
            <w:gridSpan w:val="2"/>
          </w:tcPr>
          <w:p w14:paraId="55CEB435" w14:textId="77777777" w:rsidR="002B6898" w:rsidRPr="00876B69" w:rsidRDefault="002B6898" w:rsidP="00AB27BE">
            <w:pPr>
              <w:rPr>
                <w:rFonts w:cstheme="minorHAnsi"/>
              </w:rPr>
            </w:pPr>
            <w:r w:rsidRPr="00876B69">
              <w:rPr>
                <w:rFonts w:cstheme="minorHAnsi"/>
              </w:rPr>
              <w:t>RFID reader reads a car tag at the gates of the parking lot.</w:t>
            </w:r>
          </w:p>
        </w:tc>
      </w:tr>
      <w:tr w:rsidR="002B6898" w:rsidRPr="00876B69" w14:paraId="4E7E2AB4" w14:textId="77777777" w:rsidTr="001B758A">
        <w:tc>
          <w:tcPr>
            <w:tcW w:w="8820" w:type="dxa"/>
            <w:gridSpan w:val="3"/>
          </w:tcPr>
          <w:p w14:paraId="523F4BBB" w14:textId="77777777" w:rsidR="002B6898" w:rsidRPr="00876B69" w:rsidRDefault="002B6898" w:rsidP="00AB27BE">
            <w:pPr>
              <w:rPr>
                <w:rFonts w:cstheme="minorHAnsi"/>
                <w:b/>
                <w:bCs/>
              </w:rPr>
            </w:pPr>
            <w:r w:rsidRPr="00876B69">
              <w:rPr>
                <w:rFonts w:cstheme="minorHAnsi"/>
                <w:b/>
                <w:bCs/>
              </w:rPr>
              <w:t>Preconditions:</w:t>
            </w:r>
          </w:p>
          <w:p w14:paraId="614914E1" w14:textId="77777777" w:rsidR="002B6898" w:rsidRPr="00876B69" w:rsidRDefault="002B6898" w:rsidP="002B6898">
            <w:pPr>
              <w:pStyle w:val="ListParagraph"/>
              <w:numPr>
                <w:ilvl w:val="0"/>
                <w:numId w:val="20"/>
              </w:numPr>
              <w:rPr>
                <w:rFonts w:cstheme="minorHAnsi"/>
              </w:rPr>
            </w:pPr>
            <w:r w:rsidRPr="00876B69">
              <w:rPr>
                <w:rFonts w:cstheme="minorHAnsi"/>
              </w:rPr>
              <w:t>The VIP user must be registered to the system.</w:t>
            </w:r>
          </w:p>
          <w:p w14:paraId="4BB2F4AC" w14:textId="77777777" w:rsidR="002B6898" w:rsidRPr="00876B69" w:rsidRDefault="002B6898" w:rsidP="002B6898">
            <w:pPr>
              <w:pStyle w:val="ListParagraph"/>
              <w:numPr>
                <w:ilvl w:val="0"/>
                <w:numId w:val="20"/>
              </w:numPr>
              <w:rPr>
                <w:rFonts w:cstheme="minorHAnsi"/>
              </w:rPr>
            </w:pPr>
            <w:r w:rsidRPr="00876B69">
              <w:rPr>
                <w:rFonts w:cstheme="minorHAnsi"/>
              </w:rPr>
              <w:t>The VIP user must have reserved a parking spot.</w:t>
            </w:r>
          </w:p>
          <w:p w14:paraId="2B614AC5" w14:textId="77777777" w:rsidR="002B6898" w:rsidRPr="00876B69" w:rsidRDefault="002B6898" w:rsidP="002B6898">
            <w:pPr>
              <w:pStyle w:val="ListParagraph"/>
              <w:numPr>
                <w:ilvl w:val="0"/>
                <w:numId w:val="20"/>
              </w:numPr>
              <w:rPr>
                <w:rFonts w:cstheme="minorHAnsi"/>
              </w:rPr>
            </w:pPr>
            <w:r w:rsidRPr="00876B69">
              <w:rPr>
                <w:rFonts w:cstheme="minorHAnsi"/>
              </w:rPr>
              <w:t>The VIP user must have arrived to his reservation.</w:t>
            </w:r>
          </w:p>
        </w:tc>
      </w:tr>
      <w:tr w:rsidR="002B6898" w:rsidRPr="00876B69" w14:paraId="6322D531" w14:textId="77777777" w:rsidTr="001B758A">
        <w:trPr>
          <w:trHeight w:val="332"/>
        </w:trPr>
        <w:tc>
          <w:tcPr>
            <w:tcW w:w="8820" w:type="dxa"/>
            <w:gridSpan w:val="3"/>
          </w:tcPr>
          <w:p w14:paraId="59390BA3" w14:textId="77777777" w:rsidR="002B6898" w:rsidRPr="00876B69" w:rsidRDefault="002B6898" w:rsidP="00AB27BE">
            <w:pPr>
              <w:rPr>
                <w:rFonts w:cstheme="minorHAnsi"/>
                <w:b/>
                <w:bCs/>
              </w:rPr>
            </w:pPr>
            <w:r w:rsidRPr="00876B69">
              <w:rPr>
                <w:rFonts w:cstheme="minorHAnsi"/>
                <w:b/>
                <w:bCs/>
              </w:rPr>
              <w:t>Post-conditions:</w:t>
            </w:r>
          </w:p>
          <w:p w14:paraId="7C805AA8" w14:textId="77777777" w:rsidR="002B6898" w:rsidRPr="00876B69" w:rsidRDefault="002B6898" w:rsidP="002B6898">
            <w:pPr>
              <w:pStyle w:val="ListParagraph"/>
              <w:numPr>
                <w:ilvl w:val="0"/>
                <w:numId w:val="20"/>
              </w:numPr>
              <w:rPr>
                <w:rFonts w:cstheme="minorHAnsi"/>
              </w:rPr>
            </w:pPr>
            <w:r w:rsidRPr="00876B69">
              <w:rPr>
                <w:rFonts w:cstheme="minorHAnsi"/>
              </w:rPr>
              <w:t>Update available parking spots.</w:t>
            </w:r>
          </w:p>
        </w:tc>
      </w:tr>
      <w:tr w:rsidR="002B6898" w:rsidRPr="00876B69" w14:paraId="070AE67F" w14:textId="77777777" w:rsidTr="001B758A">
        <w:trPr>
          <w:trHeight w:val="332"/>
        </w:trPr>
        <w:tc>
          <w:tcPr>
            <w:tcW w:w="8820" w:type="dxa"/>
            <w:gridSpan w:val="3"/>
          </w:tcPr>
          <w:p w14:paraId="4A59A3DF" w14:textId="77777777" w:rsidR="002B6898" w:rsidRPr="00876B69" w:rsidRDefault="002B6898" w:rsidP="00AB27BE">
            <w:pPr>
              <w:jc w:val="center"/>
              <w:rPr>
                <w:rFonts w:cstheme="minorHAnsi"/>
                <w:b/>
                <w:bCs/>
                <w:i/>
                <w:iCs/>
              </w:rPr>
            </w:pPr>
            <w:r w:rsidRPr="00876B69">
              <w:rPr>
                <w:rFonts w:cstheme="minorHAnsi"/>
                <w:b/>
                <w:bCs/>
                <w:i/>
                <w:iCs/>
              </w:rPr>
              <w:t>Normal Scenario</w:t>
            </w:r>
          </w:p>
          <w:p w14:paraId="6BF09181" w14:textId="77777777" w:rsidR="002B6898" w:rsidRPr="00876B69" w:rsidRDefault="002B6898" w:rsidP="00AB27BE">
            <w:pPr>
              <w:rPr>
                <w:rFonts w:cstheme="minorHAnsi"/>
                <w:b/>
                <w:bCs/>
              </w:rPr>
            </w:pPr>
          </w:p>
        </w:tc>
      </w:tr>
      <w:tr w:rsidR="002B6898" w:rsidRPr="00876B69" w14:paraId="4397AD34" w14:textId="77777777" w:rsidTr="001B758A">
        <w:trPr>
          <w:trHeight w:val="422"/>
        </w:trPr>
        <w:tc>
          <w:tcPr>
            <w:tcW w:w="3550" w:type="dxa"/>
            <w:gridSpan w:val="2"/>
          </w:tcPr>
          <w:p w14:paraId="48394784" w14:textId="77777777" w:rsidR="002B6898" w:rsidRPr="00876B69" w:rsidRDefault="002B6898" w:rsidP="00AB27BE">
            <w:pPr>
              <w:rPr>
                <w:rFonts w:cstheme="minorHAnsi"/>
                <w:b/>
                <w:bCs/>
              </w:rPr>
            </w:pPr>
            <w:r w:rsidRPr="00876B69">
              <w:rPr>
                <w:rFonts w:cstheme="minorHAnsi"/>
                <w:b/>
                <w:bCs/>
              </w:rPr>
              <w:t>Actor Action</w:t>
            </w:r>
          </w:p>
        </w:tc>
        <w:tc>
          <w:tcPr>
            <w:tcW w:w="5270" w:type="dxa"/>
          </w:tcPr>
          <w:p w14:paraId="58796154" w14:textId="77777777" w:rsidR="002B6898" w:rsidRPr="00876B69" w:rsidRDefault="002B6898" w:rsidP="00AB27BE">
            <w:pPr>
              <w:rPr>
                <w:rFonts w:cstheme="minorHAnsi"/>
                <w:b/>
                <w:bCs/>
              </w:rPr>
            </w:pPr>
            <w:r w:rsidRPr="00876B69">
              <w:rPr>
                <w:rFonts w:cstheme="minorHAnsi"/>
                <w:b/>
                <w:bCs/>
              </w:rPr>
              <w:t>System Response</w:t>
            </w:r>
          </w:p>
        </w:tc>
      </w:tr>
      <w:tr w:rsidR="002B6898" w:rsidRPr="00876B69" w14:paraId="46FB15F9" w14:textId="77777777" w:rsidTr="001B758A">
        <w:trPr>
          <w:trHeight w:val="629"/>
        </w:trPr>
        <w:tc>
          <w:tcPr>
            <w:tcW w:w="3550" w:type="dxa"/>
            <w:gridSpan w:val="2"/>
          </w:tcPr>
          <w:p w14:paraId="2CDC8DFE" w14:textId="77777777" w:rsidR="002B6898" w:rsidRPr="00876B69" w:rsidRDefault="002B6898" w:rsidP="00AB27BE">
            <w:pPr>
              <w:rPr>
                <w:rFonts w:cstheme="minorHAnsi"/>
              </w:rPr>
            </w:pPr>
            <w:r w:rsidRPr="00876B69">
              <w:rPr>
                <w:rFonts w:cstheme="minorHAnsi"/>
              </w:rPr>
              <w:t>1. RFID Sensor Reader senses a car tag at the parking lot gates.</w:t>
            </w:r>
          </w:p>
        </w:tc>
        <w:tc>
          <w:tcPr>
            <w:tcW w:w="5270" w:type="dxa"/>
          </w:tcPr>
          <w:p w14:paraId="2440048B" w14:textId="77777777" w:rsidR="002B6898" w:rsidRPr="00876B69" w:rsidRDefault="002B6898" w:rsidP="00AB27BE">
            <w:pPr>
              <w:rPr>
                <w:rFonts w:cstheme="minorHAnsi"/>
              </w:rPr>
            </w:pPr>
          </w:p>
        </w:tc>
      </w:tr>
      <w:tr w:rsidR="002B6898" w:rsidRPr="00876B69" w14:paraId="5E412106" w14:textId="77777777" w:rsidTr="001B758A">
        <w:trPr>
          <w:trHeight w:val="629"/>
        </w:trPr>
        <w:tc>
          <w:tcPr>
            <w:tcW w:w="3550" w:type="dxa"/>
            <w:gridSpan w:val="2"/>
          </w:tcPr>
          <w:p w14:paraId="2986C441" w14:textId="77777777" w:rsidR="002B6898" w:rsidRPr="00876B69" w:rsidRDefault="002B6898" w:rsidP="00AB27BE">
            <w:pPr>
              <w:rPr>
                <w:rFonts w:cstheme="minorHAnsi"/>
              </w:rPr>
            </w:pPr>
            <w:r w:rsidRPr="00876B69">
              <w:rPr>
                <w:rFonts w:cstheme="minorHAnsi"/>
              </w:rPr>
              <w:t>2. Arduino receives ID data from reader and sends it to the cloud.</w:t>
            </w:r>
          </w:p>
        </w:tc>
        <w:tc>
          <w:tcPr>
            <w:tcW w:w="5270" w:type="dxa"/>
          </w:tcPr>
          <w:p w14:paraId="3223C070" w14:textId="77777777" w:rsidR="002B6898" w:rsidRPr="00876B69" w:rsidRDefault="002B6898" w:rsidP="00AB27BE">
            <w:pPr>
              <w:rPr>
                <w:rFonts w:cstheme="minorHAnsi"/>
              </w:rPr>
            </w:pPr>
            <w:r w:rsidRPr="00876B69">
              <w:rPr>
                <w:rFonts w:cstheme="minorHAnsi"/>
              </w:rPr>
              <w:t>3. Retrieve the associated reservation with ID.</w:t>
            </w:r>
          </w:p>
          <w:p w14:paraId="209A65D3" w14:textId="77777777" w:rsidR="002B6898" w:rsidRPr="00876B69" w:rsidRDefault="002B6898" w:rsidP="00AB27BE">
            <w:pPr>
              <w:tabs>
                <w:tab w:val="left" w:pos="2079"/>
              </w:tabs>
              <w:rPr>
                <w:rFonts w:cstheme="minorHAnsi"/>
              </w:rPr>
            </w:pPr>
            <w:r w:rsidRPr="00876B69">
              <w:rPr>
                <w:rFonts w:cstheme="minorHAnsi"/>
              </w:rPr>
              <w:tab/>
            </w:r>
          </w:p>
        </w:tc>
      </w:tr>
      <w:tr w:rsidR="002B6898" w:rsidRPr="00876B69" w14:paraId="3C081426" w14:textId="77777777" w:rsidTr="001B758A">
        <w:trPr>
          <w:trHeight w:val="629"/>
        </w:trPr>
        <w:tc>
          <w:tcPr>
            <w:tcW w:w="3550" w:type="dxa"/>
            <w:gridSpan w:val="2"/>
          </w:tcPr>
          <w:p w14:paraId="039CC710" w14:textId="77777777" w:rsidR="002B6898" w:rsidRPr="00876B69" w:rsidRDefault="002B6898" w:rsidP="00AB27BE">
            <w:pPr>
              <w:rPr>
                <w:rFonts w:cstheme="minorHAnsi"/>
              </w:rPr>
            </w:pPr>
          </w:p>
        </w:tc>
        <w:tc>
          <w:tcPr>
            <w:tcW w:w="5270" w:type="dxa"/>
          </w:tcPr>
          <w:p w14:paraId="308D6929" w14:textId="77777777" w:rsidR="002B6898" w:rsidRPr="00876B69" w:rsidRDefault="002B6898" w:rsidP="00AB27BE">
            <w:pPr>
              <w:rPr>
                <w:rFonts w:cstheme="minorHAnsi"/>
              </w:rPr>
            </w:pPr>
            <w:r w:rsidRPr="00876B69">
              <w:rPr>
                <w:rFonts w:cstheme="minorHAnsi"/>
              </w:rPr>
              <w:t>4. Check if the VIP user did not exceed the limit time that he reserved. (see 4.a)</w:t>
            </w:r>
          </w:p>
        </w:tc>
      </w:tr>
      <w:tr w:rsidR="002B6898" w:rsidRPr="00876B69" w14:paraId="7433A418" w14:textId="77777777" w:rsidTr="001B758A">
        <w:trPr>
          <w:trHeight w:val="940"/>
        </w:trPr>
        <w:tc>
          <w:tcPr>
            <w:tcW w:w="3550" w:type="dxa"/>
            <w:gridSpan w:val="2"/>
          </w:tcPr>
          <w:p w14:paraId="1CF9CFDF" w14:textId="77777777" w:rsidR="002B6898" w:rsidRPr="00876B69" w:rsidRDefault="002B6898" w:rsidP="00AB27BE">
            <w:pPr>
              <w:ind w:left="360"/>
              <w:rPr>
                <w:rFonts w:cstheme="minorHAnsi"/>
              </w:rPr>
            </w:pPr>
          </w:p>
        </w:tc>
        <w:tc>
          <w:tcPr>
            <w:tcW w:w="5270" w:type="dxa"/>
          </w:tcPr>
          <w:p w14:paraId="36A85E3A" w14:textId="77777777" w:rsidR="002B6898" w:rsidRPr="00876B69" w:rsidRDefault="002B6898" w:rsidP="00AB27BE">
            <w:pPr>
              <w:rPr>
                <w:rFonts w:cstheme="minorHAnsi"/>
              </w:rPr>
            </w:pPr>
            <w:r w:rsidRPr="00876B69">
              <w:rPr>
                <w:rFonts w:cstheme="minorHAnsi"/>
              </w:rPr>
              <w:t>5. Inform the Arduino to open the gate.</w:t>
            </w:r>
          </w:p>
        </w:tc>
      </w:tr>
      <w:tr w:rsidR="002B6898" w:rsidRPr="00876B69" w14:paraId="057A056D" w14:textId="77777777" w:rsidTr="001B758A">
        <w:trPr>
          <w:trHeight w:val="940"/>
        </w:trPr>
        <w:tc>
          <w:tcPr>
            <w:tcW w:w="3550" w:type="dxa"/>
            <w:gridSpan w:val="2"/>
          </w:tcPr>
          <w:p w14:paraId="7C2B226E" w14:textId="77777777" w:rsidR="002B6898" w:rsidRPr="00876B69" w:rsidRDefault="002B6898" w:rsidP="00AB27BE">
            <w:pPr>
              <w:rPr>
                <w:rFonts w:cstheme="minorHAnsi"/>
              </w:rPr>
            </w:pPr>
            <w:r w:rsidRPr="00876B69">
              <w:rPr>
                <w:rFonts w:cstheme="minorHAnsi"/>
              </w:rPr>
              <w:t>6. Arduino opens the gate.</w:t>
            </w:r>
          </w:p>
        </w:tc>
        <w:tc>
          <w:tcPr>
            <w:tcW w:w="5270" w:type="dxa"/>
          </w:tcPr>
          <w:p w14:paraId="1DD4BD97" w14:textId="77777777" w:rsidR="002B6898" w:rsidRPr="00876B69" w:rsidRDefault="002B6898" w:rsidP="00AB27BE">
            <w:pPr>
              <w:rPr>
                <w:rFonts w:cstheme="minorHAnsi"/>
              </w:rPr>
            </w:pPr>
            <w:r w:rsidRPr="00876B69">
              <w:rPr>
                <w:rFonts w:cstheme="minorHAnsi"/>
              </w:rPr>
              <w:t>7. Update available parking spots.</w:t>
            </w:r>
          </w:p>
        </w:tc>
      </w:tr>
      <w:tr w:rsidR="002B6898" w:rsidRPr="00876B69" w14:paraId="6CBA6C28" w14:textId="77777777" w:rsidTr="001B758A">
        <w:trPr>
          <w:trHeight w:val="224"/>
        </w:trPr>
        <w:tc>
          <w:tcPr>
            <w:tcW w:w="8820" w:type="dxa"/>
            <w:gridSpan w:val="3"/>
          </w:tcPr>
          <w:p w14:paraId="352EE996" w14:textId="77777777" w:rsidR="002B6898" w:rsidRPr="00876B69" w:rsidRDefault="002B6898" w:rsidP="00AB27BE">
            <w:pPr>
              <w:rPr>
                <w:rFonts w:cstheme="minorHAnsi"/>
                <w:b/>
                <w:bCs/>
              </w:rPr>
            </w:pPr>
            <w:r w:rsidRPr="00876B69">
              <w:rPr>
                <w:rFonts w:cstheme="minorHAnsi"/>
                <w:b/>
                <w:bCs/>
              </w:rPr>
              <w:t>Alternative Flows:</w:t>
            </w:r>
          </w:p>
          <w:p w14:paraId="63C3E1CD" w14:textId="77777777" w:rsidR="002B6898" w:rsidRPr="00876B69" w:rsidRDefault="002B6898" w:rsidP="00AB27BE">
            <w:pPr>
              <w:rPr>
                <w:rFonts w:cstheme="minorHAnsi"/>
              </w:rPr>
            </w:pPr>
            <w:r w:rsidRPr="00876B69">
              <w:rPr>
                <w:rFonts w:cstheme="minorHAnsi"/>
              </w:rPr>
              <w:t>4.a. If the VIP user exceed the limit time, the system calculates and add penalty to the VIP user account.</w:t>
            </w:r>
          </w:p>
        </w:tc>
      </w:tr>
    </w:tbl>
    <w:p w14:paraId="75413A9F" w14:textId="187EC61A" w:rsidR="00966EA1" w:rsidRDefault="00966EA1" w:rsidP="00F65C41">
      <w:pPr>
        <w:spacing w:after="120" w:line="240" w:lineRule="auto"/>
      </w:pPr>
    </w:p>
    <w:tbl>
      <w:tblPr>
        <w:tblStyle w:val="TableGrid"/>
        <w:tblW w:w="8815" w:type="dxa"/>
        <w:tblLayout w:type="fixed"/>
        <w:tblLook w:val="04A0" w:firstRow="1" w:lastRow="0" w:firstColumn="1" w:lastColumn="0" w:noHBand="0" w:noVBand="1"/>
      </w:tblPr>
      <w:tblGrid>
        <w:gridCol w:w="1890"/>
        <w:gridCol w:w="2610"/>
        <w:gridCol w:w="4315"/>
      </w:tblGrid>
      <w:tr w:rsidR="004F4986" w:rsidRPr="00876B69" w14:paraId="4E3BC79E" w14:textId="77777777" w:rsidTr="001B758A">
        <w:trPr>
          <w:trHeight w:val="539"/>
        </w:trPr>
        <w:tc>
          <w:tcPr>
            <w:tcW w:w="1890" w:type="dxa"/>
          </w:tcPr>
          <w:p w14:paraId="6312686F" w14:textId="77777777" w:rsidR="004F4986" w:rsidRPr="00EF3444" w:rsidRDefault="004F4986" w:rsidP="00AB27BE">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543D498F" w14:textId="77777777" w:rsidR="004F4986" w:rsidRPr="00EF3444" w:rsidRDefault="004F4986" w:rsidP="00AB27BE">
            <w:pPr>
              <w:widowControl w:val="0"/>
              <w:autoSpaceDE w:val="0"/>
              <w:autoSpaceDN w:val="0"/>
              <w:adjustRightInd w:val="0"/>
              <w:jc w:val="center"/>
              <w:rPr>
                <w:rFonts w:cstheme="minorHAnsi"/>
                <w:kern w:val="1"/>
                <w:u w:color="000000"/>
              </w:rPr>
            </w:pPr>
            <w:r w:rsidRPr="00EF3444">
              <w:rPr>
                <w:rFonts w:cstheme="minorHAnsi"/>
                <w:color w:val="000000"/>
                <w:u w:color="000000"/>
              </w:rPr>
              <w:t>View Parking</w:t>
            </w:r>
          </w:p>
        </w:tc>
      </w:tr>
      <w:tr w:rsidR="004F4986" w:rsidRPr="00876B69" w14:paraId="74426D8D" w14:textId="77777777" w:rsidTr="001B758A">
        <w:trPr>
          <w:trHeight w:val="431"/>
        </w:trPr>
        <w:tc>
          <w:tcPr>
            <w:tcW w:w="1890" w:type="dxa"/>
          </w:tcPr>
          <w:p w14:paraId="6665DBFA"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6CB4EF04"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4F4986" w:rsidRPr="00876B69" w14:paraId="04B1A714" w14:textId="77777777" w:rsidTr="001B758A">
        <w:trPr>
          <w:trHeight w:val="431"/>
        </w:trPr>
        <w:tc>
          <w:tcPr>
            <w:tcW w:w="1890" w:type="dxa"/>
          </w:tcPr>
          <w:p w14:paraId="3371B93A"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2CDBBB6A" w14:textId="77777777" w:rsidR="004F4986" w:rsidRPr="00876B69" w:rsidRDefault="004F4986" w:rsidP="00AB27BE">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 Cloud</w:t>
            </w:r>
          </w:p>
        </w:tc>
      </w:tr>
      <w:tr w:rsidR="004F4986" w:rsidRPr="00876B69" w14:paraId="65E040C7" w14:textId="77777777" w:rsidTr="001B758A">
        <w:trPr>
          <w:trHeight w:val="449"/>
        </w:trPr>
        <w:tc>
          <w:tcPr>
            <w:tcW w:w="1890" w:type="dxa"/>
          </w:tcPr>
          <w:p w14:paraId="2E636E60"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378E36FC" w14:textId="77777777" w:rsidR="004F4986" w:rsidRPr="00876B69" w:rsidRDefault="004F4986"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4F4986" w:rsidRPr="00876B69" w14:paraId="20660CBC" w14:textId="77777777" w:rsidTr="001B758A">
        <w:trPr>
          <w:trHeight w:val="593"/>
        </w:trPr>
        <w:tc>
          <w:tcPr>
            <w:tcW w:w="8815" w:type="dxa"/>
            <w:gridSpan w:val="3"/>
          </w:tcPr>
          <w:p w14:paraId="67220D53" w14:textId="77777777" w:rsidR="004F4986" w:rsidRPr="00876B69" w:rsidRDefault="004F4986" w:rsidP="00AB27BE">
            <w:pPr>
              <w:widowControl w:val="0"/>
              <w:autoSpaceDE w:val="0"/>
              <w:autoSpaceDN w:val="0"/>
              <w:adjustRightInd w:val="0"/>
              <w:rPr>
                <w:rFonts w:cstheme="minorHAnsi"/>
                <w:b/>
                <w:bCs/>
                <w:color w:val="000000"/>
                <w:u w:color="000000"/>
              </w:rPr>
            </w:pPr>
            <w:r w:rsidRPr="00876B69">
              <w:rPr>
                <w:rFonts w:cstheme="minorHAnsi"/>
                <w:b/>
                <w:bCs/>
                <w:color w:val="000000"/>
                <w:u w:color="000000"/>
              </w:rPr>
              <w:lastRenderedPageBreak/>
              <w:t xml:space="preserve">Preconditions: </w:t>
            </w:r>
          </w:p>
        </w:tc>
      </w:tr>
      <w:tr w:rsidR="004F4986" w:rsidRPr="00876B69" w14:paraId="369C74EC" w14:textId="77777777" w:rsidTr="001B758A">
        <w:trPr>
          <w:trHeight w:val="863"/>
        </w:trPr>
        <w:tc>
          <w:tcPr>
            <w:tcW w:w="8815" w:type="dxa"/>
            <w:gridSpan w:val="3"/>
          </w:tcPr>
          <w:p w14:paraId="06034B23" w14:textId="77777777" w:rsidR="004F4986" w:rsidRPr="00876B69" w:rsidRDefault="004F4986" w:rsidP="00AB27BE">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7663217" w14:textId="77777777" w:rsidR="004F4986" w:rsidRPr="00876B69" w:rsidRDefault="004F4986" w:rsidP="004F4986">
            <w:pPr>
              <w:pStyle w:val="ListParagraph"/>
              <w:widowControl w:val="0"/>
              <w:numPr>
                <w:ilvl w:val="0"/>
                <w:numId w:val="18"/>
              </w:numPr>
              <w:autoSpaceDE w:val="0"/>
              <w:autoSpaceDN w:val="0"/>
              <w:adjustRightInd w:val="0"/>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4F4986" w:rsidRPr="00876B69" w14:paraId="10913BFE" w14:textId="77777777" w:rsidTr="001B758A">
        <w:trPr>
          <w:trHeight w:val="413"/>
        </w:trPr>
        <w:tc>
          <w:tcPr>
            <w:tcW w:w="8815" w:type="dxa"/>
            <w:gridSpan w:val="3"/>
          </w:tcPr>
          <w:p w14:paraId="2B3E5009" w14:textId="77777777" w:rsidR="004F4986" w:rsidRPr="00876B69" w:rsidRDefault="004F4986" w:rsidP="00AB27BE">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4F4986" w:rsidRPr="00876B69" w14:paraId="0C33A7E3" w14:textId="77777777" w:rsidTr="001B758A">
        <w:trPr>
          <w:trHeight w:val="449"/>
        </w:trPr>
        <w:tc>
          <w:tcPr>
            <w:tcW w:w="4500" w:type="dxa"/>
            <w:gridSpan w:val="2"/>
          </w:tcPr>
          <w:p w14:paraId="2EB74722"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48309E3F"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4F4986" w:rsidRPr="00876B69" w14:paraId="5162074E" w14:textId="77777777" w:rsidTr="001B758A">
        <w:trPr>
          <w:trHeight w:val="530"/>
        </w:trPr>
        <w:tc>
          <w:tcPr>
            <w:tcW w:w="4500" w:type="dxa"/>
            <w:gridSpan w:val="2"/>
          </w:tcPr>
          <w:p w14:paraId="34BC7081" w14:textId="77777777" w:rsidR="004F4986" w:rsidRPr="00876B69" w:rsidRDefault="004F4986" w:rsidP="00AB27BE">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3C34D1D1" w14:textId="77777777" w:rsidR="004F4986" w:rsidRPr="00876B69" w:rsidRDefault="004F4986"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2. Retrieve zone data from cloud.</w:t>
            </w:r>
          </w:p>
        </w:tc>
      </w:tr>
      <w:tr w:rsidR="004F4986" w:rsidRPr="00876B69" w14:paraId="2987D82F" w14:textId="77777777" w:rsidTr="001B758A">
        <w:trPr>
          <w:trHeight w:val="620"/>
        </w:trPr>
        <w:tc>
          <w:tcPr>
            <w:tcW w:w="4500" w:type="dxa"/>
            <w:gridSpan w:val="2"/>
          </w:tcPr>
          <w:p w14:paraId="38BF2702" w14:textId="77777777" w:rsidR="004F4986" w:rsidRPr="00876B69" w:rsidRDefault="004F4986" w:rsidP="00AB27BE">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1848523E" w14:textId="77777777" w:rsidR="004F4986" w:rsidRPr="00876B69" w:rsidRDefault="004F4986"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4F4986" w:rsidRPr="00876B69" w14:paraId="7381ED41" w14:textId="77777777" w:rsidTr="001B758A">
        <w:trPr>
          <w:trHeight w:val="521"/>
        </w:trPr>
        <w:tc>
          <w:tcPr>
            <w:tcW w:w="8815" w:type="dxa"/>
            <w:gridSpan w:val="3"/>
          </w:tcPr>
          <w:p w14:paraId="5B7D5DBC" w14:textId="77777777" w:rsidR="004F4986" w:rsidRPr="00876B69" w:rsidRDefault="004F4986" w:rsidP="00AB27BE">
            <w:pPr>
              <w:rPr>
                <w:rFonts w:cstheme="minorHAnsi"/>
                <w:b/>
                <w:bCs/>
                <w:color w:val="365F91" w:themeColor="accent1" w:themeShade="BF"/>
              </w:rPr>
            </w:pPr>
            <w:r w:rsidRPr="00876B69">
              <w:rPr>
                <w:rFonts w:cstheme="minorHAnsi"/>
                <w:b/>
                <w:bCs/>
                <w:color w:val="000000"/>
                <w:u w:color="000000"/>
              </w:rPr>
              <w:t xml:space="preserve">Alternative Flows: </w:t>
            </w:r>
          </w:p>
        </w:tc>
      </w:tr>
    </w:tbl>
    <w:p w14:paraId="52828DF7" w14:textId="0D3890CD" w:rsidR="002B6898" w:rsidRDefault="002B6898" w:rsidP="00F65C41">
      <w:pPr>
        <w:spacing w:after="120" w:line="240" w:lineRule="auto"/>
      </w:pPr>
    </w:p>
    <w:tbl>
      <w:tblPr>
        <w:tblStyle w:val="TableGrid"/>
        <w:tblW w:w="8815" w:type="dxa"/>
        <w:tblLook w:val="04A0" w:firstRow="1" w:lastRow="0" w:firstColumn="1" w:lastColumn="0" w:noHBand="0" w:noVBand="1"/>
      </w:tblPr>
      <w:tblGrid>
        <w:gridCol w:w="2031"/>
        <w:gridCol w:w="1288"/>
        <w:gridCol w:w="5496"/>
      </w:tblGrid>
      <w:tr w:rsidR="0039447C" w:rsidRPr="00876B69" w14:paraId="76350124" w14:textId="77777777" w:rsidTr="001B758A">
        <w:trPr>
          <w:trHeight w:val="332"/>
        </w:trPr>
        <w:tc>
          <w:tcPr>
            <w:tcW w:w="2031" w:type="dxa"/>
          </w:tcPr>
          <w:p w14:paraId="3C1E4131" w14:textId="77777777" w:rsidR="0039447C" w:rsidRPr="00876B69" w:rsidRDefault="0039447C" w:rsidP="00AB27BE">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6FB7B8AF" w14:textId="77777777" w:rsidR="0039447C" w:rsidRPr="00876B69" w:rsidRDefault="0039447C" w:rsidP="00AB27BE">
            <w:pPr>
              <w:jc w:val="center"/>
              <w:rPr>
                <w:rFonts w:cstheme="minorHAnsi"/>
              </w:rPr>
            </w:pPr>
            <w:r w:rsidRPr="00876B69">
              <w:rPr>
                <w:rFonts w:cstheme="minorHAnsi"/>
              </w:rPr>
              <w:t>Update Parking Availability</w:t>
            </w:r>
          </w:p>
        </w:tc>
      </w:tr>
      <w:tr w:rsidR="0039447C" w:rsidRPr="00876B69" w14:paraId="283AC93C" w14:textId="77777777" w:rsidTr="001B758A">
        <w:tc>
          <w:tcPr>
            <w:tcW w:w="2031" w:type="dxa"/>
          </w:tcPr>
          <w:p w14:paraId="6A79ADBF" w14:textId="77777777" w:rsidR="0039447C" w:rsidRPr="00876B69" w:rsidRDefault="0039447C" w:rsidP="00AB27BE">
            <w:pPr>
              <w:rPr>
                <w:rFonts w:cstheme="minorHAnsi"/>
                <w:b/>
                <w:bCs/>
              </w:rPr>
            </w:pPr>
            <w:r w:rsidRPr="00876B69">
              <w:rPr>
                <w:rFonts w:cstheme="minorHAnsi"/>
                <w:b/>
                <w:bCs/>
              </w:rPr>
              <w:t>Brief Description:</w:t>
            </w:r>
          </w:p>
        </w:tc>
        <w:tc>
          <w:tcPr>
            <w:tcW w:w="6784" w:type="dxa"/>
            <w:gridSpan w:val="2"/>
          </w:tcPr>
          <w:p w14:paraId="590B7956" w14:textId="77777777" w:rsidR="0039447C" w:rsidRPr="00876B69" w:rsidRDefault="0039447C" w:rsidP="00AB27BE">
            <w:pPr>
              <w:rPr>
                <w:rFonts w:cstheme="minorHAnsi"/>
              </w:rPr>
            </w:pPr>
            <w:r w:rsidRPr="00876B69">
              <w:rPr>
                <w:rFonts w:cstheme="minorHAnsi"/>
              </w:rPr>
              <w:t>The system receives updated data from sensors through the Arduino board.</w:t>
            </w:r>
          </w:p>
        </w:tc>
      </w:tr>
      <w:tr w:rsidR="0039447C" w:rsidRPr="00876B69" w14:paraId="38DEECD1" w14:textId="77777777" w:rsidTr="001B758A">
        <w:tc>
          <w:tcPr>
            <w:tcW w:w="2031" w:type="dxa"/>
          </w:tcPr>
          <w:p w14:paraId="7246D956" w14:textId="77777777" w:rsidR="0039447C" w:rsidRPr="00876B69" w:rsidRDefault="0039447C" w:rsidP="00AB27BE">
            <w:pPr>
              <w:rPr>
                <w:rFonts w:cstheme="minorHAnsi"/>
                <w:b/>
                <w:bCs/>
              </w:rPr>
            </w:pPr>
            <w:r w:rsidRPr="00876B69">
              <w:rPr>
                <w:rFonts w:cstheme="minorHAnsi"/>
                <w:b/>
                <w:bCs/>
              </w:rPr>
              <w:t>Primary Actors:</w:t>
            </w:r>
          </w:p>
        </w:tc>
        <w:tc>
          <w:tcPr>
            <w:tcW w:w="6784" w:type="dxa"/>
            <w:gridSpan w:val="2"/>
          </w:tcPr>
          <w:p w14:paraId="230CB094" w14:textId="77777777" w:rsidR="0039447C" w:rsidRPr="00876B69" w:rsidRDefault="0039447C" w:rsidP="00AB27BE">
            <w:pPr>
              <w:rPr>
                <w:rFonts w:cstheme="minorHAnsi"/>
              </w:rPr>
            </w:pPr>
            <w:r w:rsidRPr="00876B69">
              <w:rPr>
                <w:rFonts w:cstheme="minorHAnsi"/>
              </w:rPr>
              <w:t>Sensor, Arduino Board, Normal user</w:t>
            </w:r>
          </w:p>
        </w:tc>
      </w:tr>
      <w:tr w:rsidR="0039447C" w:rsidRPr="00876B69" w14:paraId="21CD0C6E" w14:textId="77777777" w:rsidTr="001B758A">
        <w:tc>
          <w:tcPr>
            <w:tcW w:w="2031" w:type="dxa"/>
          </w:tcPr>
          <w:p w14:paraId="5B2FD99A" w14:textId="77777777" w:rsidR="0039447C" w:rsidRPr="00876B69" w:rsidRDefault="0039447C" w:rsidP="00AB27BE">
            <w:pPr>
              <w:rPr>
                <w:rFonts w:cstheme="minorHAnsi"/>
                <w:b/>
                <w:bCs/>
              </w:rPr>
            </w:pPr>
            <w:r w:rsidRPr="00876B69">
              <w:rPr>
                <w:rFonts w:cstheme="minorHAnsi"/>
                <w:b/>
                <w:bCs/>
              </w:rPr>
              <w:t>Trigger:</w:t>
            </w:r>
          </w:p>
        </w:tc>
        <w:tc>
          <w:tcPr>
            <w:tcW w:w="6784" w:type="dxa"/>
            <w:gridSpan w:val="2"/>
          </w:tcPr>
          <w:p w14:paraId="55BBD451" w14:textId="77777777" w:rsidR="0039447C" w:rsidRPr="00876B69" w:rsidRDefault="0039447C" w:rsidP="00AB27BE">
            <w:pPr>
              <w:rPr>
                <w:rFonts w:cstheme="minorHAnsi"/>
              </w:rPr>
            </w:pPr>
            <w:r w:rsidRPr="00876B69">
              <w:rPr>
                <w:rFonts w:cstheme="minorHAnsi"/>
              </w:rPr>
              <w:t>Sensor senses a car entering or leaving the parking spot.</w:t>
            </w:r>
          </w:p>
        </w:tc>
      </w:tr>
      <w:tr w:rsidR="0039447C" w:rsidRPr="00876B69" w14:paraId="4EA21024" w14:textId="77777777" w:rsidTr="001B758A">
        <w:tc>
          <w:tcPr>
            <w:tcW w:w="8815" w:type="dxa"/>
            <w:gridSpan w:val="3"/>
          </w:tcPr>
          <w:p w14:paraId="5262AC1B" w14:textId="77777777" w:rsidR="0039447C" w:rsidRPr="00876B69" w:rsidRDefault="0039447C" w:rsidP="00AB27BE">
            <w:pPr>
              <w:rPr>
                <w:rFonts w:cstheme="minorHAnsi"/>
                <w:b/>
                <w:bCs/>
              </w:rPr>
            </w:pPr>
            <w:r w:rsidRPr="00876B69">
              <w:rPr>
                <w:rFonts w:cstheme="minorHAnsi"/>
                <w:b/>
                <w:bCs/>
              </w:rPr>
              <w:t>Preconditions:</w:t>
            </w:r>
          </w:p>
          <w:p w14:paraId="2E7160FA" w14:textId="77777777" w:rsidR="0039447C" w:rsidRPr="00876B69" w:rsidRDefault="0039447C" w:rsidP="00AB27BE">
            <w:pPr>
              <w:rPr>
                <w:rFonts w:cstheme="minorHAnsi"/>
                <w:b/>
                <w:bCs/>
              </w:rPr>
            </w:pPr>
          </w:p>
        </w:tc>
      </w:tr>
      <w:tr w:rsidR="0039447C" w:rsidRPr="00876B69" w14:paraId="05473EE7" w14:textId="77777777" w:rsidTr="001B758A">
        <w:trPr>
          <w:trHeight w:val="332"/>
        </w:trPr>
        <w:tc>
          <w:tcPr>
            <w:tcW w:w="8815" w:type="dxa"/>
            <w:gridSpan w:val="3"/>
          </w:tcPr>
          <w:p w14:paraId="3A520D32" w14:textId="77777777" w:rsidR="0039447C" w:rsidRPr="00876B69" w:rsidRDefault="0039447C" w:rsidP="00AB27BE">
            <w:pPr>
              <w:rPr>
                <w:rFonts w:cstheme="minorHAnsi"/>
                <w:b/>
                <w:bCs/>
              </w:rPr>
            </w:pPr>
            <w:r w:rsidRPr="00876B69">
              <w:rPr>
                <w:rFonts w:cstheme="minorHAnsi"/>
                <w:b/>
                <w:bCs/>
              </w:rPr>
              <w:t>Post-conditions:</w:t>
            </w:r>
          </w:p>
          <w:p w14:paraId="78D10204" w14:textId="77777777" w:rsidR="0039447C" w:rsidRPr="00876B69" w:rsidRDefault="0039447C" w:rsidP="0039447C">
            <w:pPr>
              <w:pStyle w:val="ListParagraph"/>
              <w:numPr>
                <w:ilvl w:val="0"/>
                <w:numId w:val="20"/>
              </w:numPr>
              <w:rPr>
                <w:rFonts w:cstheme="minorHAnsi"/>
              </w:rPr>
            </w:pPr>
            <w:r w:rsidRPr="00876B69">
              <w:rPr>
                <w:rFonts w:cstheme="minorHAnsi"/>
              </w:rPr>
              <w:t>Number of available parking spots is updated.</w:t>
            </w:r>
          </w:p>
        </w:tc>
      </w:tr>
      <w:tr w:rsidR="0039447C" w:rsidRPr="00876B69" w14:paraId="485F297F" w14:textId="77777777" w:rsidTr="001B758A">
        <w:trPr>
          <w:trHeight w:val="332"/>
        </w:trPr>
        <w:tc>
          <w:tcPr>
            <w:tcW w:w="8815" w:type="dxa"/>
            <w:gridSpan w:val="3"/>
          </w:tcPr>
          <w:p w14:paraId="1944E9AE" w14:textId="77777777" w:rsidR="0039447C" w:rsidRPr="00876B69" w:rsidRDefault="0039447C" w:rsidP="00AB27BE">
            <w:pPr>
              <w:jc w:val="center"/>
              <w:rPr>
                <w:rFonts w:cstheme="minorHAnsi"/>
                <w:b/>
                <w:bCs/>
                <w:i/>
                <w:iCs/>
              </w:rPr>
            </w:pPr>
            <w:r w:rsidRPr="00876B69">
              <w:rPr>
                <w:rFonts w:cstheme="minorHAnsi"/>
                <w:b/>
                <w:bCs/>
                <w:i/>
                <w:iCs/>
              </w:rPr>
              <w:t>Normal Scenario</w:t>
            </w:r>
          </w:p>
          <w:p w14:paraId="03C56FD0" w14:textId="77777777" w:rsidR="0039447C" w:rsidRPr="00876B69" w:rsidRDefault="0039447C" w:rsidP="00AB27BE">
            <w:pPr>
              <w:rPr>
                <w:rFonts w:cstheme="minorHAnsi"/>
                <w:b/>
                <w:bCs/>
              </w:rPr>
            </w:pPr>
          </w:p>
        </w:tc>
      </w:tr>
      <w:tr w:rsidR="0039447C" w:rsidRPr="00876B69" w14:paraId="5D634EAE" w14:textId="77777777" w:rsidTr="001B758A">
        <w:trPr>
          <w:trHeight w:val="449"/>
        </w:trPr>
        <w:tc>
          <w:tcPr>
            <w:tcW w:w="3319" w:type="dxa"/>
            <w:gridSpan w:val="2"/>
          </w:tcPr>
          <w:p w14:paraId="05C7CA0D" w14:textId="77777777" w:rsidR="0039447C" w:rsidRPr="00876B69" w:rsidRDefault="0039447C" w:rsidP="00AB27BE">
            <w:pPr>
              <w:rPr>
                <w:rFonts w:cstheme="minorHAnsi"/>
                <w:b/>
                <w:bCs/>
              </w:rPr>
            </w:pPr>
            <w:r w:rsidRPr="00876B69">
              <w:rPr>
                <w:rFonts w:cstheme="minorHAnsi"/>
                <w:b/>
                <w:bCs/>
              </w:rPr>
              <w:t>Actor Action</w:t>
            </w:r>
          </w:p>
        </w:tc>
        <w:tc>
          <w:tcPr>
            <w:tcW w:w="5496" w:type="dxa"/>
          </w:tcPr>
          <w:p w14:paraId="5C9F1130" w14:textId="77777777" w:rsidR="0039447C" w:rsidRPr="00876B69" w:rsidRDefault="0039447C" w:rsidP="00AB27BE">
            <w:pPr>
              <w:rPr>
                <w:rFonts w:cstheme="minorHAnsi"/>
                <w:b/>
                <w:bCs/>
              </w:rPr>
            </w:pPr>
            <w:r w:rsidRPr="00876B69">
              <w:rPr>
                <w:rFonts w:cstheme="minorHAnsi"/>
                <w:b/>
                <w:bCs/>
              </w:rPr>
              <w:t>System Response</w:t>
            </w:r>
          </w:p>
        </w:tc>
      </w:tr>
      <w:tr w:rsidR="0039447C" w:rsidRPr="00876B69" w14:paraId="3DBB799D" w14:textId="77777777" w:rsidTr="001B758A">
        <w:trPr>
          <w:trHeight w:val="629"/>
        </w:trPr>
        <w:tc>
          <w:tcPr>
            <w:tcW w:w="3319" w:type="dxa"/>
            <w:gridSpan w:val="2"/>
          </w:tcPr>
          <w:p w14:paraId="45CE46CC" w14:textId="77777777" w:rsidR="0039447C" w:rsidRPr="00876B69" w:rsidRDefault="0039447C" w:rsidP="00AB27BE">
            <w:pPr>
              <w:rPr>
                <w:rFonts w:cstheme="minorHAnsi"/>
              </w:rPr>
            </w:pPr>
            <w:r w:rsidRPr="00876B69">
              <w:rPr>
                <w:rFonts w:cstheme="minorHAnsi"/>
              </w:rPr>
              <w:t>1. Normal user enters or leaves a parking spot.</w:t>
            </w:r>
          </w:p>
        </w:tc>
        <w:tc>
          <w:tcPr>
            <w:tcW w:w="5496" w:type="dxa"/>
          </w:tcPr>
          <w:p w14:paraId="157ED4EE" w14:textId="77777777" w:rsidR="0039447C" w:rsidRPr="00876B69" w:rsidRDefault="0039447C" w:rsidP="00AB27BE">
            <w:pPr>
              <w:rPr>
                <w:rFonts w:cstheme="minorHAnsi"/>
                <w:b/>
                <w:bCs/>
              </w:rPr>
            </w:pPr>
          </w:p>
        </w:tc>
      </w:tr>
      <w:tr w:rsidR="0039447C" w:rsidRPr="00876B69" w14:paraId="7A5CA55C" w14:textId="77777777" w:rsidTr="001B758A">
        <w:trPr>
          <w:trHeight w:val="629"/>
        </w:trPr>
        <w:tc>
          <w:tcPr>
            <w:tcW w:w="3319" w:type="dxa"/>
            <w:gridSpan w:val="2"/>
          </w:tcPr>
          <w:p w14:paraId="5C355CFE" w14:textId="77777777" w:rsidR="0039447C" w:rsidRPr="00876B69" w:rsidRDefault="0039447C" w:rsidP="00AB27BE">
            <w:pPr>
              <w:rPr>
                <w:rFonts w:cstheme="minorHAnsi"/>
              </w:rPr>
            </w:pPr>
            <w:r w:rsidRPr="00876B69">
              <w:rPr>
                <w:rFonts w:cstheme="minorHAnsi"/>
              </w:rPr>
              <w:t>2. Sensor senses a car entering or leaving the parking spot.</w:t>
            </w:r>
          </w:p>
        </w:tc>
        <w:tc>
          <w:tcPr>
            <w:tcW w:w="5496" w:type="dxa"/>
          </w:tcPr>
          <w:p w14:paraId="063D57C4" w14:textId="77777777" w:rsidR="0039447C" w:rsidRPr="00876B69" w:rsidRDefault="0039447C" w:rsidP="00AB27BE">
            <w:pPr>
              <w:rPr>
                <w:rFonts w:cstheme="minorHAnsi"/>
              </w:rPr>
            </w:pPr>
          </w:p>
        </w:tc>
      </w:tr>
      <w:tr w:rsidR="0039447C" w:rsidRPr="00876B69" w14:paraId="0202A95E" w14:textId="77777777" w:rsidTr="001B758A">
        <w:trPr>
          <w:trHeight w:val="629"/>
        </w:trPr>
        <w:tc>
          <w:tcPr>
            <w:tcW w:w="3319" w:type="dxa"/>
            <w:gridSpan w:val="2"/>
          </w:tcPr>
          <w:p w14:paraId="4F40AC3D" w14:textId="77777777" w:rsidR="0039447C" w:rsidRPr="00876B69" w:rsidRDefault="0039447C" w:rsidP="00AB27BE">
            <w:pPr>
              <w:rPr>
                <w:rFonts w:cstheme="minorHAnsi"/>
              </w:rPr>
            </w:pPr>
            <w:r w:rsidRPr="00876B69">
              <w:rPr>
                <w:rFonts w:cstheme="minorHAnsi"/>
              </w:rPr>
              <w:t>3. Arduino receives data from sensors and sends it to the cloud.</w:t>
            </w:r>
          </w:p>
        </w:tc>
        <w:tc>
          <w:tcPr>
            <w:tcW w:w="5496" w:type="dxa"/>
          </w:tcPr>
          <w:p w14:paraId="7F1C76B3" w14:textId="77777777" w:rsidR="0039447C" w:rsidRPr="00876B69" w:rsidRDefault="0039447C" w:rsidP="00AB27BE">
            <w:pPr>
              <w:rPr>
                <w:rFonts w:cstheme="minorHAnsi"/>
              </w:rPr>
            </w:pPr>
            <w:r w:rsidRPr="00876B69">
              <w:rPr>
                <w:rFonts w:cstheme="minorHAnsi"/>
              </w:rPr>
              <w:t>4. Receive data from cloud.</w:t>
            </w:r>
          </w:p>
        </w:tc>
      </w:tr>
      <w:tr w:rsidR="0039447C" w:rsidRPr="00876B69" w14:paraId="5491CF3F" w14:textId="77777777" w:rsidTr="001B758A">
        <w:trPr>
          <w:trHeight w:val="629"/>
        </w:trPr>
        <w:tc>
          <w:tcPr>
            <w:tcW w:w="3319" w:type="dxa"/>
            <w:gridSpan w:val="2"/>
          </w:tcPr>
          <w:p w14:paraId="3B2823D6" w14:textId="77777777" w:rsidR="0039447C" w:rsidRPr="00876B69" w:rsidRDefault="0039447C" w:rsidP="00AB27BE">
            <w:pPr>
              <w:pStyle w:val="ListParagraph"/>
              <w:rPr>
                <w:rFonts w:cstheme="minorHAnsi"/>
              </w:rPr>
            </w:pPr>
          </w:p>
        </w:tc>
        <w:tc>
          <w:tcPr>
            <w:tcW w:w="5496" w:type="dxa"/>
          </w:tcPr>
          <w:p w14:paraId="0DF3946D" w14:textId="77777777" w:rsidR="0039447C" w:rsidRPr="00876B69" w:rsidRDefault="0039447C" w:rsidP="00AB27BE">
            <w:pPr>
              <w:rPr>
                <w:rFonts w:cstheme="minorHAnsi"/>
              </w:rPr>
            </w:pPr>
            <w:r w:rsidRPr="00876B69">
              <w:rPr>
                <w:rFonts w:cstheme="minorHAnsi"/>
              </w:rPr>
              <w:t>5. Change status of the parking spot to unavailable or available.</w:t>
            </w:r>
          </w:p>
        </w:tc>
      </w:tr>
      <w:tr w:rsidR="0039447C" w:rsidRPr="00876B69" w14:paraId="2F8B2B01" w14:textId="77777777" w:rsidTr="001B758A">
        <w:trPr>
          <w:trHeight w:val="629"/>
        </w:trPr>
        <w:tc>
          <w:tcPr>
            <w:tcW w:w="3319" w:type="dxa"/>
            <w:gridSpan w:val="2"/>
          </w:tcPr>
          <w:p w14:paraId="78C87FD2" w14:textId="77777777" w:rsidR="0039447C" w:rsidRPr="00876B69" w:rsidRDefault="0039447C" w:rsidP="00AB27BE">
            <w:pPr>
              <w:rPr>
                <w:rFonts w:cstheme="minorHAnsi"/>
                <w:b/>
                <w:bCs/>
                <w:i/>
                <w:iCs/>
                <w:highlight w:val="green"/>
              </w:rPr>
            </w:pPr>
          </w:p>
        </w:tc>
        <w:tc>
          <w:tcPr>
            <w:tcW w:w="5496" w:type="dxa"/>
          </w:tcPr>
          <w:p w14:paraId="3EDC969F" w14:textId="77777777" w:rsidR="0039447C" w:rsidRPr="00876B69" w:rsidRDefault="0039447C" w:rsidP="00AB27BE">
            <w:pPr>
              <w:rPr>
                <w:rFonts w:cstheme="minorHAnsi"/>
              </w:rPr>
            </w:pPr>
            <w:r w:rsidRPr="00876B69">
              <w:rPr>
                <w:rFonts w:cstheme="minorHAnsi"/>
              </w:rPr>
              <w:t>6. Decrement or increment the available parking spots.</w:t>
            </w:r>
          </w:p>
        </w:tc>
      </w:tr>
      <w:tr w:rsidR="0039447C" w:rsidRPr="00876B69" w14:paraId="00FD2BAB" w14:textId="77777777" w:rsidTr="001B758A">
        <w:trPr>
          <w:trHeight w:val="224"/>
        </w:trPr>
        <w:tc>
          <w:tcPr>
            <w:tcW w:w="8815" w:type="dxa"/>
            <w:gridSpan w:val="3"/>
          </w:tcPr>
          <w:p w14:paraId="08FD85A8" w14:textId="77777777" w:rsidR="0039447C" w:rsidRPr="00876B69" w:rsidRDefault="0039447C" w:rsidP="00AB27BE">
            <w:pPr>
              <w:rPr>
                <w:rFonts w:cstheme="minorHAnsi"/>
                <w:b/>
                <w:bCs/>
              </w:rPr>
            </w:pPr>
            <w:r w:rsidRPr="00876B69">
              <w:rPr>
                <w:rFonts w:cstheme="minorHAnsi"/>
                <w:b/>
                <w:bCs/>
              </w:rPr>
              <w:t>Alternative Flows:</w:t>
            </w:r>
          </w:p>
        </w:tc>
      </w:tr>
    </w:tbl>
    <w:p w14:paraId="4E17B19C" w14:textId="0EB25ED4" w:rsidR="004F4986" w:rsidRDefault="004F4986" w:rsidP="00F65C41">
      <w:pPr>
        <w:spacing w:after="120" w:line="240" w:lineRule="auto"/>
      </w:pPr>
    </w:p>
    <w:tbl>
      <w:tblPr>
        <w:tblStyle w:val="TableGrid"/>
        <w:tblW w:w="8815" w:type="dxa"/>
        <w:tblLayout w:type="fixed"/>
        <w:tblLook w:val="04A0" w:firstRow="1" w:lastRow="0" w:firstColumn="1" w:lastColumn="0" w:noHBand="0" w:noVBand="1"/>
      </w:tblPr>
      <w:tblGrid>
        <w:gridCol w:w="1863"/>
        <w:gridCol w:w="2657"/>
        <w:gridCol w:w="4295"/>
      </w:tblGrid>
      <w:tr w:rsidR="003344EB" w:rsidRPr="00876B69" w14:paraId="22AD2672" w14:textId="77777777" w:rsidTr="001B758A">
        <w:trPr>
          <w:trHeight w:val="440"/>
        </w:trPr>
        <w:tc>
          <w:tcPr>
            <w:tcW w:w="1863" w:type="dxa"/>
          </w:tcPr>
          <w:p w14:paraId="4B72AA88" w14:textId="77777777" w:rsidR="003344EB" w:rsidRPr="00876B69" w:rsidRDefault="003344EB" w:rsidP="00AB27BE">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952" w:type="dxa"/>
            <w:gridSpan w:val="2"/>
          </w:tcPr>
          <w:p w14:paraId="090512C1" w14:textId="77777777" w:rsidR="003344EB" w:rsidRPr="00876B69" w:rsidRDefault="003344EB" w:rsidP="00AB27BE">
            <w:pPr>
              <w:widowControl w:val="0"/>
              <w:autoSpaceDE w:val="0"/>
              <w:autoSpaceDN w:val="0"/>
              <w:adjustRightInd w:val="0"/>
              <w:jc w:val="center"/>
              <w:rPr>
                <w:rFonts w:cstheme="minorHAnsi"/>
                <w:kern w:val="1"/>
                <w:u w:color="000000"/>
              </w:rPr>
            </w:pPr>
            <w:r w:rsidRPr="00876B69">
              <w:rPr>
                <w:rFonts w:cstheme="minorHAnsi"/>
                <w:color w:val="000000"/>
                <w:u w:color="000000"/>
              </w:rPr>
              <w:t>Request Car Care</w:t>
            </w:r>
          </w:p>
        </w:tc>
      </w:tr>
      <w:tr w:rsidR="003344EB" w:rsidRPr="00876B69" w14:paraId="1CFCDB09" w14:textId="77777777" w:rsidTr="001B758A">
        <w:trPr>
          <w:trHeight w:val="431"/>
        </w:trPr>
        <w:tc>
          <w:tcPr>
            <w:tcW w:w="1863" w:type="dxa"/>
          </w:tcPr>
          <w:p w14:paraId="67A89CF5"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52" w:type="dxa"/>
            <w:gridSpan w:val="2"/>
          </w:tcPr>
          <w:p w14:paraId="4A9A5006"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3344EB" w:rsidRPr="00876B69" w14:paraId="7E924180" w14:textId="77777777" w:rsidTr="001B758A">
        <w:trPr>
          <w:trHeight w:val="431"/>
        </w:trPr>
        <w:tc>
          <w:tcPr>
            <w:tcW w:w="1863" w:type="dxa"/>
          </w:tcPr>
          <w:p w14:paraId="2B6BAE7B"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52" w:type="dxa"/>
            <w:gridSpan w:val="2"/>
          </w:tcPr>
          <w:p w14:paraId="5D115FBA"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3344EB" w:rsidRPr="00876B69" w14:paraId="25107F2F" w14:textId="77777777" w:rsidTr="001B758A">
        <w:trPr>
          <w:trHeight w:val="503"/>
        </w:trPr>
        <w:tc>
          <w:tcPr>
            <w:tcW w:w="1863" w:type="dxa"/>
          </w:tcPr>
          <w:p w14:paraId="4BE7D106"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52" w:type="dxa"/>
            <w:gridSpan w:val="2"/>
          </w:tcPr>
          <w:p w14:paraId="174AA108" w14:textId="77777777" w:rsidR="003344EB" w:rsidRPr="00876B69" w:rsidRDefault="003344EB"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3344EB" w:rsidRPr="00876B69" w14:paraId="2681F7BE" w14:textId="77777777" w:rsidTr="001B758A">
        <w:tc>
          <w:tcPr>
            <w:tcW w:w="8815" w:type="dxa"/>
            <w:gridSpan w:val="3"/>
          </w:tcPr>
          <w:p w14:paraId="04EBE84C" w14:textId="77777777" w:rsidR="003344EB" w:rsidRPr="00876B69" w:rsidRDefault="003344EB" w:rsidP="00AB27BE">
            <w:pPr>
              <w:widowControl w:val="0"/>
              <w:autoSpaceDE w:val="0"/>
              <w:autoSpaceDN w:val="0"/>
              <w:adjustRightInd w:val="0"/>
              <w:rPr>
                <w:rFonts w:cstheme="minorHAnsi"/>
                <w:b/>
                <w:bCs/>
                <w:color w:val="000000"/>
                <w:u w:color="000000"/>
              </w:rPr>
            </w:pPr>
            <w:r w:rsidRPr="00876B69">
              <w:rPr>
                <w:rFonts w:cstheme="minorHAnsi"/>
                <w:b/>
                <w:bCs/>
                <w:color w:val="000000"/>
                <w:u w:color="000000"/>
              </w:rPr>
              <w:lastRenderedPageBreak/>
              <w:t xml:space="preserve">Preconditions: </w:t>
            </w:r>
          </w:p>
          <w:p w14:paraId="693B6441" w14:textId="77777777" w:rsidR="003344EB" w:rsidRPr="00876B69" w:rsidRDefault="003344EB" w:rsidP="003344EB">
            <w:pPr>
              <w:pStyle w:val="ListParagraph"/>
              <w:widowControl w:val="0"/>
              <w:numPr>
                <w:ilvl w:val="0"/>
                <w:numId w:val="18"/>
              </w:numPr>
              <w:autoSpaceDE w:val="0"/>
              <w:autoSpaceDN w:val="0"/>
              <w:adjustRightInd w:val="0"/>
              <w:rPr>
                <w:rFonts w:cstheme="minorHAnsi"/>
                <w:color w:val="000000"/>
                <w:u w:color="000000"/>
              </w:rPr>
            </w:pPr>
            <w:r w:rsidRPr="00876B69">
              <w:rPr>
                <w:rFonts w:cstheme="minorHAnsi"/>
                <w:color w:val="000000"/>
                <w:u w:color="000000"/>
              </w:rPr>
              <w:t>VIP user must be registered to the system.</w:t>
            </w:r>
          </w:p>
        </w:tc>
      </w:tr>
      <w:tr w:rsidR="003344EB" w:rsidRPr="00876B69" w14:paraId="1DAB2CEB" w14:textId="77777777" w:rsidTr="001B758A">
        <w:tc>
          <w:tcPr>
            <w:tcW w:w="8815" w:type="dxa"/>
            <w:gridSpan w:val="3"/>
          </w:tcPr>
          <w:p w14:paraId="6309FD9A" w14:textId="77777777" w:rsidR="003344EB" w:rsidRPr="00876B69" w:rsidRDefault="003344EB" w:rsidP="00AB27BE">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152E506" w14:textId="77777777" w:rsidR="003344EB" w:rsidRPr="00876B69" w:rsidRDefault="003344EB" w:rsidP="003344EB">
            <w:pPr>
              <w:pStyle w:val="ListParagraph"/>
              <w:widowControl w:val="0"/>
              <w:numPr>
                <w:ilvl w:val="0"/>
                <w:numId w:val="21"/>
              </w:numPr>
              <w:autoSpaceDE w:val="0"/>
              <w:autoSpaceDN w:val="0"/>
              <w:adjustRightInd w:val="0"/>
              <w:rPr>
                <w:rFonts w:cstheme="minorHAnsi"/>
                <w:b/>
                <w:bCs/>
                <w:color w:val="000000"/>
                <w:u w:color="000000"/>
              </w:rPr>
            </w:pPr>
            <w:r w:rsidRPr="00876B69">
              <w:rPr>
                <w:rFonts w:cstheme="minorHAnsi"/>
                <w:kern w:val="1"/>
                <w:u w:color="000000"/>
              </w:rPr>
              <w:t>VIP user is presented with car care contact info.</w:t>
            </w:r>
          </w:p>
          <w:p w14:paraId="3428D61F" w14:textId="77777777" w:rsidR="003344EB" w:rsidRPr="00876B69" w:rsidRDefault="003344EB" w:rsidP="00AB27BE">
            <w:pPr>
              <w:pStyle w:val="ListParagraph"/>
              <w:widowControl w:val="0"/>
              <w:autoSpaceDE w:val="0"/>
              <w:autoSpaceDN w:val="0"/>
              <w:adjustRightInd w:val="0"/>
              <w:rPr>
                <w:rFonts w:cstheme="minorHAnsi"/>
                <w:kern w:val="1"/>
                <w:u w:color="000000"/>
              </w:rPr>
            </w:pPr>
          </w:p>
        </w:tc>
      </w:tr>
      <w:tr w:rsidR="003344EB" w:rsidRPr="00876B69" w14:paraId="1A605FE8" w14:textId="77777777" w:rsidTr="001B758A">
        <w:trPr>
          <w:trHeight w:val="422"/>
        </w:trPr>
        <w:tc>
          <w:tcPr>
            <w:tcW w:w="8815" w:type="dxa"/>
            <w:gridSpan w:val="3"/>
          </w:tcPr>
          <w:p w14:paraId="4AE6FC0D" w14:textId="77777777" w:rsidR="003344EB" w:rsidRPr="00876B69" w:rsidRDefault="003344EB" w:rsidP="00AB27BE">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3344EB" w:rsidRPr="00876B69" w14:paraId="21262A5C" w14:textId="77777777" w:rsidTr="001B758A">
        <w:trPr>
          <w:trHeight w:val="440"/>
        </w:trPr>
        <w:tc>
          <w:tcPr>
            <w:tcW w:w="4520" w:type="dxa"/>
            <w:gridSpan w:val="2"/>
          </w:tcPr>
          <w:p w14:paraId="7E4C114F"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4740EF39"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3344EB" w:rsidRPr="00876B69" w14:paraId="6B3E8DA5" w14:textId="77777777" w:rsidTr="001B758A">
        <w:trPr>
          <w:trHeight w:val="701"/>
        </w:trPr>
        <w:tc>
          <w:tcPr>
            <w:tcW w:w="4520" w:type="dxa"/>
            <w:gridSpan w:val="2"/>
          </w:tcPr>
          <w:p w14:paraId="5033DE4B"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70E3B909"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kern w:val="1"/>
                <w:u w:color="000000"/>
              </w:rPr>
              <w:t>2. Display companies that provide this service.</w:t>
            </w:r>
          </w:p>
        </w:tc>
      </w:tr>
      <w:tr w:rsidR="003344EB" w:rsidRPr="00876B69" w14:paraId="432AF99B" w14:textId="77777777" w:rsidTr="001B758A">
        <w:trPr>
          <w:trHeight w:val="701"/>
        </w:trPr>
        <w:tc>
          <w:tcPr>
            <w:tcW w:w="4520" w:type="dxa"/>
            <w:gridSpan w:val="2"/>
          </w:tcPr>
          <w:p w14:paraId="59CCEB0D"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kern w:val="1"/>
                <w:u w:color="000000"/>
              </w:rPr>
              <w:t>3. VIP user selects one of the companies.</w:t>
            </w:r>
          </w:p>
        </w:tc>
        <w:tc>
          <w:tcPr>
            <w:tcW w:w="4295" w:type="dxa"/>
          </w:tcPr>
          <w:p w14:paraId="25623228" w14:textId="77777777" w:rsidR="003344EB" w:rsidRPr="00876B69" w:rsidRDefault="003344EB"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 phone numbers of company.</w:t>
            </w:r>
          </w:p>
        </w:tc>
      </w:tr>
      <w:tr w:rsidR="003344EB" w:rsidRPr="00876B69" w14:paraId="264AD7BC" w14:textId="77777777" w:rsidTr="001B758A">
        <w:trPr>
          <w:trHeight w:val="692"/>
        </w:trPr>
        <w:tc>
          <w:tcPr>
            <w:tcW w:w="4520" w:type="dxa"/>
            <w:gridSpan w:val="2"/>
          </w:tcPr>
          <w:p w14:paraId="62B67750" w14:textId="77777777" w:rsidR="003344EB" w:rsidRPr="00876B69" w:rsidRDefault="003344EB" w:rsidP="00AB27BE">
            <w:pPr>
              <w:widowControl w:val="0"/>
              <w:autoSpaceDE w:val="0"/>
              <w:autoSpaceDN w:val="0"/>
              <w:adjustRightInd w:val="0"/>
              <w:rPr>
                <w:rFonts w:cstheme="minorHAnsi"/>
                <w:kern w:val="1"/>
                <w:u w:color="000000"/>
              </w:rPr>
            </w:pPr>
            <w:r w:rsidRPr="00876B69">
              <w:rPr>
                <w:rFonts w:cstheme="minorHAnsi"/>
                <w:kern w:val="1"/>
                <w:u w:color="000000"/>
              </w:rPr>
              <w:t>5. VIP user calls company.</w:t>
            </w:r>
          </w:p>
        </w:tc>
        <w:tc>
          <w:tcPr>
            <w:tcW w:w="4295" w:type="dxa"/>
          </w:tcPr>
          <w:p w14:paraId="0D0C2742" w14:textId="77777777" w:rsidR="003344EB" w:rsidRPr="00876B69" w:rsidRDefault="003344EB" w:rsidP="00AB27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3344EB" w:rsidRPr="00876B69" w14:paraId="46C056E6" w14:textId="77777777" w:rsidTr="001B758A">
        <w:trPr>
          <w:trHeight w:val="413"/>
        </w:trPr>
        <w:tc>
          <w:tcPr>
            <w:tcW w:w="8815" w:type="dxa"/>
            <w:gridSpan w:val="3"/>
          </w:tcPr>
          <w:p w14:paraId="20430916" w14:textId="77777777" w:rsidR="003344EB" w:rsidRPr="00876B69" w:rsidRDefault="003344EB" w:rsidP="00AB27BE">
            <w:pPr>
              <w:rPr>
                <w:rFonts w:cstheme="minorHAnsi"/>
                <w:b/>
                <w:bCs/>
                <w:color w:val="365F91" w:themeColor="accent1" w:themeShade="BF"/>
              </w:rPr>
            </w:pPr>
            <w:r w:rsidRPr="00876B69">
              <w:rPr>
                <w:rFonts w:cstheme="minorHAnsi"/>
                <w:b/>
                <w:bCs/>
                <w:color w:val="000000"/>
                <w:u w:color="000000"/>
              </w:rPr>
              <w:t xml:space="preserve">Alternative Flows: </w:t>
            </w:r>
          </w:p>
        </w:tc>
      </w:tr>
    </w:tbl>
    <w:p w14:paraId="6BECA528" w14:textId="77777777" w:rsidR="0039447C" w:rsidRDefault="0039447C" w:rsidP="00F65C41">
      <w:pPr>
        <w:spacing w:after="120" w:line="240" w:lineRule="auto"/>
      </w:pPr>
    </w:p>
    <w:p w14:paraId="7D231967" w14:textId="466634CC" w:rsidR="00C91A98" w:rsidRDefault="00C91A98" w:rsidP="00F65C41">
      <w:pPr>
        <w:spacing w:after="120" w:line="240" w:lineRule="auto"/>
      </w:pPr>
    </w:p>
    <w:p w14:paraId="5A0454F8" w14:textId="733C8648" w:rsidR="002E30A7" w:rsidRDefault="002E30A7" w:rsidP="00F65C41">
      <w:pPr>
        <w:spacing w:after="120" w:line="240" w:lineRule="auto"/>
      </w:pPr>
    </w:p>
    <w:p w14:paraId="73F87057" w14:textId="5B00CF92" w:rsidR="002E30A7" w:rsidRDefault="002E30A7" w:rsidP="00F65C41">
      <w:pPr>
        <w:spacing w:after="120" w:line="240" w:lineRule="auto"/>
      </w:pPr>
    </w:p>
    <w:p w14:paraId="4927FB37" w14:textId="5D4F6D16" w:rsidR="002E30A7" w:rsidRDefault="002E30A7" w:rsidP="00F65C41">
      <w:pPr>
        <w:spacing w:after="120" w:line="240" w:lineRule="auto"/>
      </w:pPr>
    </w:p>
    <w:p w14:paraId="4B18CA12" w14:textId="57055C2D" w:rsidR="002E30A7" w:rsidRDefault="002E30A7" w:rsidP="00F65C41">
      <w:pPr>
        <w:spacing w:after="120" w:line="240" w:lineRule="auto"/>
      </w:pPr>
    </w:p>
    <w:p w14:paraId="03ADFEF2" w14:textId="288AE259" w:rsidR="002E30A7" w:rsidRDefault="002E30A7" w:rsidP="00F65C41">
      <w:pPr>
        <w:spacing w:after="120" w:line="240" w:lineRule="auto"/>
      </w:pPr>
    </w:p>
    <w:p w14:paraId="731A260E" w14:textId="1C380CBB" w:rsidR="002E30A7" w:rsidRDefault="002E30A7" w:rsidP="00F65C41">
      <w:pPr>
        <w:spacing w:after="120" w:line="240" w:lineRule="auto"/>
      </w:pPr>
    </w:p>
    <w:p w14:paraId="2D4D10C4" w14:textId="36784215" w:rsidR="002E30A7" w:rsidRDefault="002E30A7" w:rsidP="00F65C41">
      <w:pPr>
        <w:spacing w:after="120" w:line="240" w:lineRule="auto"/>
      </w:pPr>
    </w:p>
    <w:p w14:paraId="3E8BEB0B" w14:textId="23F7C0DC" w:rsidR="002E30A7" w:rsidRDefault="002E30A7" w:rsidP="00F65C41">
      <w:pPr>
        <w:spacing w:after="120" w:line="240" w:lineRule="auto"/>
      </w:pPr>
    </w:p>
    <w:p w14:paraId="72AE773C" w14:textId="2DA884A2" w:rsidR="002E30A7" w:rsidRDefault="002E30A7" w:rsidP="00F65C41">
      <w:pPr>
        <w:spacing w:after="120" w:line="240" w:lineRule="auto"/>
      </w:pPr>
    </w:p>
    <w:p w14:paraId="34F4F346" w14:textId="77777777" w:rsidR="002E30A7" w:rsidRDefault="002E30A7" w:rsidP="00F65C41">
      <w:pPr>
        <w:spacing w:after="120" w:line="240" w:lineRule="auto"/>
      </w:pPr>
    </w:p>
    <w:p w14:paraId="19D4AC69" w14:textId="77777777" w:rsidR="00052E1A" w:rsidRDefault="00C91A98" w:rsidP="00C91A98">
      <w:pPr>
        <w:pStyle w:val="Heading1"/>
        <w:spacing w:after="240"/>
        <w:jc w:val="center"/>
        <w:rPr>
          <w:sz w:val="36"/>
          <w:szCs w:val="36"/>
        </w:rPr>
      </w:pPr>
      <w:bookmarkStart w:id="189" w:name="_Toc532160981"/>
      <w:r w:rsidRPr="00283B99">
        <w:rPr>
          <w:sz w:val="36"/>
          <w:szCs w:val="36"/>
        </w:rPr>
        <w:lastRenderedPageBreak/>
        <w:t xml:space="preserve">Appendix </w:t>
      </w:r>
      <w:r>
        <w:rPr>
          <w:sz w:val="36"/>
          <w:szCs w:val="36"/>
        </w:rPr>
        <w:t>B</w:t>
      </w:r>
      <w:r w:rsidRPr="00283B99">
        <w:rPr>
          <w:sz w:val="36"/>
          <w:szCs w:val="36"/>
        </w:rPr>
        <w:t xml:space="preserve"> – </w:t>
      </w:r>
      <w:r>
        <w:rPr>
          <w:sz w:val="36"/>
          <w:szCs w:val="36"/>
        </w:rPr>
        <w:t>Survey Statistics</w:t>
      </w:r>
      <w:bookmarkEnd w:id="189"/>
    </w:p>
    <w:p w14:paraId="1B75A59B" w14:textId="77777777" w:rsidR="00104753" w:rsidRDefault="00104753" w:rsidP="00104753">
      <w:bookmarkStart w:id="190" w:name="_Hlk529706478"/>
      <w:r>
        <w:rPr>
          <w:noProof/>
        </w:rPr>
        <w:drawing>
          <wp:inline distT="0" distB="0" distL="0" distR="0" wp14:anchorId="77EDB114" wp14:editId="27614D9E">
            <wp:extent cx="5765800" cy="2659906"/>
            <wp:effectExtent l="0" t="0" r="6350" b="7620"/>
            <wp:docPr id="75" name="Picture 75" descr="C:\Users\Alaa\AppData\Local\Microsoft\Windows\INetCache\Content.MSO\675EF1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675EF174.t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71389" cy="2662485"/>
                    </a:xfrm>
                    <a:prstGeom prst="rect">
                      <a:avLst/>
                    </a:prstGeom>
                    <a:noFill/>
                    <a:ln>
                      <a:noFill/>
                    </a:ln>
                  </pic:spPr>
                </pic:pic>
              </a:graphicData>
            </a:graphic>
          </wp:inline>
        </w:drawing>
      </w:r>
    </w:p>
    <w:p w14:paraId="0B5EDC17" w14:textId="77777777" w:rsidR="00104753" w:rsidRDefault="00104753" w:rsidP="00104753"/>
    <w:p w14:paraId="512E1B59" w14:textId="77777777" w:rsidR="00104753" w:rsidRDefault="00104753" w:rsidP="00104753"/>
    <w:p w14:paraId="70DBF9A0" w14:textId="77777777" w:rsidR="00104753" w:rsidRDefault="00104753" w:rsidP="00104753">
      <w:r>
        <w:rPr>
          <w:noProof/>
        </w:rPr>
        <w:drawing>
          <wp:inline distT="0" distB="0" distL="0" distR="0" wp14:anchorId="0271BC3A" wp14:editId="768D62EE">
            <wp:extent cx="5875867" cy="2710683"/>
            <wp:effectExtent l="0" t="0" r="0" b="0"/>
            <wp:docPr id="76" name="Picture 76" descr="C:\Users\Alaa\AppData\Local\Microsoft\Windows\INetCache\Content.MSO\1F9019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1F9019F6.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881313" cy="2713195"/>
                    </a:xfrm>
                    <a:prstGeom prst="rect">
                      <a:avLst/>
                    </a:prstGeom>
                    <a:noFill/>
                    <a:ln>
                      <a:noFill/>
                    </a:ln>
                  </pic:spPr>
                </pic:pic>
              </a:graphicData>
            </a:graphic>
          </wp:inline>
        </w:drawing>
      </w:r>
    </w:p>
    <w:p w14:paraId="4204563A" w14:textId="77777777" w:rsidR="00104753" w:rsidRDefault="00104753" w:rsidP="00104753"/>
    <w:p w14:paraId="3B6CC683" w14:textId="77777777" w:rsidR="00104753" w:rsidRDefault="00104753" w:rsidP="00104753">
      <w:r>
        <w:rPr>
          <w:noProof/>
        </w:rPr>
        <w:lastRenderedPageBreak/>
        <w:drawing>
          <wp:inline distT="0" distB="0" distL="0" distR="0" wp14:anchorId="4503061B" wp14:editId="75EF4A26">
            <wp:extent cx="5621867" cy="2810934"/>
            <wp:effectExtent l="0" t="0" r="0" b="8890"/>
            <wp:docPr id="77" name="Picture 77"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32529" cy="2816265"/>
                    </a:xfrm>
                    <a:prstGeom prst="rect">
                      <a:avLst/>
                    </a:prstGeom>
                    <a:noFill/>
                    <a:ln>
                      <a:noFill/>
                    </a:ln>
                  </pic:spPr>
                </pic:pic>
              </a:graphicData>
            </a:graphic>
          </wp:inline>
        </w:drawing>
      </w:r>
    </w:p>
    <w:p w14:paraId="57086874" w14:textId="77777777" w:rsidR="00104753" w:rsidRDefault="00104753" w:rsidP="00104753">
      <w:r>
        <w:rPr>
          <w:noProof/>
        </w:rPr>
        <w:drawing>
          <wp:inline distT="0" distB="0" distL="0" distR="0" wp14:anchorId="546B57A0" wp14:editId="7454977D">
            <wp:extent cx="5833533" cy="2916767"/>
            <wp:effectExtent l="0" t="0" r="0" b="0"/>
            <wp:docPr id="78" name="Picture 78"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839003" cy="2919502"/>
                    </a:xfrm>
                    <a:prstGeom prst="rect">
                      <a:avLst/>
                    </a:prstGeom>
                    <a:noFill/>
                    <a:ln>
                      <a:noFill/>
                    </a:ln>
                  </pic:spPr>
                </pic:pic>
              </a:graphicData>
            </a:graphic>
          </wp:inline>
        </w:drawing>
      </w:r>
    </w:p>
    <w:p w14:paraId="789C1450" w14:textId="77777777" w:rsidR="00104753" w:rsidRDefault="00104753" w:rsidP="00104753"/>
    <w:p w14:paraId="16C429AA" w14:textId="77777777" w:rsidR="00104753" w:rsidRDefault="00104753" w:rsidP="00104753"/>
    <w:p w14:paraId="7E7F281C" w14:textId="77777777" w:rsidR="00104753" w:rsidRDefault="00104753" w:rsidP="00104753"/>
    <w:p w14:paraId="6F32B3B4" w14:textId="77777777" w:rsidR="00104753" w:rsidRDefault="00104753" w:rsidP="00104753">
      <w:r>
        <w:rPr>
          <w:noProof/>
        </w:rPr>
        <w:lastRenderedPageBreak/>
        <w:drawing>
          <wp:inline distT="0" distB="0" distL="0" distR="0" wp14:anchorId="61F90DC9" wp14:editId="2710BC6B">
            <wp:extent cx="5474053" cy="32004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20519" t="34188" r="30732" b="15144"/>
                    <a:stretch/>
                  </pic:blipFill>
                  <pic:spPr bwMode="auto">
                    <a:xfrm>
                      <a:off x="0" y="0"/>
                      <a:ext cx="5517621" cy="3225872"/>
                    </a:xfrm>
                    <a:prstGeom prst="rect">
                      <a:avLst/>
                    </a:prstGeom>
                    <a:ln>
                      <a:noFill/>
                    </a:ln>
                    <a:extLst>
                      <a:ext uri="{53640926-AAD7-44D8-BBD7-CCE9431645EC}">
                        <a14:shadowObscured xmlns:a14="http://schemas.microsoft.com/office/drawing/2010/main"/>
                      </a:ext>
                    </a:extLst>
                  </pic:spPr>
                </pic:pic>
              </a:graphicData>
            </a:graphic>
          </wp:inline>
        </w:drawing>
      </w:r>
    </w:p>
    <w:bookmarkEnd w:id="190"/>
    <w:p w14:paraId="0724F236" w14:textId="77777777" w:rsidR="00104753" w:rsidRDefault="00104753" w:rsidP="00104753">
      <w:r>
        <w:rPr>
          <w:noProof/>
        </w:rPr>
        <w:drawing>
          <wp:inline distT="0" distB="0" distL="0" distR="0" wp14:anchorId="5AFA1CDB" wp14:editId="61CC702B">
            <wp:extent cx="5978887" cy="3505200"/>
            <wp:effectExtent l="0" t="0" r="317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20315" t="27351" r="28205" b="18995"/>
                    <a:stretch/>
                  </pic:blipFill>
                  <pic:spPr bwMode="auto">
                    <a:xfrm>
                      <a:off x="0" y="0"/>
                      <a:ext cx="6020480" cy="3529584"/>
                    </a:xfrm>
                    <a:prstGeom prst="rect">
                      <a:avLst/>
                    </a:prstGeom>
                    <a:ln>
                      <a:noFill/>
                    </a:ln>
                    <a:extLst>
                      <a:ext uri="{53640926-AAD7-44D8-BBD7-CCE9431645EC}">
                        <a14:shadowObscured xmlns:a14="http://schemas.microsoft.com/office/drawing/2010/main"/>
                      </a:ext>
                    </a:extLst>
                  </pic:spPr>
                </pic:pic>
              </a:graphicData>
            </a:graphic>
          </wp:inline>
        </w:drawing>
      </w:r>
    </w:p>
    <w:p w14:paraId="2F6CB1CC" w14:textId="77777777" w:rsidR="00104753" w:rsidRDefault="00104753" w:rsidP="00104753"/>
    <w:p w14:paraId="19B9FE87" w14:textId="4A00C00E" w:rsidR="00C91A98" w:rsidRPr="00C01B29" w:rsidRDefault="00C91A98" w:rsidP="00C91A98">
      <w:pPr>
        <w:pStyle w:val="Heading1"/>
        <w:spacing w:after="240"/>
        <w:jc w:val="center"/>
      </w:pPr>
      <w:r>
        <w:rPr>
          <w:sz w:val="36"/>
          <w:szCs w:val="36"/>
        </w:rPr>
        <w:t xml:space="preserve"> </w:t>
      </w:r>
    </w:p>
    <w:p w14:paraId="7EFF0D9B" w14:textId="77777777" w:rsidR="00C91A98" w:rsidRPr="00C01B29" w:rsidRDefault="00C91A98" w:rsidP="00F65C41">
      <w:pPr>
        <w:spacing w:after="120" w:line="240" w:lineRule="auto"/>
      </w:pPr>
    </w:p>
    <w:sectPr w:rsidR="00C91A98" w:rsidRPr="00C01B29" w:rsidSect="00BE2C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8CC5A9" w16cid:durableId="1FB3E746"/>
  <w16cid:commentId w16cid:paraId="54028DFB" w16cid:durableId="1FB3E780"/>
  <w16cid:commentId w16cid:paraId="3CBCD2F4" w16cid:durableId="1FB3E90F"/>
  <w16cid:commentId w16cid:paraId="00DBB1E1" w16cid:durableId="1FB3E9D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E982CA" w14:textId="77777777" w:rsidR="001B65C8" w:rsidRDefault="001B65C8" w:rsidP="00CA0258">
      <w:pPr>
        <w:spacing w:after="0" w:line="240" w:lineRule="auto"/>
      </w:pPr>
      <w:r>
        <w:separator/>
      </w:r>
    </w:p>
  </w:endnote>
  <w:endnote w:type="continuationSeparator" w:id="0">
    <w:p w14:paraId="518889F3" w14:textId="77777777" w:rsidR="001B65C8" w:rsidRDefault="001B65C8"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enir Roman">
    <w:altName w:val="Calibri"/>
    <w:panose1 w:val="020B0503020203020204"/>
    <w:charset w:val="00"/>
    <w:family w:val="auto"/>
    <w:pitch w:val="variable"/>
    <w:sig w:usb0="800000AF" w:usb1="5000204A" w:usb2="00000000" w:usb3="00000000" w:csb0="0000009B"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23279" w14:textId="77777777" w:rsidR="00073F33" w:rsidRDefault="00073F33" w:rsidP="009F5D9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073F33" w14:paraId="7C06B470" w14:textId="77777777">
      <w:tc>
        <w:tcPr>
          <w:tcW w:w="918" w:type="dxa"/>
        </w:tcPr>
        <w:p w14:paraId="7C06B46E" w14:textId="0FC93BCA" w:rsidR="00073F33" w:rsidRPr="00796232" w:rsidRDefault="00073F33">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00E75711" w:rsidRPr="00E75711">
            <w:rPr>
              <w:b/>
              <w:noProof/>
              <w:color w:val="4F81BD" w:themeColor="accent1"/>
              <w:sz w:val="18"/>
              <w:szCs w:val="18"/>
            </w:rPr>
            <w:t>ii</w:t>
          </w:r>
          <w:r w:rsidRPr="00796232">
            <w:rPr>
              <w:sz w:val="18"/>
              <w:szCs w:val="18"/>
            </w:rPr>
            <w:fldChar w:fldCharType="end"/>
          </w:r>
        </w:p>
      </w:tc>
      <w:tc>
        <w:tcPr>
          <w:tcW w:w="7938" w:type="dxa"/>
        </w:tcPr>
        <w:p w14:paraId="7C06B46F" w14:textId="77777777" w:rsidR="00073F33" w:rsidRPr="00796232" w:rsidRDefault="00073F33">
          <w:pPr>
            <w:pStyle w:val="Footer"/>
            <w:rPr>
              <w:sz w:val="18"/>
              <w:szCs w:val="18"/>
            </w:rPr>
          </w:pPr>
        </w:p>
      </w:tc>
    </w:tr>
  </w:tbl>
  <w:p w14:paraId="7C06B471" w14:textId="77777777" w:rsidR="00073F33" w:rsidRDefault="00073F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CCB71D" w14:textId="77777777" w:rsidR="001B65C8" w:rsidRDefault="001B65C8" w:rsidP="00CA0258">
      <w:pPr>
        <w:spacing w:after="0" w:line="240" w:lineRule="auto"/>
      </w:pPr>
      <w:r>
        <w:separator/>
      </w:r>
    </w:p>
  </w:footnote>
  <w:footnote w:type="continuationSeparator" w:id="0">
    <w:p w14:paraId="42C39C70" w14:textId="77777777" w:rsidR="001B65C8" w:rsidRDefault="001B65C8" w:rsidP="00CA0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2"/>
  </w:num>
  <w:num w:numId="8">
    <w:abstractNumId w:val="2"/>
  </w:num>
  <w:num w:numId="9">
    <w:abstractNumId w:val="12"/>
  </w:num>
  <w:num w:numId="10">
    <w:abstractNumId w:val="21"/>
  </w:num>
  <w:num w:numId="11">
    <w:abstractNumId w:val="23"/>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4"/>
  </w:num>
  <w:num w:numId="25">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54C"/>
    <w:rsid w:val="0000367E"/>
    <w:rsid w:val="00005E14"/>
    <w:rsid w:val="00010935"/>
    <w:rsid w:val="00012E97"/>
    <w:rsid w:val="000171BB"/>
    <w:rsid w:val="000220B0"/>
    <w:rsid w:val="00022CA3"/>
    <w:rsid w:val="00025F1F"/>
    <w:rsid w:val="0002760B"/>
    <w:rsid w:val="00030427"/>
    <w:rsid w:val="0003683A"/>
    <w:rsid w:val="00043ABB"/>
    <w:rsid w:val="00044AD9"/>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195C"/>
    <w:rsid w:val="0010323E"/>
    <w:rsid w:val="0010421D"/>
    <w:rsid w:val="00104753"/>
    <w:rsid w:val="00105DDA"/>
    <w:rsid w:val="00112A36"/>
    <w:rsid w:val="001138AC"/>
    <w:rsid w:val="00113FEC"/>
    <w:rsid w:val="001154F4"/>
    <w:rsid w:val="00116831"/>
    <w:rsid w:val="00116DE8"/>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45B0"/>
    <w:rsid w:val="00194808"/>
    <w:rsid w:val="001A387F"/>
    <w:rsid w:val="001A514B"/>
    <w:rsid w:val="001B0571"/>
    <w:rsid w:val="001B5145"/>
    <w:rsid w:val="001B65C8"/>
    <w:rsid w:val="001B758A"/>
    <w:rsid w:val="001C00E4"/>
    <w:rsid w:val="001C16A4"/>
    <w:rsid w:val="001C184E"/>
    <w:rsid w:val="001C2696"/>
    <w:rsid w:val="001C4831"/>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201168"/>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E1636"/>
    <w:rsid w:val="002E182E"/>
    <w:rsid w:val="002E1E80"/>
    <w:rsid w:val="002E30A7"/>
    <w:rsid w:val="002E3479"/>
    <w:rsid w:val="002E3ADF"/>
    <w:rsid w:val="002E473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6C2"/>
    <w:rsid w:val="003D09C8"/>
    <w:rsid w:val="003D1732"/>
    <w:rsid w:val="003D2847"/>
    <w:rsid w:val="003D5105"/>
    <w:rsid w:val="003E1147"/>
    <w:rsid w:val="003E2EA4"/>
    <w:rsid w:val="003E3E43"/>
    <w:rsid w:val="003E42D1"/>
    <w:rsid w:val="003F3E1C"/>
    <w:rsid w:val="003F3F50"/>
    <w:rsid w:val="0041241D"/>
    <w:rsid w:val="00412909"/>
    <w:rsid w:val="004138CB"/>
    <w:rsid w:val="00414BA0"/>
    <w:rsid w:val="00417E02"/>
    <w:rsid w:val="0042015F"/>
    <w:rsid w:val="004240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F1"/>
    <w:rsid w:val="00460738"/>
    <w:rsid w:val="0046387B"/>
    <w:rsid w:val="0046419E"/>
    <w:rsid w:val="00470F49"/>
    <w:rsid w:val="00477F6F"/>
    <w:rsid w:val="004853CB"/>
    <w:rsid w:val="00486328"/>
    <w:rsid w:val="0049003C"/>
    <w:rsid w:val="004B1DCB"/>
    <w:rsid w:val="004B493A"/>
    <w:rsid w:val="004B4D3C"/>
    <w:rsid w:val="004B5E69"/>
    <w:rsid w:val="004B61F6"/>
    <w:rsid w:val="004B71B7"/>
    <w:rsid w:val="004C002F"/>
    <w:rsid w:val="004C5F89"/>
    <w:rsid w:val="004C6E34"/>
    <w:rsid w:val="004E1BBE"/>
    <w:rsid w:val="004E2337"/>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1B15"/>
    <w:rsid w:val="00551C4F"/>
    <w:rsid w:val="00553144"/>
    <w:rsid w:val="00555926"/>
    <w:rsid w:val="00556068"/>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BEA"/>
    <w:rsid w:val="0063092F"/>
    <w:rsid w:val="00633123"/>
    <w:rsid w:val="0063571F"/>
    <w:rsid w:val="00637795"/>
    <w:rsid w:val="00637CAA"/>
    <w:rsid w:val="00640354"/>
    <w:rsid w:val="00642E6D"/>
    <w:rsid w:val="006440C9"/>
    <w:rsid w:val="00645872"/>
    <w:rsid w:val="006601E2"/>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3D45"/>
    <w:rsid w:val="006D0610"/>
    <w:rsid w:val="006D1E50"/>
    <w:rsid w:val="006D317E"/>
    <w:rsid w:val="006D381A"/>
    <w:rsid w:val="006D43C2"/>
    <w:rsid w:val="006E03E1"/>
    <w:rsid w:val="006E1EA6"/>
    <w:rsid w:val="006E44FC"/>
    <w:rsid w:val="006E4EAE"/>
    <w:rsid w:val="006E58BA"/>
    <w:rsid w:val="006F1067"/>
    <w:rsid w:val="006F3D15"/>
    <w:rsid w:val="006F622C"/>
    <w:rsid w:val="006F6D7E"/>
    <w:rsid w:val="0070491F"/>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2B63"/>
    <w:rsid w:val="00804C4B"/>
    <w:rsid w:val="008058C6"/>
    <w:rsid w:val="00806FE3"/>
    <w:rsid w:val="0081177D"/>
    <w:rsid w:val="008117F4"/>
    <w:rsid w:val="00811C97"/>
    <w:rsid w:val="00814470"/>
    <w:rsid w:val="0081692A"/>
    <w:rsid w:val="00825591"/>
    <w:rsid w:val="00827271"/>
    <w:rsid w:val="00831991"/>
    <w:rsid w:val="008323FA"/>
    <w:rsid w:val="00832850"/>
    <w:rsid w:val="008329C4"/>
    <w:rsid w:val="00832BFA"/>
    <w:rsid w:val="00841ECA"/>
    <w:rsid w:val="00850710"/>
    <w:rsid w:val="00851F63"/>
    <w:rsid w:val="00855590"/>
    <w:rsid w:val="008572DF"/>
    <w:rsid w:val="00863518"/>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60BD"/>
    <w:rsid w:val="009A7656"/>
    <w:rsid w:val="009A7D57"/>
    <w:rsid w:val="009B1685"/>
    <w:rsid w:val="009B3B29"/>
    <w:rsid w:val="009C03EC"/>
    <w:rsid w:val="009C5CDB"/>
    <w:rsid w:val="009D7407"/>
    <w:rsid w:val="009D76B3"/>
    <w:rsid w:val="009E5975"/>
    <w:rsid w:val="009E5DD1"/>
    <w:rsid w:val="009F13D3"/>
    <w:rsid w:val="009F5413"/>
    <w:rsid w:val="009F5D93"/>
    <w:rsid w:val="00A03353"/>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6696"/>
    <w:rsid w:val="00AF00B5"/>
    <w:rsid w:val="00AF1031"/>
    <w:rsid w:val="00B009B7"/>
    <w:rsid w:val="00B00CAA"/>
    <w:rsid w:val="00B02E5B"/>
    <w:rsid w:val="00B0427A"/>
    <w:rsid w:val="00B0473B"/>
    <w:rsid w:val="00B102D4"/>
    <w:rsid w:val="00B12FE6"/>
    <w:rsid w:val="00B24455"/>
    <w:rsid w:val="00B25AC7"/>
    <w:rsid w:val="00B31BD9"/>
    <w:rsid w:val="00B40897"/>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4D98"/>
    <w:rsid w:val="00BD56EE"/>
    <w:rsid w:val="00BE2C12"/>
    <w:rsid w:val="00BE34E8"/>
    <w:rsid w:val="00BE5F34"/>
    <w:rsid w:val="00BE7454"/>
    <w:rsid w:val="00BE74BA"/>
    <w:rsid w:val="00BF161F"/>
    <w:rsid w:val="00BF16A7"/>
    <w:rsid w:val="00BF72EB"/>
    <w:rsid w:val="00BF7733"/>
    <w:rsid w:val="00BF7BE9"/>
    <w:rsid w:val="00C01B29"/>
    <w:rsid w:val="00C027E8"/>
    <w:rsid w:val="00C0540F"/>
    <w:rsid w:val="00C079C1"/>
    <w:rsid w:val="00C1058A"/>
    <w:rsid w:val="00C16F48"/>
    <w:rsid w:val="00C23EE9"/>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38EE"/>
    <w:rsid w:val="00CF23A4"/>
    <w:rsid w:val="00CF399B"/>
    <w:rsid w:val="00CF41FF"/>
    <w:rsid w:val="00D037A8"/>
    <w:rsid w:val="00D03E85"/>
    <w:rsid w:val="00D105E7"/>
    <w:rsid w:val="00D1089A"/>
    <w:rsid w:val="00D10B06"/>
    <w:rsid w:val="00D13BF9"/>
    <w:rsid w:val="00D14BD2"/>
    <w:rsid w:val="00D1615A"/>
    <w:rsid w:val="00D177E6"/>
    <w:rsid w:val="00D21400"/>
    <w:rsid w:val="00D21E3B"/>
    <w:rsid w:val="00D223EB"/>
    <w:rsid w:val="00D22FB3"/>
    <w:rsid w:val="00D314F5"/>
    <w:rsid w:val="00D34476"/>
    <w:rsid w:val="00D35129"/>
    <w:rsid w:val="00D355FE"/>
    <w:rsid w:val="00D41C0E"/>
    <w:rsid w:val="00D42EB6"/>
    <w:rsid w:val="00D42FB7"/>
    <w:rsid w:val="00D43275"/>
    <w:rsid w:val="00D43AC8"/>
    <w:rsid w:val="00D45E6F"/>
    <w:rsid w:val="00D460BF"/>
    <w:rsid w:val="00D552DB"/>
    <w:rsid w:val="00D559B9"/>
    <w:rsid w:val="00D57D1F"/>
    <w:rsid w:val="00D60CC6"/>
    <w:rsid w:val="00D60FAD"/>
    <w:rsid w:val="00D61305"/>
    <w:rsid w:val="00D61A10"/>
    <w:rsid w:val="00D62020"/>
    <w:rsid w:val="00D62FAD"/>
    <w:rsid w:val="00D64BB6"/>
    <w:rsid w:val="00D70EB1"/>
    <w:rsid w:val="00D72C1D"/>
    <w:rsid w:val="00D7321C"/>
    <w:rsid w:val="00D73B89"/>
    <w:rsid w:val="00D73E25"/>
    <w:rsid w:val="00D76534"/>
    <w:rsid w:val="00D96678"/>
    <w:rsid w:val="00D97CE1"/>
    <w:rsid w:val="00DA1E8F"/>
    <w:rsid w:val="00DB1358"/>
    <w:rsid w:val="00DB266D"/>
    <w:rsid w:val="00DB6107"/>
    <w:rsid w:val="00DB654C"/>
    <w:rsid w:val="00DB6E24"/>
    <w:rsid w:val="00DC4BF0"/>
    <w:rsid w:val="00DC53F8"/>
    <w:rsid w:val="00DC6F95"/>
    <w:rsid w:val="00DC7A03"/>
    <w:rsid w:val="00DC7CAF"/>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C64"/>
    <w:rsid w:val="00E25D1E"/>
    <w:rsid w:val="00E31476"/>
    <w:rsid w:val="00E32391"/>
    <w:rsid w:val="00E32FEB"/>
    <w:rsid w:val="00E3393A"/>
    <w:rsid w:val="00E33B82"/>
    <w:rsid w:val="00E3660C"/>
    <w:rsid w:val="00E46447"/>
    <w:rsid w:val="00E54E41"/>
    <w:rsid w:val="00E54F24"/>
    <w:rsid w:val="00E56DB9"/>
    <w:rsid w:val="00E632A2"/>
    <w:rsid w:val="00E74F6D"/>
    <w:rsid w:val="00E75172"/>
    <w:rsid w:val="00E75711"/>
    <w:rsid w:val="00E81C6A"/>
    <w:rsid w:val="00E87729"/>
    <w:rsid w:val="00E90DA6"/>
    <w:rsid w:val="00EA1159"/>
    <w:rsid w:val="00EB088B"/>
    <w:rsid w:val="00EB0EED"/>
    <w:rsid w:val="00EB267E"/>
    <w:rsid w:val="00EB3F26"/>
    <w:rsid w:val="00EB4072"/>
    <w:rsid w:val="00EB5A73"/>
    <w:rsid w:val="00EC2623"/>
    <w:rsid w:val="00EC4E6B"/>
    <w:rsid w:val="00EC6A4F"/>
    <w:rsid w:val="00EC7CCE"/>
    <w:rsid w:val="00ED520A"/>
    <w:rsid w:val="00ED54D1"/>
    <w:rsid w:val="00ED648E"/>
    <w:rsid w:val="00ED688A"/>
    <w:rsid w:val="00EE632D"/>
    <w:rsid w:val="00EF2D05"/>
    <w:rsid w:val="00EF4E40"/>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61422"/>
    <w:rsid w:val="00F623FE"/>
    <w:rsid w:val="00F638A8"/>
    <w:rsid w:val="00F65C41"/>
    <w:rsid w:val="00F71632"/>
    <w:rsid w:val="00F732D7"/>
    <w:rsid w:val="00F800F7"/>
    <w:rsid w:val="00F80451"/>
    <w:rsid w:val="00F83048"/>
    <w:rsid w:val="00F91AF1"/>
    <w:rsid w:val="00F977CC"/>
    <w:rsid w:val="00FA3A31"/>
    <w:rsid w:val="00FA4AD5"/>
    <w:rsid w:val="00FA4C59"/>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hyperlink" Target="file:///C:\Users\Alaa\Desktop\revised%20senior\Project249-InterimReport.docx" TargetMode="External"/><Relationship Id="rId11" Type="http://schemas.openxmlformats.org/officeDocument/2006/relationships/hyperlink" Target="file:///C:\Users\Alaa\Desktop\revised%20senior\Project249-InterimReport.docx" TargetMode="External"/><Relationship Id="rId12" Type="http://schemas.openxmlformats.org/officeDocument/2006/relationships/hyperlink" Target="file:///C:\Users\Alaa\Desktop\revised%20senior\Project249-InterimReport.docx" TargetMode="External"/><Relationship Id="rId13" Type="http://schemas.openxmlformats.org/officeDocument/2006/relationships/hyperlink" Target="file:///C:\Users\Alaa\Desktop\revised%20senior\Project249-InterimReport.docx" TargetMode="External"/><Relationship Id="rId14" Type="http://schemas.openxmlformats.org/officeDocument/2006/relationships/hyperlink" Target="file:///C:\Users\Alaa\Desktop\revised%20senior\Project249-InterimReport.docx" TargetMode="External"/><Relationship Id="rId15" Type="http://schemas.openxmlformats.org/officeDocument/2006/relationships/hyperlink" Target="file:///C:\Users\Alaa\Desktop\revised%20senior\Project249-InterimReport.docx" TargetMode="External"/><Relationship Id="rId16" Type="http://schemas.openxmlformats.org/officeDocument/2006/relationships/hyperlink" Target="file:///C:\Users\Alaa\Desktop\revised%20senior\Project249-InterimReport.docx" TargetMode="External"/><Relationship Id="rId17" Type="http://schemas.openxmlformats.org/officeDocument/2006/relationships/hyperlink" Target="file:///C:\Users\Alaa\Desktop\revised%20senior\Project249-InterimReport.docx" TargetMode="External"/><Relationship Id="rId18" Type="http://schemas.openxmlformats.org/officeDocument/2006/relationships/hyperlink" Target="file:///C:\Users\Alaa\Desktop\revised%20senior\Project249-InterimReport.docx" TargetMode="External"/><Relationship Id="rId19" Type="http://schemas.openxmlformats.org/officeDocument/2006/relationships/hyperlink" Target="file:///C:\Users\Alaa\Desktop\revised%20senior\Project249-InterimReport.docx" TargetMode="External"/><Relationship Id="rId30" Type="http://schemas.openxmlformats.org/officeDocument/2006/relationships/hyperlink" Target="file:///C:\Users\Alaa\Desktop\revised%20senior\Project249-InterimReport.docx" TargetMode="External"/><Relationship Id="rId31" Type="http://schemas.openxmlformats.org/officeDocument/2006/relationships/hyperlink" Target="file:///C:\Users\Alaa\Desktop\revised%20senior\Project249-InterimReport.docx" TargetMode="External"/><Relationship Id="rId32" Type="http://schemas.openxmlformats.org/officeDocument/2006/relationships/hyperlink" Target="file:///C:\Users\Alaa\Desktop\revised%20senior\Project249-InterimReport.docx" TargetMode="External"/><Relationship Id="rId33" Type="http://schemas.openxmlformats.org/officeDocument/2006/relationships/hyperlink" Target="file:///C:\Users\Alaa\Desktop\revised%20senior\Project249-InterimReport.docx" TargetMode="External"/><Relationship Id="rId34" Type="http://schemas.openxmlformats.org/officeDocument/2006/relationships/hyperlink" Target="file:///C:\Users\Alaa\Desktop\revised%20senior\Project249-InterimReport.docx" TargetMode="External"/><Relationship Id="rId35" Type="http://schemas.openxmlformats.org/officeDocument/2006/relationships/footer" Target="footer2.xml"/><Relationship Id="rId36" Type="http://schemas.openxmlformats.org/officeDocument/2006/relationships/image" Target="media/image2.png"/><Relationship Id="rId37" Type="http://schemas.openxmlformats.org/officeDocument/2006/relationships/image" Target="media/image3.png"/><Relationship Id="rId38" Type="http://schemas.openxmlformats.org/officeDocument/2006/relationships/image" Target="media/image4.png"/><Relationship Id="rId39" Type="http://schemas.openxmlformats.org/officeDocument/2006/relationships/image" Target="media/image5.png"/><Relationship Id="rId50" Type="http://schemas.openxmlformats.org/officeDocument/2006/relationships/image" Target="media/image16.jpeg"/><Relationship Id="rId51" Type="http://schemas.openxmlformats.org/officeDocument/2006/relationships/image" Target="media/image17.png"/><Relationship Id="rId52" Type="http://schemas.openxmlformats.org/officeDocument/2006/relationships/image" Target="media/image18.png"/><Relationship Id="rId53" Type="http://schemas.openxmlformats.org/officeDocument/2006/relationships/image" Target="media/image19.png"/><Relationship Id="rId54" Type="http://schemas.openxmlformats.org/officeDocument/2006/relationships/image" Target="media/image20.png"/><Relationship Id="rId55" Type="http://schemas.openxmlformats.org/officeDocument/2006/relationships/image" Target="media/image21.png"/><Relationship Id="rId56" Type="http://schemas.openxmlformats.org/officeDocument/2006/relationships/image" Target="media/image22.png"/><Relationship Id="rId57" Type="http://schemas.openxmlformats.org/officeDocument/2006/relationships/image" Target="media/image23.png"/><Relationship Id="rId58" Type="http://schemas.openxmlformats.org/officeDocument/2006/relationships/image" Target="media/image24.png"/><Relationship Id="rId59" Type="http://schemas.openxmlformats.org/officeDocument/2006/relationships/image" Target="media/image25.png"/><Relationship Id="rId70" Type="http://schemas.openxmlformats.org/officeDocument/2006/relationships/image" Target="media/image36.jpeg"/><Relationship Id="rId71" Type="http://schemas.openxmlformats.org/officeDocument/2006/relationships/image" Target="media/image37.png"/><Relationship Id="rId72" Type="http://schemas.openxmlformats.org/officeDocument/2006/relationships/image" Target="media/image38.jpeg"/><Relationship Id="rId73" Type="http://schemas.openxmlformats.org/officeDocument/2006/relationships/image" Target="media/image39.jpeg"/><Relationship Id="rId74" Type="http://schemas.openxmlformats.org/officeDocument/2006/relationships/image" Target="media/image40.jpeg"/><Relationship Id="rId75" Type="http://schemas.openxmlformats.org/officeDocument/2006/relationships/image" Target="media/image41.jpeg"/><Relationship Id="rId76" Type="http://schemas.openxmlformats.org/officeDocument/2006/relationships/image" Target="media/image42.jpeg"/><Relationship Id="rId77" Type="http://schemas.openxmlformats.org/officeDocument/2006/relationships/image" Target="media/image43.jpeg"/><Relationship Id="rId78" Type="http://schemas.openxmlformats.org/officeDocument/2006/relationships/image" Target="media/image44.png"/><Relationship Id="rId79" Type="http://schemas.openxmlformats.org/officeDocument/2006/relationships/image" Target="media/image45.jpeg"/><Relationship Id="rId90" Type="http://schemas.openxmlformats.org/officeDocument/2006/relationships/theme" Target="theme/theme1.xml"/><Relationship Id="rId94" Type="http://schemas.microsoft.com/office/2016/09/relationships/commentsIds" Target="commentsIds.xml"/><Relationship Id="rId20" Type="http://schemas.openxmlformats.org/officeDocument/2006/relationships/hyperlink" Target="file:///C:\Users\Alaa\Desktop\revised%20senior\Project249-InterimReport.docx" TargetMode="External"/><Relationship Id="rId21" Type="http://schemas.openxmlformats.org/officeDocument/2006/relationships/hyperlink" Target="file:///C:\Users\Alaa\Desktop\revised%20senior\Project249-InterimReport.docx" TargetMode="External"/><Relationship Id="rId22" Type="http://schemas.openxmlformats.org/officeDocument/2006/relationships/hyperlink" Target="file:///C:\Users\Alaa\Desktop\revised%20senior\Project249-InterimReport.docx" TargetMode="External"/><Relationship Id="rId23" Type="http://schemas.openxmlformats.org/officeDocument/2006/relationships/hyperlink" Target="file:///C:\Users\Alaa\Desktop\revised%20senior\Project249-InterimReport.docx" TargetMode="External"/><Relationship Id="rId24" Type="http://schemas.openxmlformats.org/officeDocument/2006/relationships/hyperlink" Target="file:///C:\Users\Alaa\Desktop\revised%20senior\Project249-InterimReport.docx" TargetMode="External"/><Relationship Id="rId25" Type="http://schemas.openxmlformats.org/officeDocument/2006/relationships/hyperlink" Target="file:///C:\Users\Alaa\Desktop\revised%20senior\Project249-InterimReport.docx" TargetMode="External"/><Relationship Id="rId26" Type="http://schemas.openxmlformats.org/officeDocument/2006/relationships/hyperlink" Target="file:///C:\Users\Alaa\Desktop\revised%20senior\Project249-InterimReport.docx" TargetMode="External"/><Relationship Id="rId27" Type="http://schemas.openxmlformats.org/officeDocument/2006/relationships/hyperlink" Target="file:///C:\Users\Alaa\Desktop\revised%20senior\Project249-InterimReport.docx" TargetMode="External"/><Relationship Id="rId28" Type="http://schemas.openxmlformats.org/officeDocument/2006/relationships/hyperlink" Target="file:///C:\Users\Alaa\Desktop\revised%20senior\Project249-InterimReport.docx" TargetMode="External"/><Relationship Id="rId29" Type="http://schemas.openxmlformats.org/officeDocument/2006/relationships/hyperlink" Target="file:///C:\Users\Alaa\Desktop\revised%20senior\Project249-InterimReport.docx" TargetMode="External"/><Relationship Id="rId40" Type="http://schemas.openxmlformats.org/officeDocument/2006/relationships/image" Target="media/image6.png"/><Relationship Id="rId41" Type="http://schemas.openxmlformats.org/officeDocument/2006/relationships/image" Target="media/image7.png"/><Relationship Id="rId42" Type="http://schemas.openxmlformats.org/officeDocument/2006/relationships/image" Target="media/image8.pn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image" Target="media/image14.png"/><Relationship Id="rId49" Type="http://schemas.openxmlformats.org/officeDocument/2006/relationships/image" Target="media/image15.jpg"/><Relationship Id="rId60" Type="http://schemas.openxmlformats.org/officeDocument/2006/relationships/image" Target="media/image26.png"/><Relationship Id="rId61" Type="http://schemas.openxmlformats.org/officeDocument/2006/relationships/image" Target="media/image27.png"/><Relationship Id="rId62" Type="http://schemas.openxmlformats.org/officeDocument/2006/relationships/image" Target="media/image28.png"/><Relationship Id="rId63" Type="http://schemas.openxmlformats.org/officeDocument/2006/relationships/image" Target="media/image29.jpeg"/><Relationship Id="rId64" Type="http://schemas.openxmlformats.org/officeDocument/2006/relationships/image" Target="media/image30.png"/><Relationship Id="rId65" Type="http://schemas.openxmlformats.org/officeDocument/2006/relationships/image" Target="media/image31.png"/><Relationship Id="rId66" Type="http://schemas.openxmlformats.org/officeDocument/2006/relationships/image" Target="media/image32.png"/><Relationship Id="rId67" Type="http://schemas.openxmlformats.org/officeDocument/2006/relationships/image" Target="media/image33.png"/><Relationship Id="rId68" Type="http://schemas.openxmlformats.org/officeDocument/2006/relationships/image" Target="media/image34.png"/><Relationship Id="rId69" Type="http://schemas.openxmlformats.org/officeDocument/2006/relationships/image" Target="media/image35.png"/><Relationship Id="rId80" Type="http://schemas.openxmlformats.org/officeDocument/2006/relationships/image" Target="media/image46.png"/><Relationship Id="rId81" Type="http://schemas.openxmlformats.org/officeDocument/2006/relationships/image" Target="media/image47.png"/><Relationship Id="rId82" Type="http://schemas.openxmlformats.org/officeDocument/2006/relationships/image" Target="media/image48.jpeg"/><Relationship Id="rId83" Type="http://schemas.openxmlformats.org/officeDocument/2006/relationships/image" Target="media/image49.jpeg"/><Relationship Id="rId84" Type="http://schemas.openxmlformats.org/officeDocument/2006/relationships/image" Target="media/image50.png"/><Relationship Id="rId85" Type="http://schemas.openxmlformats.org/officeDocument/2006/relationships/image" Target="media/image51.png"/><Relationship Id="rId86" Type="http://schemas.openxmlformats.org/officeDocument/2006/relationships/image" Target="media/image52.png"/><Relationship Id="rId87" Type="http://schemas.openxmlformats.org/officeDocument/2006/relationships/image" Target="media/image53.png"/><Relationship Id="rId88" Type="http://schemas.openxmlformats.org/officeDocument/2006/relationships/image" Target="media/image54.png"/><Relationship Id="rId8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25CF1-A4FC-D44F-A901-C930455A5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7</Pages>
  <Words>12480</Words>
  <Characters>71142</Characters>
  <Application>Microsoft Macintosh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83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Ghareisa Mohammed Al-Kuwari</cp:lastModifiedBy>
  <cp:revision>9</cp:revision>
  <dcterms:created xsi:type="dcterms:W3CDTF">2018-12-06T15:18:00Z</dcterms:created>
  <dcterms:modified xsi:type="dcterms:W3CDTF">2018-12-0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